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7c5ac78d80d94878" Type="http://schemas.microsoft.com/office/2007/relationships/ui/extensibility" Target="customUI/customUI14.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5962A" w14:textId="77777777" w:rsidR="00CF170B" w:rsidRDefault="00EE4CBC" w:rsidP="000610A1">
      <w:pPr>
        <w:pStyle w:val="Title"/>
        <w:spacing w:after="600"/>
      </w:pPr>
      <w:r>
        <w:t>Skilled to Thrive</w:t>
      </w:r>
      <w:r w:rsidR="006D6DBC">
        <w:t>: Support to make decisions that promote personal safety and prevent harm</w:t>
      </w:r>
    </w:p>
    <w:p w14:paraId="136EC63E" w14:textId="77777777" w:rsidR="00EE4CBC" w:rsidRPr="00EE4CBC" w:rsidRDefault="00EE4CBC" w:rsidP="00453A66">
      <w:pPr>
        <w:pStyle w:val="Preparedfor"/>
        <w:spacing w:after="240"/>
        <w:rPr>
          <w:sz w:val="52"/>
          <w:szCs w:val="52"/>
        </w:rPr>
      </w:pPr>
      <w:r w:rsidRPr="00EE4CBC">
        <w:rPr>
          <w:sz w:val="52"/>
          <w:szCs w:val="52"/>
        </w:rPr>
        <w:t>Project research plan</w:t>
      </w:r>
    </w:p>
    <w:p w14:paraId="1BB7EB1A" w14:textId="77777777" w:rsidR="00EE4CBC" w:rsidRDefault="00EE4CBC" w:rsidP="00453A66">
      <w:pPr>
        <w:pStyle w:val="Preparedfor"/>
        <w:spacing w:after="240"/>
      </w:pPr>
    </w:p>
    <w:p w14:paraId="79C30F38" w14:textId="77777777" w:rsidR="00EE4CBC" w:rsidRDefault="00EE4CBC" w:rsidP="00453A66">
      <w:pPr>
        <w:pStyle w:val="Preparedfor"/>
        <w:spacing w:after="240"/>
      </w:pPr>
    </w:p>
    <w:p w14:paraId="4B2BE22F" w14:textId="77777777" w:rsidR="00453A66" w:rsidRDefault="00397AEE" w:rsidP="00453A66">
      <w:pPr>
        <w:pStyle w:val="Preparedfor"/>
        <w:spacing w:after="240"/>
      </w:pPr>
      <w:r w:rsidRPr="00397AEE">
        <w:t>Prepared</w:t>
      </w:r>
      <w:r w:rsidR="00AE00EA">
        <w:t xml:space="preserve"> for:</w:t>
      </w:r>
      <w:r w:rsidR="00AE00EA">
        <w:br/>
      </w:r>
      <w:r w:rsidR="006D6DBC">
        <w:t>NSW Council of Social Service (NCOSS)</w:t>
      </w:r>
      <w:r w:rsidR="00453A66" w:rsidRPr="00453A66">
        <w:t xml:space="preserve"> </w:t>
      </w:r>
    </w:p>
    <w:p w14:paraId="6D91153D" w14:textId="77777777" w:rsidR="000610A1" w:rsidRDefault="000610A1" w:rsidP="00453A66">
      <w:pPr>
        <w:pStyle w:val="Preparedfor"/>
        <w:spacing w:after="600"/>
      </w:pPr>
    </w:p>
    <w:p w14:paraId="71E8C223" w14:textId="77777777" w:rsidR="00A00A80" w:rsidRDefault="00EE4CBC" w:rsidP="00AE00EA">
      <w:pPr>
        <w:pStyle w:val="Date"/>
      </w:pPr>
      <w:r>
        <w:t>July</w:t>
      </w:r>
      <w:r w:rsidR="006D6DBC">
        <w:t xml:space="preserve"> 2017</w:t>
      </w:r>
    </w:p>
    <w:p w14:paraId="096CB806" w14:textId="77777777" w:rsidR="00EE4CBC" w:rsidRPr="00EE4CBC" w:rsidRDefault="00EE4CBC" w:rsidP="00EE4CBC">
      <w:pPr>
        <w:pStyle w:val="Author"/>
      </w:pPr>
      <w:r>
        <w:t>Sandra Gendera</w:t>
      </w:r>
      <w:r w:rsidRPr="00EE4CBC">
        <w:t xml:space="preserve">, Christiane Purcal, Karen R. Fisher, Sally Robinson, Rosemary Kayess </w:t>
      </w:r>
    </w:p>
    <w:p w14:paraId="2ADC62AC" w14:textId="77777777" w:rsidR="00CF170B" w:rsidRDefault="00CF170B">
      <w:pPr>
        <w:numPr>
          <w:ilvl w:val="0"/>
          <w:numId w:val="0"/>
        </w:numPr>
        <w:tabs>
          <w:tab w:val="clear" w:pos="357"/>
        </w:tabs>
      </w:pPr>
      <w:r>
        <w:br w:type="page"/>
      </w:r>
    </w:p>
    <w:p w14:paraId="63C22591" w14:textId="77777777" w:rsidR="008C7A2C" w:rsidRDefault="008C7A2C" w:rsidP="008C7A2C">
      <w:pPr>
        <w:pStyle w:val="AcknowledgementBeforespace"/>
        <w:spacing w:after="0"/>
      </w:pPr>
      <w:bookmarkStart w:id="0" w:name="_Ref471977316"/>
    </w:p>
    <w:p w14:paraId="2A2817A6" w14:textId="77777777" w:rsidR="006D6DBC" w:rsidRPr="008C7A2C" w:rsidRDefault="0074680A" w:rsidP="00EE4CBC">
      <w:pPr>
        <w:pStyle w:val="AcknowledgementBeforespace"/>
        <w:spacing w:before="3840" w:after="0"/>
      </w:pPr>
      <w:r w:rsidRPr="005A20FA">
        <w:rPr>
          <w:b/>
          <w:sz w:val="22"/>
        </w:rPr>
        <w:t>Research Team</w:t>
      </w:r>
      <w:r w:rsidR="007B2CB3">
        <w:br/>
      </w:r>
      <w:bookmarkEnd w:id="0"/>
      <w:r w:rsidR="006D6DBC" w:rsidRPr="006D6DBC">
        <w:rPr>
          <w:b/>
          <w:sz w:val="20"/>
        </w:rPr>
        <w:t>Social Policy Research Centre</w:t>
      </w:r>
      <w:r w:rsidR="006D6DBC">
        <w:t>:</w:t>
      </w:r>
    </w:p>
    <w:p w14:paraId="5F200B54" w14:textId="77777777" w:rsidR="006D6DBC" w:rsidRDefault="006D6DBC" w:rsidP="006D6DBC">
      <w:pPr>
        <w:pStyle w:val="AcknowledgementBeforespace"/>
        <w:spacing w:before="0" w:after="0"/>
        <w:rPr>
          <w:sz w:val="20"/>
        </w:rPr>
      </w:pPr>
      <w:r>
        <w:rPr>
          <w:sz w:val="20"/>
        </w:rPr>
        <w:t>Karen R. Fisher</w:t>
      </w:r>
    </w:p>
    <w:p w14:paraId="6B5F6F0D" w14:textId="77777777" w:rsidR="006D6DBC" w:rsidRDefault="006D6DBC" w:rsidP="006D6DBC">
      <w:pPr>
        <w:pStyle w:val="AcknowledgementBeforespace"/>
        <w:spacing w:before="0" w:after="0"/>
        <w:rPr>
          <w:sz w:val="20"/>
        </w:rPr>
      </w:pPr>
      <w:r>
        <w:rPr>
          <w:sz w:val="20"/>
        </w:rPr>
        <w:t>Rosemary Kayess</w:t>
      </w:r>
    </w:p>
    <w:p w14:paraId="4734483F" w14:textId="77777777" w:rsidR="0074680A" w:rsidRDefault="006D6DBC" w:rsidP="006D6DBC">
      <w:pPr>
        <w:pStyle w:val="AcknowledgementBeforespace"/>
        <w:spacing w:before="0" w:after="0"/>
        <w:rPr>
          <w:sz w:val="20"/>
        </w:rPr>
      </w:pPr>
      <w:r>
        <w:rPr>
          <w:sz w:val="20"/>
        </w:rPr>
        <w:t>Christiane Purcal</w:t>
      </w:r>
    </w:p>
    <w:p w14:paraId="3BC482E9" w14:textId="77777777" w:rsidR="00EE4CBC" w:rsidRPr="006D6DBC" w:rsidRDefault="00EE4CBC" w:rsidP="00EE4CBC">
      <w:pPr>
        <w:pStyle w:val="AcknowledgementBeforespace"/>
        <w:spacing w:before="0" w:after="0"/>
        <w:rPr>
          <w:sz w:val="20"/>
        </w:rPr>
      </w:pPr>
      <w:r w:rsidRPr="006D6DBC">
        <w:rPr>
          <w:sz w:val="20"/>
        </w:rPr>
        <w:t>Ariella Meltzer</w:t>
      </w:r>
    </w:p>
    <w:p w14:paraId="7CDEFF4E" w14:textId="77777777" w:rsidR="006D6DBC" w:rsidRPr="006D6DBC" w:rsidRDefault="006D6DBC" w:rsidP="006D6DBC">
      <w:pPr>
        <w:pStyle w:val="AcknowledgementBeforespace"/>
        <w:spacing w:before="0" w:after="0"/>
        <w:rPr>
          <w:sz w:val="20"/>
        </w:rPr>
      </w:pPr>
      <w:r w:rsidRPr="006D6DBC">
        <w:rPr>
          <w:sz w:val="20"/>
        </w:rPr>
        <w:t>Sandra Gendera</w:t>
      </w:r>
    </w:p>
    <w:p w14:paraId="11F54B4D" w14:textId="77777777" w:rsidR="006D6DBC" w:rsidRPr="006D6DBC" w:rsidRDefault="006D6DBC" w:rsidP="006D6DBC">
      <w:pPr>
        <w:pStyle w:val="AcknowledgementBeforespace"/>
        <w:spacing w:before="0" w:after="0"/>
        <w:rPr>
          <w:b/>
          <w:sz w:val="20"/>
        </w:rPr>
      </w:pPr>
      <w:r w:rsidRPr="006D6DBC">
        <w:rPr>
          <w:b/>
          <w:sz w:val="20"/>
        </w:rPr>
        <w:t>Southern Cross University</w:t>
      </w:r>
      <w:r>
        <w:t>:</w:t>
      </w:r>
    </w:p>
    <w:p w14:paraId="0A56751C" w14:textId="77777777" w:rsidR="006D6DBC" w:rsidRPr="006D6DBC" w:rsidRDefault="006D6DBC" w:rsidP="006D6DBC">
      <w:pPr>
        <w:pStyle w:val="AcknowledgementBeforespace"/>
        <w:spacing w:before="0" w:after="0"/>
        <w:rPr>
          <w:sz w:val="20"/>
        </w:rPr>
      </w:pPr>
      <w:r w:rsidRPr="006D6DBC">
        <w:rPr>
          <w:sz w:val="20"/>
        </w:rPr>
        <w:t>Sally Robinson</w:t>
      </w:r>
    </w:p>
    <w:p w14:paraId="31D76620" w14:textId="77777777" w:rsidR="0074680A" w:rsidRDefault="0074680A" w:rsidP="001D44FD">
      <w:pPr>
        <w:pStyle w:val="Acknowledgementtext"/>
        <w:numPr>
          <w:ilvl w:val="0"/>
          <w:numId w:val="10"/>
        </w:numPr>
        <w:tabs>
          <w:tab w:val="left" w:pos="357"/>
        </w:tabs>
      </w:pPr>
      <w:r>
        <w:t>For further information</w:t>
      </w:r>
      <w:r w:rsidR="005A20FA">
        <w:t>:</w:t>
      </w:r>
      <w:r w:rsidR="007B2CB3">
        <w:br/>
      </w:r>
      <w:r w:rsidR="00EE4CBC">
        <w:t>Karen Fisher</w:t>
      </w:r>
      <w:r>
        <w:t xml:space="preserve"> </w:t>
      </w:r>
      <w:r w:rsidR="005A20FA">
        <w:t>+61 2 9385 7800</w:t>
      </w:r>
      <w:r w:rsidR="006D6DBC">
        <w:t xml:space="preserve">, </w:t>
      </w:r>
      <w:hyperlink r:id="rId9" w:history="1">
        <w:r w:rsidR="00EE4CBC" w:rsidRPr="00EE067C">
          <w:rPr>
            <w:rStyle w:val="Hyperlink"/>
          </w:rPr>
          <w:t>karen.fisher@unsw.edu.au</w:t>
        </w:r>
      </w:hyperlink>
      <w:r w:rsidR="006D6DBC">
        <w:t xml:space="preserve"> </w:t>
      </w:r>
    </w:p>
    <w:p w14:paraId="2F75A0E2" w14:textId="77777777" w:rsidR="0074680A" w:rsidRDefault="0074680A" w:rsidP="001D44FD">
      <w:pPr>
        <w:pStyle w:val="AcknowledgementBold"/>
        <w:numPr>
          <w:ilvl w:val="0"/>
          <w:numId w:val="10"/>
        </w:numPr>
        <w:tabs>
          <w:tab w:val="left" w:pos="357"/>
        </w:tabs>
        <w:spacing w:after="0"/>
      </w:pPr>
      <w:r>
        <w:t>Social Policy Research Centre</w:t>
      </w:r>
    </w:p>
    <w:p w14:paraId="4EA9CDF9" w14:textId="77777777" w:rsidR="0074680A" w:rsidRDefault="0074680A" w:rsidP="001D44FD">
      <w:pPr>
        <w:pStyle w:val="Acknowledgementtext"/>
        <w:numPr>
          <w:ilvl w:val="0"/>
          <w:numId w:val="10"/>
        </w:numPr>
        <w:tabs>
          <w:tab w:val="left" w:pos="357"/>
        </w:tabs>
        <w:spacing w:before="0"/>
      </w:pPr>
      <w:r>
        <w:t xml:space="preserve">UNSW Sydney NSW 2052 Australia </w:t>
      </w:r>
    </w:p>
    <w:p w14:paraId="634FBB6C" w14:textId="77777777" w:rsidR="007B2CB3" w:rsidRDefault="00397AEE" w:rsidP="001D44FD">
      <w:pPr>
        <w:pStyle w:val="Acknowledgementtext"/>
        <w:numPr>
          <w:ilvl w:val="0"/>
          <w:numId w:val="10"/>
        </w:numPr>
        <w:tabs>
          <w:tab w:val="left" w:pos="357"/>
        </w:tabs>
        <w:contextualSpacing/>
      </w:pPr>
      <w:r>
        <w:t xml:space="preserve">T +61 2 9385 7800 </w:t>
      </w:r>
    </w:p>
    <w:p w14:paraId="04D602A4" w14:textId="77777777" w:rsidR="0074680A" w:rsidRDefault="00397AEE" w:rsidP="001D44FD">
      <w:pPr>
        <w:pStyle w:val="Acknowledgementtext"/>
        <w:numPr>
          <w:ilvl w:val="0"/>
          <w:numId w:val="10"/>
        </w:numPr>
        <w:tabs>
          <w:tab w:val="left" w:pos="357"/>
        </w:tabs>
        <w:contextualSpacing/>
      </w:pPr>
      <w:r>
        <w:t xml:space="preserve">F </w:t>
      </w:r>
      <w:r w:rsidR="0074680A">
        <w:t xml:space="preserve">+61 2 9385 7838 </w:t>
      </w:r>
    </w:p>
    <w:p w14:paraId="21301057" w14:textId="77777777" w:rsidR="0074680A" w:rsidRDefault="00397AEE" w:rsidP="001D44FD">
      <w:pPr>
        <w:pStyle w:val="Acknowledgementtext"/>
        <w:numPr>
          <w:ilvl w:val="0"/>
          <w:numId w:val="10"/>
        </w:numPr>
        <w:tabs>
          <w:tab w:val="left" w:pos="357"/>
        </w:tabs>
        <w:contextualSpacing/>
      </w:pPr>
      <w:r>
        <w:t xml:space="preserve">E </w:t>
      </w:r>
      <w:hyperlink r:id="rId10" w:history="1">
        <w:r w:rsidR="0074680A" w:rsidRPr="00397AEE">
          <w:rPr>
            <w:rStyle w:val="Hyperlink"/>
          </w:rPr>
          <w:t>sprc@unsw.edu.au</w:t>
        </w:r>
      </w:hyperlink>
      <w:r w:rsidR="0074680A">
        <w:t xml:space="preserve"> </w:t>
      </w:r>
    </w:p>
    <w:p w14:paraId="4BEFAD60" w14:textId="77777777" w:rsidR="00397AEE" w:rsidRDefault="00397AEE" w:rsidP="001D44FD">
      <w:pPr>
        <w:pStyle w:val="Acknowledgementtext"/>
        <w:numPr>
          <w:ilvl w:val="0"/>
          <w:numId w:val="10"/>
        </w:numPr>
        <w:tabs>
          <w:tab w:val="left" w:pos="357"/>
        </w:tabs>
      </w:pPr>
      <w:r>
        <w:t xml:space="preserve">W </w:t>
      </w:r>
      <w:hyperlink r:id="rId11" w:history="1">
        <w:r w:rsidRPr="00C317FF">
          <w:rPr>
            <w:rStyle w:val="Hyperlink"/>
          </w:rPr>
          <w:t>www.sprc.unsw.edu.au</w:t>
        </w:r>
      </w:hyperlink>
    </w:p>
    <w:p w14:paraId="44DB1890" w14:textId="77777777" w:rsidR="0074680A" w:rsidRPr="005A20FA" w:rsidRDefault="00574B2E" w:rsidP="007B2CB3">
      <w:pPr>
        <w:numPr>
          <w:ilvl w:val="0"/>
          <w:numId w:val="0"/>
        </w:numPr>
        <w:spacing w:before="360"/>
        <w:rPr>
          <w:sz w:val="20"/>
        </w:rPr>
      </w:pPr>
      <w:r>
        <w:rPr>
          <w:sz w:val="20"/>
        </w:rPr>
        <w:t xml:space="preserve">© UNSW </w:t>
      </w:r>
      <w:r w:rsidR="008C7A2C" w:rsidRPr="008C7A2C">
        <w:rPr>
          <w:sz w:val="20"/>
        </w:rPr>
        <w:t>Sydney</w:t>
      </w:r>
      <w:r w:rsidRPr="008C7A2C">
        <w:rPr>
          <w:sz w:val="18"/>
        </w:rPr>
        <w:t xml:space="preserve"> </w:t>
      </w:r>
      <w:r>
        <w:rPr>
          <w:sz w:val="20"/>
        </w:rPr>
        <w:t>2017</w:t>
      </w:r>
    </w:p>
    <w:p w14:paraId="244A1A3D" w14:textId="77777777" w:rsidR="00EE4CBC" w:rsidRPr="001630E6" w:rsidRDefault="00EE4CBC" w:rsidP="00EE4CBC">
      <w:pPr>
        <w:pStyle w:val="Acknowledgementtext"/>
        <w:rPr>
          <w:rFonts w:eastAsia="Calibri" w:cstheme="minorHAnsi"/>
          <w:szCs w:val="20"/>
          <w:lang w:val="en-GB" w:eastAsia="en-AU"/>
        </w:rPr>
      </w:pPr>
      <w:r>
        <w:t xml:space="preserve">The Social Policy Research Centre is based in the Faculty of Arts &amp; Social Sciences at UNSW Sydney. This report is an output of the Skilled to Thrive action research project, </w:t>
      </w:r>
      <w:r w:rsidRPr="003F045F">
        <w:t>funded by NSW Council of Social Service (NCOSS).</w:t>
      </w:r>
    </w:p>
    <w:p w14:paraId="49DD6C67" w14:textId="77777777" w:rsidR="0074680A" w:rsidRDefault="0074680A" w:rsidP="007B2CB3">
      <w:pPr>
        <w:pStyle w:val="Acknowledgementtext"/>
      </w:pPr>
      <w:r>
        <w:t>Suggested citation:</w:t>
      </w:r>
    </w:p>
    <w:p w14:paraId="4E9487E1" w14:textId="77777777" w:rsidR="002A41AC" w:rsidRDefault="00EE4CBC" w:rsidP="005A20FA">
      <w:pPr>
        <w:pStyle w:val="Acknowledgementtext"/>
        <w:sectPr w:rsidR="002A41AC" w:rsidSect="00876D1C">
          <w:footerReference w:type="even" r:id="rId12"/>
          <w:footerReference w:type="default" r:id="rId13"/>
          <w:headerReference w:type="first" r:id="rId14"/>
          <w:footerReference w:type="first" r:id="rId15"/>
          <w:pgSz w:w="11906" w:h="16838" w:code="9"/>
          <w:pgMar w:top="1418" w:right="1134" w:bottom="1418" w:left="1134" w:header="680" w:footer="510" w:gutter="0"/>
          <w:pgNumType w:start="0"/>
          <w:cols w:space="708"/>
          <w:titlePg/>
          <w:docGrid w:linePitch="360"/>
        </w:sectPr>
      </w:pPr>
      <w:r>
        <w:t>Gendera, S., Purcal, C., Fisher, K. R., Robinson, S., &amp; Kayess, R.</w:t>
      </w:r>
      <w:r w:rsidR="00574B2E">
        <w:t xml:space="preserve"> (2017</w:t>
      </w:r>
      <w:r w:rsidR="005A20FA">
        <w:t xml:space="preserve">). </w:t>
      </w:r>
      <w:r w:rsidRPr="00EE4CBC">
        <w:rPr>
          <w:i/>
        </w:rPr>
        <w:t>Skilled to Thrive</w:t>
      </w:r>
      <w:r w:rsidR="008C7A2C" w:rsidRPr="00EE4CBC">
        <w:rPr>
          <w:i/>
        </w:rPr>
        <w:t>: Support to make decisions that promote personal safety and prevent harm.</w:t>
      </w:r>
      <w:r w:rsidRPr="00EE4CBC">
        <w:rPr>
          <w:i/>
        </w:rPr>
        <w:t xml:space="preserve"> (Project research plan).</w:t>
      </w:r>
      <w:r w:rsidR="0074680A" w:rsidRPr="00EE4CBC">
        <w:rPr>
          <w:i/>
        </w:rPr>
        <w:t xml:space="preserve"> </w:t>
      </w:r>
      <w:r w:rsidR="0074680A">
        <w:t xml:space="preserve">Sydney: Social Policy </w:t>
      </w:r>
      <w:r w:rsidR="00EE7B27">
        <w:t xml:space="preserve">Research Centre, UNSW </w:t>
      </w:r>
      <w:r w:rsidR="008C7A2C">
        <w:t>Sydney</w:t>
      </w:r>
      <w:r w:rsidR="00624B29">
        <w:t>.</w:t>
      </w:r>
      <w:r w:rsidR="00567B44">
        <w:t xml:space="preserve">  </w:t>
      </w:r>
    </w:p>
    <w:p w14:paraId="332DA220" w14:textId="77777777" w:rsidR="002A41AC" w:rsidRDefault="002A41AC" w:rsidP="00306054">
      <w:pPr>
        <w:pStyle w:val="TOAHeading"/>
      </w:pPr>
      <w:bookmarkStart w:id="1" w:name="_Toc456332946"/>
      <w:r>
        <w:lastRenderedPageBreak/>
        <w:t>Contents</w:t>
      </w:r>
      <w:bookmarkEnd w:id="1"/>
    </w:p>
    <w:p w14:paraId="78B161DD" w14:textId="77777777" w:rsidR="001859B7" w:rsidRDefault="003F476F">
      <w:pPr>
        <w:pStyle w:val="TOC1"/>
        <w:rPr>
          <w:rFonts w:asciiTheme="minorHAnsi" w:eastAsiaTheme="minorEastAsia" w:hAnsiTheme="minorHAnsi"/>
          <w:b w:val="0"/>
          <w:lang w:eastAsia="en-AU"/>
        </w:rPr>
      </w:pPr>
      <w:r>
        <w:rPr>
          <w:b w:val="0"/>
          <w:sz w:val="20"/>
        </w:rPr>
        <w:fldChar w:fldCharType="begin"/>
      </w:r>
      <w:r w:rsidRPr="00306054">
        <w:rPr>
          <w:b w:val="0"/>
          <w:sz w:val="20"/>
        </w:rPr>
        <w:instrText xml:space="preserve"> TOC \o "1-1" \h \z \t "Heading 2,2,Heading 6,1,Exec Summary Heading,1" </w:instrText>
      </w:r>
      <w:r>
        <w:rPr>
          <w:b w:val="0"/>
          <w:sz w:val="20"/>
        </w:rPr>
        <w:fldChar w:fldCharType="separate"/>
      </w:r>
      <w:hyperlink w:anchor="_Toc488679796" w:history="1">
        <w:r w:rsidR="001859B7" w:rsidRPr="00AB6ABE">
          <w:rPr>
            <w:rStyle w:val="Hyperlink"/>
            <w:noProof/>
          </w:rPr>
          <w:t>Glossary</w:t>
        </w:r>
        <w:r w:rsidR="001859B7">
          <w:rPr>
            <w:webHidden/>
          </w:rPr>
          <w:tab/>
        </w:r>
        <w:r w:rsidR="001859B7">
          <w:rPr>
            <w:webHidden/>
          </w:rPr>
          <w:fldChar w:fldCharType="begin"/>
        </w:r>
        <w:r w:rsidR="001859B7">
          <w:rPr>
            <w:webHidden/>
          </w:rPr>
          <w:instrText xml:space="preserve"> PAGEREF _Toc488679796 \h </w:instrText>
        </w:r>
        <w:r w:rsidR="001859B7">
          <w:rPr>
            <w:webHidden/>
          </w:rPr>
        </w:r>
        <w:r w:rsidR="001859B7">
          <w:rPr>
            <w:webHidden/>
          </w:rPr>
          <w:fldChar w:fldCharType="separate"/>
        </w:r>
        <w:r w:rsidR="001859B7">
          <w:rPr>
            <w:webHidden/>
          </w:rPr>
          <w:t>ii</w:t>
        </w:r>
        <w:r w:rsidR="001859B7">
          <w:rPr>
            <w:webHidden/>
          </w:rPr>
          <w:fldChar w:fldCharType="end"/>
        </w:r>
      </w:hyperlink>
    </w:p>
    <w:p w14:paraId="48045CFC" w14:textId="77777777" w:rsidR="001859B7" w:rsidRDefault="00B00F2C">
      <w:pPr>
        <w:pStyle w:val="TOC1"/>
        <w:rPr>
          <w:rFonts w:asciiTheme="minorHAnsi" w:eastAsiaTheme="minorEastAsia" w:hAnsiTheme="minorHAnsi"/>
          <w:b w:val="0"/>
          <w:lang w:eastAsia="en-AU"/>
        </w:rPr>
      </w:pPr>
      <w:hyperlink w:anchor="_Toc488679797" w:history="1">
        <w:r w:rsidR="001859B7" w:rsidRPr="00AB6ABE">
          <w:rPr>
            <w:rStyle w:val="Hyperlink"/>
            <w:noProof/>
          </w:rPr>
          <w:t>1.</w:t>
        </w:r>
        <w:r w:rsidR="001859B7">
          <w:rPr>
            <w:rFonts w:asciiTheme="minorHAnsi" w:eastAsiaTheme="minorEastAsia" w:hAnsiTheme="minorHAnsi"/>
            <w:b w:val="0"/>
            <w:lang w:eastAsia="en-AU"/>
          </w:rPr>
          <w:tab/>
        </w:r>
        <w:r w:rsidR="001859B7" w:rsidRPr="00AB6ABE">
          <w:rPr>
            <w:rStyle w:val="Hyperlink"/>
            <w:noProof/>
          </w:rPr>
          <w:t>Introduction and background</w:t>
        </w:r>
        <w:r w:rsidR="001859B7">
          <w:rPr>
            <w:webHidden/>
          </w:rPr>
          <w:tab/>
        </w:r>
        <w:r w:rsidR="001859B7">
          <w:rPr>
            <w:webHidden/>
          </w:rPr>
          <w:fldChar w:fldCharType="begin"/>
        </w:r>
        <w:r w:rsidR="001859B7">
          <w:rPr>
            <w:webHidden/>
          </w:rPr>
          <w:instrText xml:space="preserve"> PAGEREF _Toc488679797 \h </w:instrText>
        </w:r>
        <w:r w:rsidR="001859B7">
          <w:rPr>
            <w:webHidden/>
          </w:rPr>
        </w:r>
        <w:r w:rsidR="001859B7">
          <w:rPr>
            <w:webHidden/>
          </w:rPr>
          <w:fldChar w:fldCharType="separate"/>
        </w:r>
        <w:r w:rsidR="001859B7">
          <w:rPr>
            <w:webHidden/>
          </w:rPr>
          <w:t>1</w:t>
        </w:r>
        <w:r w:rsidR="001859B7">
          <w:rPr>
            <w:webHidden/>
          </w:rPr>
          <w:fldChar w:fldCharType="end"/>
        </w:r>
      </w:hyperlink>
    </w:p>
    <w:p w14:paraId="6A701991" w14:textId="77777777" w:rsidR="001859B7" w:rsidRDefault="00B00F2C">
      <w:pPr>
        <w:pStyle w:val="TOC2"/>
        <w:rPr>
          <w:rFonts w:asciiTheme="minorHAnsi" w:eastAsiaTheme="minorEastAsia" w:hAnsiTheme="minorHAnsi" w:cstheme="minorBidi"/>
          <w:bCs w:val="0"/>
          <w:lang w:eastAsia="en-AU"/>
        </w:rPr>
      </w:pPr>
      <w:hyperlink w:anchor="_Toc488679798" w:history="1">
        <w:r w:rsidR="001859B7" w:rsidRPr="00AB6ABE">
          <w:rPr>
            <w:rStyle w:val="Hyperlink"/>
            <w:noProof/>
          </w:rPr>
          <w:t>1.1</w:t>
        </w:r>
        <w:r w:rsidR="001859B7">
          <w:rPr>
            <w:rFonts w:asciiTheme="minorHAnsi" w:eastAsiaTheme="minorEastAsia" w:hAnsiTheme="minorHAnsi" w:cstheme="minorBidi"/>
            <w:bCs w:val="0"/>
            <w:lang w:eastAsia="en-AU"/>
          </w:rPr>
          <w:tab/>
        </w:r>
        <w:r w:rsidR="001859B7" w:rsidRPr="00AB6ABE">
          <w:rPr>
            <w:rStyle w:val="Hyperlink"/>
            <w:noProof/>
          </w:rPr>
          <w:t>Rationale and policy context</w:t>
        </w:r>
        <w:r w:rsidR="001859B7">
          <w:rPr>
            <w:webHidden/>
          </w:rPr>
          <w:tab/>
        </w:r>
        <w:r w:rsidR="001859B7">
          <w:rPr>
            <w:webHidden/>
          </w:rPr>
          <w:fldChar w:fldCharType="begin"/>
        </w:r>
        <w:r w:rsidR="001859B7">
          <w:rPr>
            <w:webHidden/>
          </w:rPr>
          <w:instrText xml:space="preserve"> PAGEREF _Toc488679798 \h </w:instrText>
        </w:r>
        <w:r w:rsidR="001859B7">
          <w:rPr>
            <w:webHidden/>
          </w:rPr>
        </w:r>
        <w:r w:rsidR="001859B7">
          <w:rPr>
            <w:webHidden/>
          </w:rPr>
          <w:fldChar w:fldCharType="separate"/>
        </w:r>
        <w:r w:rsidR="001859B7">
          <w:rPr>
            <w:webHidden/>
          </w:rPr>
          <w:t>1</w:t>
        </w:r>
        <w:r w:rsidR="001859B7">
          <w:rPr>
            <w:webHidden/>
          </w:rPr>
          <w:fldChar w:fldCharType="end"/>
        </w:r>
      </w:hyperlink>
    </w:p>
    <w:p w14:paraId="6991D0B3" w14:textId="77777777" w:rsidR="001859B7" w:rsidRDefault="00B00F2C">
      <w:pPr>
        <w:pStyle w:val="TOC2"/>
        <w:rPr>
          <w:rFonts w:asciiTheme="minorHAnsi" w:eastAsiaTheme="minorEastAsia" w:hAnsiTheme="minorHAnsi" w:cstheme="minorBidi"/>
          <w:bCs w:val="0"/>
          <w:lang w:eastAsia="en-AU"/>
        </w:rPr>
      </w:pPr>
      <w:hyperlink w:anchor="_Toc488679799" w:history="1">
        <w:r w:rsidR="001859B7" w:rsidRPr="00AB6ABE">
          <w:rPr>
            <w:rStyle w:val="Hyperlink"/>
            <w:noProof/>
          </w:rPr>
          <w:t>1.2</w:t>
        </w:r>
        <w:r w:rsidR="001859B7">
          <w:rPr>
            <w:rFonts w:asciiTheme="minorHAnsi" w:eastAsiaTheme="minorEastAsia" w:hAnsiTheme="minorHAnsi" w:cstheme="minorBidi"/>
            <w:bCs w:val="0"/>
            <w:lang w:eastAsia="en-AU"/>
          </w:rPr>
          <w:tab/>
        </w:r>
        <w:r w:rsidR="001859B7" w:rsidRPr="00AB6ABE">
          <w:rPr>
            <w:rStyle w:val="Hyperlink"/>
            <w:noProof/>
          </w:rPr>
          <w:t>Project summary</w:t>
        </w:r>
        <w:r w:rsidR="001859B7">
          <w:rPr>
            <w:webHidden/>
          </w:rPr>
          <w:tab/>
        </w:r>
        <w:r w:rsidR="001859B7">
          <w:rPr>
            <w:webHidden/>
          </w:rPr>
          <w:fldChar w:fldCharType="begin"/>
        </w:r>
        <w:r w:rsidR="001859B7">
          <w:rPr>
            <w:webHidden/>
          </w:rPr>
          <w:instrText xml:space="preserve"> PAGEREF _Toc488679799 \h </w:instrText>
        </w:r>
        <w:r w:rsidR="001859B7">
          <w:rPr>
            <w:webHidden/>
          </w:rPr>
        </w:r>
        <w:r w:rsidR="001859B7">
          <w:rPr>
            <w:webHidden/>
          </w:rPr>
          <w:fldChar w:fldCharType="separate"/>
        </w:r>
        <w:r w:rsidR="001859B7">
          <w:rPr>
            <w:webHidden/>
          </w:rPr>
          <w:t>1</w:t>
        </w:r>
        <w:r w:rsidR="001859B7">
          <w:rPr>
            <w:webHidden/>
          </w:rPr>
          <w:fldChar w:fldCharType="end"/>
        </w:r>
      </w:hyperlink>
    </w:p>
    <w:p w14:paraId="1A005AFD" w14:textId="77777777" w:rsidR="001859B7" w:rsidRDefault="00B00F2C">
      <w:pPr>
        <w:pStyle w:val="TOC1"/>
        <w:rPr>
          <w:rFonts w:asciiTheme="minorHAnsi" w:eastAsiaTheme="minorEastAsia" w:hAnsiTheme="minorHAnsi"/>
          <w:b w:val="0"/>
          <w:lang w:eastAsia="en-AU"/>
        </w:rPr>
      </w:pPr>
      <w:hyperlink w:anchor="_Toc488679800" w:history="1">
        <w:r w:rsidR="001859B7" w:rsidRPr="00AB6ABE">
          <w:rPr>
            <w:rStyle w:val="Hyperlink"/>
            <w:noProof/>
          </w:rPr>
          <w:t>2.</w:t>
        </w:r>
        <w:r w:rsidR="001859B7">
          <w:rPr>
            <w:rFonts w:asciiTheme="minorHAnsi" w:eastAsiaTheme="minorEastAsia" w:hAnsiTheme="minorHAnsi"/>
            <w:b w:val="0"/>
            <w:lang w:eastAsia="en-AU"/>
          </w:rPr>
          <w:tab/>
        </w:r>
        <w:r w:rsidR="001859B7" w:rsidRPr="00AB6ABE">
          <w:rPr>
            <w:rStyle w:val="Hyperlink"/>
            <w:noProof/>
          </w:rPr>
          <w:t>Research framework</w:t>
        </w:r>
        <w:r w:rsidR="001859B7">
          <w:rPr>
            <w:webHidden/>
          </w:rPr>
          <w:tab/>
        </w:r>
        <w:r w:rsidR="001859B7">
          <w:rPr>
            <w:webHidden/>
          </w:rPr>
          <w:fldChar w:fldCharType="begin"/>
        </w:r>
        <w:r w:rsidR="001859B7">
          <w:rPr>
            <w:webHidden/>
          </w:rPr>
          <w:instrText xml:space="preserve"> PAGEREF _Toc488679800 \h </w:instrText>
        </w:r>
        <w:r w:rsidR="001859B7">
          <w:rPr>
            <w:webHidden/>
          </w:rPr>
        </w:r>
        <w:r w:rsidR="001859B7">
          <w:rPr>
            <w:webHidden/>
          </w:rPr>
          <w:fldChar w:fldCharType="separate"/>
        </w:r>
        <w:r w:rsidR="001859B7">
          <w:rPr>
            <w:webHidden/>
          </w:rPr>
          <w:t>3</w:t>
        </w:r>
        <w:r w:rsidR="001859B7">
          <w:rPr>
            <w:webHidden/>
          </w:rPr>
          <w:fldChar w:fldCharType="end"/>
        </w:r>
      </w:hyperlink>
    </w:p>
    <w:p w14:paraId="1AAF6E55" w14:textId="77777777" w:rsidR="001859B7" w:rsidRDefault="00B00F2C">
      <w:pPr>
        <w:pStyle w:val="TOC2"/>
        <w:rPr>
          <w:rFonts w:asciiTheme="minorHAnsi" w:eastAsiaTheme="minorEastAsia" w:hAnsiTheme="minorHAnsi" w:cstheme="minorBidi"/>
          <w:bCs w:val="0"/>
          <w:lang w:eastAsia="en-AU"/>
        </w:rPr>
      </w:pPr>
      <w:hyperlink w:anchor="_Toc488679801" w:history="1">
        <w:r w:rsidR="001859B7" w:rsidRPr="00AB6ABE">
          <w:rPr>
            <w:rStyle w:val="Hyperlink"/>
            <w:noProof/>
          </w:rPr>
          <w:t>2.1</w:t>
        </w:r>
        <w:r w:rsidR="001859B7">
          <w:rPr>
            <w:rFonts w:asciiTheme="minorHAnsi" w:eastAsiaTheme="minorEastAsia" w:hAnsiTheme="minorHAnsi" w:cstheme="minorBidi"/>
            <w:bCs w:val="0"/>
            <w:lang w:eastAsia="en-AU"/>
          </w:rPr>
          <w:tab/>
        </w:r>
        <w:r w:rsidR="001859B7" w:rsidRPr="00AB6ABE">
          <w:rPr>
            <w:rStyle w:val="Hyperlink"/>
            <w:noProof/>
          </w:rPr>
          <w:t>Aims and questions</w:t>
        </w:r>
        <w:r w:rsidR="001859B7">
          <w:rPr>
            <w:webHidden/>
          </w:rPr>
          <w:tab/>
        </w:r>
        <w:r w:rsidR="001859B7">
          <w:rPr>
            <w:webHidden/>
          </w:rPr>
          <w:fldChar w:fldCharType="begin"/>
        </w:r>
        <w:r w:rsidR="001859B7">
          <w:rPr>
            <w:webHidden/>
          </w:rPr>
          <w:instrText xml:space="preserve"> PAGEREF _Toc488679801 \h </w:instrText>
        </w:r>
        <w:r w:rsidR="001859B7">
          <w:rPr>
            <w:webHidden/>
          </w:rPr>
        </w:r>
        <w:r w:rsidR="001859B7">
          <w:rPr>
            <w:webHidden/>
          </w:rPr>
          <w:fldChar w:fldCharType="separate"/>
        </w:r>
        <w:r w:rsidR="001859B7">
          <w:rPr>
            <w:webHidden/>
          </w:rPr>
          <w:t>3</w:t>
        </w:r>
        <w:r w:rsidR="001859B7">
          <w:rPr>
            <w:webHidden/>
          </w:rPr>
          <w:fldChar w:fldCharType="end"/>
        </w:r>
      </w:hyperlink>
    </w:p>
    <w:p w14:paraId="57288539" w14:textId="77777777" w:rsidR="001859B7" w:rsidRDefault="00B00F2C">
      <w:pPr>
        <w:pStyle w:val="TOC2"/>
        <w:rPr>
          <w:rFonts w:asciiTheme="minorHAnsi" w:eastAsiaTheme="minorEastAsia" w:hAnsiTheme="minorHAnsi" w:cstheme="minorBidi"/>
          <w:bCs w:val="0"/>
          <w:lang w:eastAsia="en-AU"/>
        </w:rPr>
      </w:pPr>
      <w:hyperlink w:anchor="_Toc488679802" w:history="1">
        <w:r w:rsidR="001859B7" w:rsidRPr="00AB6ABE">
          <w:rPr>
            <w:rStyle w:val="Hyperlink"/>
            <w:noProof/>
          </w:rPr>
          <w:t>2.2</w:t>
        </w:r>
        <w:r w:rsidR="001859B7">
          <w:rPr>
            <w:rFonts w:asciiTheme="minorHAnsi" w:eastAsiaTheme="minorEastAsia" w:hAnsiTheme="minorHAnsi" w:cstheme="minorBidi"/>
            <w:bCs w:val="0"/>
            <w:lang w:eastAsia="en-AU"/>
          </w:rPr>
          <w:tab/>
        </w:r>
        <w:r w:rsidR="001859B7" w:rsidRPr="00AB6ABE">
          <w:rPr>
            <w:rStyle w:val="Hyperlink"/>
            <w:noProof/>
          </w:rPr>
          <w:t>Participatory action research</w:t>
        </w:r>
        <w:r w:rsidR="001859B7">
          <w:rPr>
            <w:webHidden/>
          </w:rPr>
          <w:tab/>
        </w:r>
        <w:r w:rsidR="001859B7">
          <w:rPr>
            <w:webHidden/>
          </w:rPr>
          <w:fldChar w:fldCharType="begin"/>
        </w:r>
        <w:r w:rsidR="001859B7">
          <w:rPr>
            <w:webHidden/>
          </w:rPr>
          <w:instrText xml:space="preserve"> PAGEREF _Toc488679802 \h </w:instrText>
        </w:r>
        <w:r w:rsidR="001859B7">
          <w:rPr>
            <w:webHidden/>
          </w:rPr>
        </w:r>
        <w:r w:rsidR="001859B7">
          <w:rPr>
            <w:webHidden/>
          </w:rPr>
          <w:fldChar w:fldCharType="separate"/>
        </w:r>
        <w:r w:rsidR="001859B7">
          <w:rPr>
            <w:webHidden/>
          </w:rPr>
          <w:t>4</w:t>
        </w:r>
        <w:r w:rsidR="001859B7">
          <w:rPr>
            <w:webHidden/>
          </w:rPr>
          <w:fldChar w:fldCharType="end"/>
        </w:r>
      </w:hyperlink>
    </w:p>
    <w:p w14:paraId="488BCD73" w14:textId="77777777" w:rsidR="001859B7" w:rsidRDefault="00B00F2C">
      <w:pPr>
        <w:pStyle w:val="TOC2"/>
        <w:rPr>
          <w:rFonts w:asciiTheme="minorHAnsi" w:eastAsiaTheme="minorEastAsia" w:hAnsiTheme="minorHAnsi" w:cstheme="minorBidi"/>
          <w:bCs w:val="0"/>
          <w:lang w:eastAsia="en-AU"/>
        </w:rPr>
      </w:pPr>
      <w:hyperlink w:anchor="_Toc488679803" w:history="1">
        <w:r w:rsidR="001859B7" w:rsidRPr="00AB6ABE">
          <w:rPr>
            <w:rStyle w:val="Hyperlink"/>
            <w:noProof/>
          </w:rPr>
          <w:t>2.3</w:t>
        </w:r>
        <w:r w:rsidR="001859B7">
          <w:rPr>
            <w:rFonts w:asciiTheme="minorHAnsi" w:eastAsiaTheme="minorEastAsia" w:hAnsiTheme="minorHAnsi" w:cstheme="minorBidi"/>
            <w:bCs w:val="0"/>
            <w:lang w:eastAsia="en-AU"/>
          </w:rPr>
          <w:tab/>
        </w:r>
        <w:r w:rsidR="001859B7" w:rsidRPr="00AB6ABE">
          <w:rPr>
            <w:rStyle w:val="Hyperlink"/>
            <w:noProof/>
          </w:rPr>
          <w:t>Action research partner organisations</w:t>
        </w:r>
        <w:r w:rsidR="001859B7">
          <w:rPr>
            <w:webHidden/>
          </w:rPr>
          <w:tab/>
        </w:r>
        <w:r w:rsidR="001859B7">
          <w:rPr>
            <w:webHidden/>
          </w:rPr>
          <w:fldChar w:fldCharType="begin"/>
        </w:r>
        <w:r w:rsidR="001859B7">
          <w:rPr>
            <w:webHidden/>
          </w:rPr>
          <w:instrText xml:space="preserve"> PAGEREF _Toc488679803 \h </w:instrText>
        </w:r>
        <w:r w:rsidR="001859B7">
          <w:rPr>
            <w:webHidden/>
          </w:rPr>
        </w:r>
        <w:r w:rsidR="001859B7">
          <w:rPr>
            <w:webHidden/>
          </w:rPr>
          <w:fldChar w:fldCharType="separate"/>
        </w:r>
        <w:r w:rsidR="001859B7">
          <w:rPr>
            <w:webHidden/>
          </w:rPr>
          <w:t>5</w:t>
        </w:r>
        <w:r w:rsidR="001859B7">
          <w:rPr>
            <w:webHidden/>
          </w:rPr>
          <w:fldChar w:fldCharType="end"/>
        </w:r>
      </w:hyperlink>
    </w:p>
    <w:p w14:paraId="36558447" w14:textId="77777777" w:rsidR="001859B7" w:rsidRDefault="00B00F2C">
      <w:pPr>
        <w:pStyle w:val="TOC2"/>
        <w:rPr>
          <w:rFonts w:asciiTheme="minorHAnsi" w:eastAsiaTheme="minorEastAsia" w:hAnsiTheme="minorHAnsi" w:cstheme="minorBidi"/>
          <w:bCs w:val="0"/>
          <w:lang w:eastAsia="en-AU"/>
        </w:rPr>
      </w:pPr>
      <w:hyperlink w:anchor="_Toc488679804" w:history="1">
        <w:r w:rsidR="001859B7" w:rsidRPr="00AB6ABE">
          <w:rPr>
            <w:rStyle w:val="Hyperlink"/>
            <w:noProof/>
          </w:rPr>
          <w:t>2.4</w:t>
        </w:r>
        <w:r w:rsidR="001859B7">
          <w:rPr>
            <w:rFonts w:asciiTheme="minorHAnsi" w:eastAsiaTheme="minorEastAsia" w:hAnsiTheme="minorHAnsi" w:cstheme="minorBidi"/>
            <w:bCs w:val="0"/>
            <w:lang w:eastAsia="en-AU"/>
          </w:rPr>
          <w:tab/>
        </w:r>
        <w:r w:rsidR="001859B7" w:rsidRPr="00AB6ABE">
          <w:rPr>
            <w:rStyle w:val="Hyperlink"/>
            <w:noProof/>
          </w:rPr>
          <w:t>Management</w:t>
        </w:r>
        <w:r w:rsidR="001859B7">
          <w:rPr>
            <w:webHidden/>
          </w:rPr>
          <w:tab/>
        </w:r>
        <w:r w:rsidR="001859B7">
          <w:rPr>
            <w:webHidden/>
          </w:rPr>
          <w:fldChar w:fldCharType="begin"/>
        </w:r>
        <w:r w:rsidR="001859B7">
          <w:rPr>
            <w:webHidden/>
          </w:rPr>
          <w:instrText xml:space="preserve"> PAGEREF _Toc488679804 \h </w:instrText>
        </w:r>
        <w:r w:rsidR="001859B7">
          <w:rPr>
            <w:webHidden/>
          </w:rPr>
        </w:r>
        <w:r w:rsidR="001859B7">
          <w:rPr>
            <w:webHidden/>
          </w:rPr>
          <w:fldChar w:fldCharType="separate"/>
        </w:r>
        <w:r w:rsidR="001859B7">
          <w:rPr>
            <w:webHidden/>
          </w:rPr>
          <w:t>5</w:t>
        </w:r>
        <w:r w:rsidR="001859B7">
          <w:rPr>
            <w:webHidden/>
          </w:rPr>
          <w:fldChar w:fldCharType="end"/>
        </w:r>
      </w:hyperlink>
    </w:p>
    <w:p w14:paraId="09C066EC" w14:textId="77777777" w:rsidR="001859B7" w:rsidRDefault="00B00F2C">
      <w:pPr>
        <w:pStyle w:val="TOC1"/>
        <w:rPr>
          <w:rFonts w:asciiTheme="minorHAnsi" w:eastAsiaTheme="minorEastAsia" w:hAnsiTheme="minorHAnsi"/>
          <w:b w:val="0"/>
          <w:lang w:eastAsia="en-AU"/>
        </w:rPr>
      </w:pPr>
      <w:hyperlink w:anchor="_Toc488679805" w:history="1">
        <w:r w:rsidR="001859B7" w:rsidRPr="00AB6ABE">
          <w:rPr>
            <w:rStyle w:val="Hyperlink"/>
            <w:noProof/>
          </w:rPr>
          <w:t>3.</w:t>
        </w:r>
        <w:r w:rsidR="001859B7">
          <w:rPr>
            <w:rFonts w:asciiTheme="minorHAnsi" w:eastAsiaTheme="minorEastAsia" w:hAnsiTheme="minorHAnsi"/>
            <w:b w:val="0"/>
            <w:lang w:eastAsia="en-AU"/>
          </w:rPr>
          <w:tab/>
        </w:r>
        <w:r w:rsidR="001859B7" w:rsidRPr="00AB6ABE">
          <w:rPr>
            <w:rStyle w:val="Hyperlink"/>
            <w:noProof/>
          </w:rPr>
          <w:t>Research methods</w:t>
        </w:r>
        <w:r w:rsidR="001859B7">
          <w:rPr>
            <w:webHidden/>
          </w:rPr>
          <w:tab/>
        </w:r>
        <w:r w:rsidR="001859B7">
          <w:rPr>
            <w:webHidden/>
          </w:rPr>
          <w:fldChar w:fldCharType="begin"/>
        </w:r>
        <w:r w:rsidR="001859B7">
          <w:rPr>
            <w:webHidden/>
          </w:rPr>
          <w:instrText xml:space="preserve"> PAGEREF _Toc488679805 \h </w:instrText>
        </w:r>
        <w:r w:rsidR="001859B7">
          <w:rPr>
            <w:webHidden/>
          </w:rPr>
        </w:r>
        <w:r w:rsidR="001859B7">
          <w:rPr>
            <w:webHidden/>
          </w:rPr>
          <w:fldChar w:fldCharType="separate"/>
        </w:r>
        <w:r w:rsidR="001859B7">
          <w:rPr>
            <w:webHidden/>
          </w:rPr>
          <w:t>8</w:t>
        </w:r>
        <w:r w:rsidR="001859B7">
          <w:rPr>
            <w:webHidden/>
          </w:rPr>
          <w:fldChar w:fldCharType="end"/>
        </w:r>
      </w:hyperlink>
    </w:p>
    <w:p w14:paraId="35391805" w14:textId="77777777" w:rsidR="001859B7" w:rsidRDefault="00B00F2C">
      <w:pPr>
        <w:pStyle w:val="TOC2"/>
        <w:rPr>
          <w:rFonts w:asciiTheme="minorHAnsi" w:eastAsiaTheme="minorEastAsia" w:hAnsiTheme="minorHAnsi" w:cstheme="minorBidi"/>
          <w:bCs w:val="0"/>
          <w:lang w:eastAsia="en-AU"/>
        </w:rPr>
      </w:pPr>
      <w:hyperlink w:anchor="_Toc488679806" w:history="1">
        <w:r w:rsidR="001859B7" w:rsidRPr="00AB6ABE">
          <w:rPr>
            <w:rStyle w:val="Hyperlink"/>
            <w:noProof/>
          </w:rPr>
          <w:t>3.1</w:t>
        </w:r>
        <w:r w:rsidR="001859B7">
          <w:rPr>
            <w:rFonts w:asciiTheme="minorHAnsi" w:eastAsiaTheme="minorEastAsia" w:hAnsiTheme="minorHAnsi" w:cstheme="minorBidi"/>
            <w:bCs w:val="0"/>
            <w:lang w:eastAsia="en-AU"/>
          </w:rPr>
          <w:tab/>
        </w:r>
        <w:r w:rsidR="001859B7" w:rsidRPr="00AB6ABE">
          <w:rPr>
            <w:rStyle w:val="Hyperlink"/>
            <w:noProof/>
          </w:rPr>
          <w:t>Action research groups</w:t>
        </w:r>
        <w:r w:rsidR="001859B7">
          <w:rPr>
            <w:webHidden/>
          </w:rPr>
          <w:tab/>
        </w:r>
        <w:r w:rsidR="001859B7">
          <w:rPr>
            <w:webHidden/>
          </w:rPr>
          <w:fldChar w:fldCharType="begin"/>
        </w:r>
        <w:r w:rsidR="001859B7">
          <w:rPr>
            <w:webHidden/>
          </w:rPr>
          <w:instrText xml:space="preserve"> PAGEREF _Toc488679806 \h </w:instrText>
        </w:r>
        <w:r w:rsidR="001859B7">
          <w:rPr>
            <w:webHidden/>
          </w:rPr>
        </w:r>
        <w:r w:rsidR="001859B7">
          <w:rPr>
            <w:webHidden/>
          </w:rPr>
          <w:fldChar w:fldCharType="separate"/>
        </w:r>
        <w:r w:rsidR="001859B7">
          <w:rPr>
            <w:webHidden/>
          </w:rPr>
          <w:t>8</w:t>
        </w:r>
        <w:r w:rsidR="001859B7">
          <w:rPr>
            <w:webHidden/>
          </w:rPr>
          <w:fldChar w:fldCharType="end"/>
        </w:r>
      </w:hyperlink>
    </w:p>
    <w:p w14:paraId="6A5B38B4" w14:textId="77777777" w:rsidR="001859B7" w:rsidRDefault="00B00F2C">
      <w:pPr>
        <w:pStyle w:val="TOC1"/>
        <w:rPr>
          <w:rFonts w:asciiTheme="minorHAnsi" w:eastAsiaTheme="minorEastAsia" w:hAnsiTheme="minorHAnsi"/>
          <w:b w:val="0"/>
          <w:lang w:eastAsia="en-AU"/>
        </w:rPr>
      </w:pPr>
      <w:hyperlink w:anchor="_Toc488679807" w:history="1">
        <w:r w:rsidR="001859B7" w:rsidRPr="00AB6ABE">
          <w:rPr>
            <w:rStyle w:val="Hyperlink"/>
            <w:noProof/>
          </w:rPr>
          <w:t>4.</w:t>
        </w:r>
        <w:r w:rsidR="001859B7">
          <w:rPr>
            <w:rFonts w:asciiTheme="minorHAnsi" w:eastAsiaTheme="minorEastAsia" w:hAnsiTheme="minorHAnsi"/>
            <w:b w:val="0"/>
            <w:lang w:eastAsia="en-AU"/>
          </w:rPr>
          <w:tab/>
        </w:r>
        <w:r w:rsidR="001859B7" w:rsidRPr="00AB6ABE">
          <w:rPr>
            <w:rStyle w:val="Hyperlink"/>
            <w:noProof/>
          </w:rPr>
          <w:t>Data analysis</w:t>
        </w:r>
        <w:r w:rsidR="001859B7">
          <w:rPr>
            <w:webHidden/>
          </w:rPr>
          <w:tab/>
        </w:r>
        <w:r w:rsidR="001859B7">
          <w:rPr>
            <w:webHidden/>
          </w:rPr>
          <w:fldChar w:fldCharType="begin"/>
        </w:r>
        <w:r w:rsidR="001859B7">
          <w:rPr>
            <w:webHidden/>
          </w:rPr>
          <w:instrText xml:space="preserve"> PAGEREF _Toc488679807 \h </w:instrText>
        </w:r>
        <w:r w:rsidR="001859B7">
          <w:rPr>
            <w:webHidden/>
          </w:rPr>
        </w:r>
        <w:r w:rsidR="001859B7">
          <w:rPr>
            <w:webHidden/>
          </w:rPr>
          <w:fldChar w:fldCharType="separate"/>
        </w:r>
        <w:r w:rsidR="001859B7">
          <w:rPr>
            <w:webHidden/>
          </w:rPr>
          <w:t>13</w:t>
        </w:r>
        <w:r w:rsidR="001859B7">
          <w:rPr>
            <w:webHidden/>
          </w:rPr>
          <w:fldChar w:fldCharType="end"/>
        </w:r>
      </w:hyperlink>
    </w:p>
    <w:p w14:paraId="489B36C5" w14:textId="77777777" w:rsidR="001859B7" w:rsidRDefault="00B00F2C">
      <w:pPr>
        <w:pStyle w:val="TOC2"/>
        <w:rPr>
          <w:rFonts w:asciiTheme="minorHAnsi" w:eastAsiaTheme="minorEastAsia" w:hAnsiTheme="minorHAnsi" w:cstheme="minorBidi"/>
          <w:bCs w:val="0"/>
          <w:lang w:eastAsia="en-AU"/>
        </w:rPr>
      </w:pPr>
      <w:hyperlink w:anchor="_Toc488679808" w:history="1">
        <w:r w:rsidR="001859B7" w:rsidRPr="00AB6ABE">
          <w:rPr>
            <w:rStyle w:val="Hyperlink"/>
            <w:noProof/>
          </w:rPr>
          <w:t>4.1</w:t>
        </w:r>
        <w:r w:rsidR="001859B7">
          <w:rPr>
            <w:rFonts w:asciiTheme="minorHAnsi" w:eastAsiaTheme="minorEastAsia" w:hAnsiTheme="minorHAnsi" w:cstheme="minorBidi"/>
            <w:bCs w:val="0"/>
            <w:lang w:eastAsia="en-AU"/>
          </w:rPr>
          <w:tab/>
        </w:r>
        <w:r w:rsidR="001859B7" w:rsidRPr="00AB6ABE">
          <w:rPr>
            <w:rStyle w:val="Hyperlink"/>
            <w:noProof/>
          </w:rPr>
          <w:t>Framework for data analysis</w:t>
        </w:r>
        <w:r w:rsidR="001859B7">
          <w:rPr>
            <w:webHidden/>
          </w:rPr>
          <w:tab/>
        </w:r>
        <w:r w:rsidR="001859B7">
          <w:rPr>
            <w:webHidden/>
          </w:rPr>
          <w:fldChar w:fldCharType="begin"/>
        </w:r>
        <w:r w:rsidR="001859B7">
          <w:rPr>
            <w:webHidden/>
          </w:rPr>
          <w:instrText xml:space="preserve"> PAGEREF _Toc488679808 \h </w:instrText>
        </w:r>
        <w:r w:rsidR="001859B7">
          <w:rPr>
            <w:webHidden/>
          </w:rPr>
        </w:r>
        <w:r w:rsidR="001859B7">
          <w:rPr>
            <w:webHidden/>
          </w:rPr>
          <w:fldChar w:fldCharType="separate"/>
        </w:r>
        <w:r w:rsidR="001859B7">
          <w:rPr>
            <w:webHidden/>
          </w:rPr>
          <w:t>13</w:t>
        </w:r>
        <w:r w:rsidR="001859B7">
          <w:rPr>
            <w:webHidden/>
          </w:rPr>
          <w:fldChar w:fldCharType="end"/>
        </w:r>
      </w:hyperlink>
    </w:p>
    <w:p w14:paraId="0590F431" w14:textId="77777777" w:rsidR="001859B7" w:rsidRDefault="00B00F2C">
      <w:pPr>
        <w:pStyle w:val="TOC2"/>
        <w:rPr>
          <w:rFonts w:asciiTheme="minorHAnsi" w:eastAsiaTheme="minorEastAsia" w:hAnsiTheme="minorHAnsi" w:cstheme="minorBidi"/>
          <w:bCs w:val="0"/>
          <w:lang w:eastAsia="en-AU"/>
        </w:rPr>
      </w:pPr>
      <w:hyperlink w:anchor="_Toc488679809" w:history="1">
        <w:r w:rsidR="001859B7" w:rsidRPr="00AB6ABE">
          <w:rPr>
            <w:rStyle w:val="Hyperlink"/>
            <w:noProof/>
          </w:rPr>
          <w:t>4.2</w:t>
        </w:r>
        <w:r w:rsidR="001859B7">
          <w:rPr>
            <w:rFonts w:asciiTheme="minorHAnsi" w:eastAsiaTheme="minorEastAsia" w:hAnsiTheme="minorHAnsi" w:cstheme="minorBidi"/>
            <w:bCs w:val="0"/>
            <w:lang w:eastAsia="en-AU"/>
          </w:rPr>
          <w:tab/>
        </w:r>
        <w:r w:rsidR="001859B7" w:rsidRPr="00AB6ABE">
          <w:rPr>
            <w:rStyle w:val="Hyperlink"/>
            <w:noProof/>
          </w:rPr>
          <w:t>Expected outputs</w:t>
        </w:r>
        <w:r w:rsidR="001859B7">
          <w:rPr>
            <w:webHidden/>
          </w:rPr>
          <w:tab/>
        </w:r>
        <w:r w:rsidR="001859B7">
          <w:rPr>
            <w:webHidden/>
          </w:rPr>
          <w:fldChar w:fldCharType="begin"/>
        </w:r>
        <w:r w:rsidR="001859B7">
          <w:rPr>
            <w:webHidden/>
          </w:rPr>
          <w:instrText xml:space="preserve"> PAGEREF _Toc488679809 \h </w:instrText>
        </w:r>
        <w:r w:rsidR="001859B7">
          <w:rPr>
            <w:webHidden/>
          </w:rPr>
        </w:r>
        <w:r w:rsidR="001859B7">
          <w:rPr>
            <w:webHidden/>
          </w:rPr>
          <w:fldChar w:fldCharType="separate"/>
        </w:r>
        <w:r w:rsidR="001859B7">
          <w:rPr>
            <w:webHidden/>
          </w:rPr>
          <w:t>13</w:t>
        </w:r>
        <w:r w:rsidR="001859B7">
          <w:rPr>
            <w:webHidden/>
          </w:rPr>
          <w:fldChar w:fldCharType="end"/>
        </w:r>
      </w:hyperlink>
    </w:p>
    <w:p w14:paraId="24F4C05D" w14:textId="77777777" w:rsidR="001859B7" w:rsidRDefault="00B00F2C">
      <w:pPr>
        <w:pStyle w:val="TOC1"/>
        <w:rPr>
          <w:rFonts w:asciiTheme="minorHAnsi" w:eastAsiaTheme="minorEastAsia" w:hAnsiTheme="minorHAnsi"/>
          <w:b w:val="0"/>
          <w:lang w:eastAsia="en-AU"/>
        </w:rPr>
      </w:pPr>
      <w:hyperlink w:anchor="_Toc488679810" w:history="1">
        <w:r w:rsidR="001859B7" w:rsidRPr="00AB6ABE">
          <w:rPr>
            <w:rStyle w:val="Hyperlink"/>
            <w:noProof/>
          </w:rPr>
          <w:t>5.</w:t>
        </w:r>
        <w:r w:rsidR="001859B7">
          <w:rPr>
            <w:rFonts w:asciiTheme="minorHAnsi" w:eastAsiaTheme="minorEastAsia" w:hAnsiTheme="minorHAnsi"/>
            <w:b w:val="0"/>
            <w:lang w:eastAsia="en-AU"/>
          </w:rPr>
          <w:tab/>
        </w:r>
        <w:r w:rsidR="001859B7" w:rsidRPr="00AB6ABE">
          <w:rPr>
            <w:rStyle w:val="Hyperlink"/>
            <w:noProof/>
          </w:rPr>
          <w:t>Timeline and responsibilities</w:t>
        </w:r>
        <w:r w:rsidR="001859B7">
          <w:rPr>
            <w:webHidden/>
          </w:rPr>
          <w:tab/>
        </w:r>
        <w:r w:rsidR="001859B7">
          <w:rPr>
            <w:webHidden/>
          </w:rPr>
          <w:fldChar w:fldCharType="begin"/>
        </w:r>
        <w:r w:rsidR="001859B7">
          <w:rPr>
            <w:webHidden/>
          </w:rPr>
          <w:instrText xml:space="preserve"> PAGEREF _Toc488679810 \h </w:instrText>
        </w:r>
        <w:r w:rsidR="001859B7">
          <w:rPr>
            <w:webHidden/>
          </w:rPr>
        </w:r>
        <w:r w:rsidR="001859B7">
          <w:rPr>
            <w:webHidden/>
          </w:rPr>
          <w:fldChar w:fldCharType="separate"/>
        </w:r>
        <w:r w:rsidR="001859B7">
          <w:rPr>
            <w:webHidden/>
          </w:rPr>
          <w:t>14</w:t>
        </w:r>
        <w:r w:rsidR="001859B7">
          <w:rPr>
            <w:webHidden/>
          </w:rPr>
          <w:fldChar w:fldCharType="end"/>
        </w:r>
      </w:hyperlink>
    </w:p>
    <w:p w14:paraId="5C846AFA" w14:textId="77777777" w:rsidR="001859B7" w:rsidRDefault="00B00F2C">
      <w:pPr>
        <w:pStyle w:val="TOC2"/>
        <w:rPr>
          <w:rFonts w:asciiTheme="minorHAnsi" w:eastAsiaTheme="minorEastAsia" w:hAnsiTheme="minorHAnsi" w:cstheme="minorBidi"/>
          <w:bCs w:val="0"/>
          <w:lang w:eastAsia="en-AU"/>
        </w:rPr>
      </w:pPr>
      <w:hyperlink w:anchor="_Toc488679811" w:history="1">
        <w:r w:rsidR="001859B7" w:rsidRPr="00AB6ABE">
          <w:rPr>
            <w:rStyle w:val="Hyperlink"/>
            <w:noProof/>
          </w:rPr>
          <w:t>5.1</w:t>
        </w:r>
        <w:r w:rsidR="001859B7">
          <w:rPr>
            <w:rFonts w:asciiTheme="minorHAnsi" w:eastAsiaTheme="minorEastAsia" w:hAnsiTheme="minorHAnsi" w:cstheme="minorBidi"/>
            <w:bCs w:val="0"/>
            <w:lang w:eastAsia="en-AU"/>
          </w:rPr>
          <w:tab/>
        </w:r>
        <w:r w:rsidR="001859B7" w:rsidRPr="00AB6ABE">
          <w:rPr>
            <w:rStyle w:val="Hyperlink"/>
            <w:noProof/>
          </w:rPr>
          <w:t>Project timeframe and outputs</w:t>
        </w:r>
        <w:r w:rsidR="001859B7">
          <w:rPr>
            <w:webHidden/>
          </w:rPr>
          <w:tab/>
        </w:r>
        <w:r w:rsidR="001859B7">
          <w:rPr>
            <w:webHidden/>
          </w:rPr>
          <w:fldChar w:fldCharType="begin"/>
        </w:r>
        <w:r w:rsidR="001859B7">
          <w:rPr>
            <w:webHidden/>
          </w:rPr>
          <w:instrText xml:space="preserve"> PAGEREF _Toc488679811 \h </w:instrText>
        </w:r>
        <w:r w:rsidR="001859B7">
          <w:rPr>
            <w:webHidden/>
          </w:rPr>
        </w:r>
        <w:r w:rsidR="001859B7">
          <w:rPr>
            <w:webHidden/>
          </w:rPr>
          <w:fldChar w:fldCharType="separate"/>
        </w:r>
        <w:r w:rsidR="001859B7">
          <w:rPr>
            <w:webHidden/>
          </w:rPr>
          <w:t>14</w:t>
        </w:r>
        <w:r w:rsidR="001859B7">
          <w:rPr>
            <w:webHidden/>
          </w:rPr>
          <w:fldChar w:fldCharType="end"/>
        </w:r>
      </w:hyperlink>
    </w:p>
    <w:p w14:paraId="5F08E5B1" w14:textId="77777777" w:rsidR="001859B7" w:rsidRDefault="00B00F2C">
      <w:pPr>
        <w:pStyle w:val="TOC2"/>
        <w:rPr>
          <w:rFonts w:asciiTheme="minorHAnsi" w:eastAsiaTheme="minorEastAsia" w:hAnsiTheme="minorHAnsi" w:cstheme="minorBidi"/>
          <w:bCs w:val="0"/>
          <w:lang w:eastAsia="en-AU"/>
        </w:rPr>
      </w:pPr>
      <w:hyperlink w:anchor="_Toc488679812" w:history="1">
        <w:r w:rsidR="001859B7" w:rsidRPr="00AB6ABE">
          <w:rPr>
            <w:rStyle w:val="Hyperlink"/>
            <w:noProof/>
          </w:rPr>
          <w:t>5.2</w:t>
        </w:r>
        <w:r w:rsidR="001859B7">
          <w:rPr>
            <w:rFonts w:asciiTheme="minorHAnsi" w:eastAsiaTheme="minorEastAsia" w:hAnsiTheme="minorHAnsi" w:cstheme="minorBidi"/>
            <w:bCs w:val="0"/>
            <w:lang w:eastAsia="en-AU"/>
          </w:rPr>
          <w:tab/>
        </w:r>
        <w:r w:rsidR="001859B7" w:rsidRPr="00AB6ABE">
          <w:rPr>
            <w:rStyle w:val="Hyperlink"/>
            <w:noProof/>
          </w:rPr>
          <w:t>Project team</w:t>
        </w:r>
        <w:r w:rsidR="001859B7">
          <w:rPr>
            <w:webHidden/>
          </w:rPr>
          <w:tab/>
        </w:r>
        <w:r w:rsidR="001859B7">
          <w:rPr>
            <w:webHidden/>
          </w:rPr>
          <w:fldChar w:fldCharType="begin"/>
        </w:r>
        <w:r w:rsidR="001859B7">
          <w:rPr>
            <w:webHidden/>
          </w:rPr>
          <w:instrText xml:space="preserve"> PAGEREF _Toc488679812 \h </w:instrText>
        </w:r>
        <w:r w:rsidR="001859B7">
          <w:rPr>
            <w:webHidden/>
          </w:rPr>
        </w:r>
        <w:r w:rsidR="001859B7">
          <w:rPr>
            <w:webHidden/>
          </w:rPr>
          <w:fldChar w:fldCharType="separate"/>
        </w:r>
        <w:r w:rsidR="001859B7">
          <w:rPr>
            <w:webHidden/>
          </w:rPr>
          <w:t>15</w:t>
        </w:r>
        <w:r w:rsidR="001859B7">
          <w:rPr>
            <w:webHidden/>
          </w:rPr>
          <w:fldChar w:fldCharType="end"/>
        </w:r>
      </w:hyperlink>
    </w:p>
    <w:p w14:paraId="73608E37" w14:textId="77777777" w:rsidR="001859B7" w:rsidRDefault="00B00F2C">
      <w:pPr>
        <w:pStyle w:val="TOC1"/>
        <w:rPr>
          <w:rFonts w:asciiTheme="minorHAnsi" w:eastAsiaTheme="minorEastAsia" w:hAnsiTheme="minorHAnsi"/>
          <w:b w:val="0"/>
          <w:lang w:eastAsia="en-AU"/>
        </w:rPr>
      </w:pPr>
      <w:hyperlink w:anchor="_Toc488679813" w:history="1">
        <w:r w:rsidR="001859B7" w:rsidRPr="00AB6ABE">
          <w:rPr>
            <w:rStyle w:val="Hyperlink"/>
            <w:noProof/>
          </w:rPr>
          <w:t>References</w:t>
        </w:r>
        <w:r w:rsidR="001859B7">
          <w:rPr>
            <w:webHidden/>
          </w:rPr>
          <w:tab/>
        </w:r>
        <w:r w:rsidR="001859B7">
          <w:rPr>
            <w:webHidden/>
          </w:rPr>
          <w:fldChar w:fldCharType="begin"/>
        </w:r>
        <w:r w:rsidR="001859B7">
          <w:rPr>
            <w:webHidden/>
          </w:rPr>
          <w:instrText xml:space="preserve"> PAGEREF _Toc488679813 \h </w:instrText>
        </w:r>
        <w:r w:rsidR="001859B7">
          <w:rPr>
            <w:webHidden/>
          </w:rPr>
        </w:r>
        <w:r w:rsidR="001859B7">
          <w:rPr>
            <w:webHidden/>
          </w:rPr>
          <w:fldChar w:fldCharType="separate"/>
        </w:r>
        <w:r w:rsidR="001859B7">
          <w:rPr>
            <w:webHidden/>
          </w:rPr>
          <w:t>16</w:t>
        </w:r>
        <w:r w:rsidR="001859B7">
          <w:rPr>
            <w:webHidden/>
          </w:rPr>
          <w:fldChar w:fldCharType="end"/>
        </w:r>
      </w:hyperlink>
    </w:p>
    <w:p w14:paraId="5A3CC8CB" w14:textId="77777777" w:rsidR="001859B7" w:rsidRDefault="00B00F2C">
      <w:pPr>
        <w:pStyle w:val="TOC1"/>
        <w:rPr>
          <w:rFonts w:asciiTheme="minorHAnsi" w:eastAsiaTheme="minorEastAsia" w:hAnsiTheme="minorHAnsi"/>
          <w:b w:val="0"/>
          <w:lang w:eastAsia="en-AU"/>
        </w:rPr>
      </w:pPr>
      <w:hyperlink w:anchor="_Toc488679814" w:history="1">
        <w:r w:rsidR="001859B7" w:rsidRPr="00AB6ABE">
          <w:rPr>
            <w:rStyle w:val="Hyperlink"/>
            <w:noProof/>
          </w:rPr>
          <w:t>Appendix A Group methods</w:t>
        </w:r>
        <w:r w:rsidR="001859B7">
          <w:rPr>
            <w:webHidden/>
          </w:rPr>
          <w:tab/>
        </w:r>
        <w:r w:rsidR="001859B7">
          <w:rPr>
            <w:webHidden/>
          </w:rPr>
          <w:fldChar w:fldCharType="begin"/>
        </w:r>
        <w:r w:rsidR="001859B7">
          <w:rPr>
            <w:webHidden/>
          </w:rPr>
          <w:instrText xml:space="preserve"> PAGEREF _Toc488679814 \h </w:instrText>
        </w:r>
        <w:r w:rsidR="001859B7">
          <w:rPr>
            <w:webHidden/>
          </w:rPr>
        </w:r>
        <w:r w:rsidR="001859B7">
          <w:rPr>
            <w:webHidden/>
          </w:rPr>
          <w:fldChar w:fldCharType="separate"/>
        </w:r>
        <w:r w:rsidR="001859B7">
          <w:rPr>
            <w:webHidden/>
          </w:rPr>
          <w:t>18</w:t>
        </w:r>
        <w:r w:rsidR="001859B7">
          <w:rPr>
            <w:webHidden/>
          </w:rPr>
          <w:fldChar w:fldCharType="end"/>
        </w:r>
      </w:hyperlink>
    </w:p>
    <w:p w14:paraId="68EFF47A" w14:textId="77777777" w:rsidR="001859B7" w:rsidRDefault="00B00F2C">
      <w:pPr>
        <w:pStyle w:val="TOC1"/>
        <w:rPr>
          <w:rFonts w:asciiTheme="minorHAnsi" w:eastAsiaTheme="minorEastAsia" w:hAnsiTheme="minorHAnsi"/>
          <w:b w:val="0"/>
          <w:lang w:eastAsia="en-AU"/>
        </w:rPr>
      </w:pPr>
      <w:hyperlink w:anchor="_Toc488679815" w:history="1">
        <w:r w:rsidR="001859B7" w:rsidRPr="00AB6ABE">
          <w:rPr>
            <w:rStyle w:val="Hyperlink"/>
            <w:noProof/>
          </w:rPr>
          <w:t>Appendix B Research logic</w:t>
        </w:r>
        <w:r w:rsidR="001859B7">
          <w:rPr>
            <w:webHidden/>
          </w:rPr>
          <w:tab/>
        </w:r>
        <w:r w:rsidR="001859B7">
          <w:rPr>
            <w:webHidden/>
          </w:rPr>
          <w:fldChar w:fldCharType="begin"/>
        </w:r>
        <w:r w:rsidR="001859B7">
          <w:rPr>
            <w:webHidden/>
          </w:rPr>
          <w:instrText xml:space="preserve"> PAGEREF _Toc488679815 \h </w:instrText>
        </w:r>
        <w:r w:rsidR="001859B7">
          <w:rPr>
            <w:webHidden/>
          </w:rPr>
        </w:r>
        <w:r w:rsidR="001859B7">
          <w:rPr>
            <w:webHidden/>
          </w:rPr>
          <w:fldChar w:fldCharType="separate"/>
        </w:r>
        <w:r w:rsidR="001859B7">
          <w:rPr>
            <w:webHidden/>
          </w:rPr>
          <w:t>20</w:t>
        </w:r>
        <w:r w:rsidR="001859B7">
          <w:rPr>
            <w:webHidden/>
          </w:rPr>
          <w:fldChar w:fldCharType="end"/>
        </w:r>
      </w:hyperlink>
    </w:p>
    <w:p w14:paraId="5882D944" w14:textId="77777777" w:rsidR="00397AEE" w:rsidRDefault="003F476F">
      <w:pPr>
        <w:numPr>
          <w:ilvl w:val="0"/>
          <w:numId w:val="0"/>
        </w:numPr>
        <w:tabs>
          <w:tab w:val="clear" w:pos="357"/>
        </w:tabs>
        <w:rPr>
          <w:sz w:val="20"/>
        </w:rPr>
      </w:pPr>
      <w:r>
        <w:rPr>
          <w:b/>
          <w:noProof/>
          <w:sz w:val="20"/>
        </w:rPr>
        <w:fldChar w:fldCharType="end"/>
      </w:r>
    </w:p>
    <w:p w14:paraId="2ED5E397" w14:textId="77777777" w:rsidR="00397AEE" w:rsidRDefault="00397AEE">
      <w:pPr>
        <w:numPr>
          <w:ilvl w:val="0"/>
          <w:numId w:val="0"/>
        </w:numPr>
        <w:tabs>
          <w:tab w:val="clear" w:pos="357"/>
        </w:tabs>
      </w:pPr>
      <w:r>
        <w:br w:type="page"/>
      </w:r>
    </w:p>
    <w:p w14:paraId="5E88E22F" w14:textId="77777777" w:rsidR="001E7528" w:rsidRDefault="001E7528" w:rsidP="00DC6AA6">
      <w:pPr>
        <w:numPr>
          <w:ilvl w:val="0"/>
          <w:numId w:val="0"/>
        </w:numPr>
        <w:sectPr w:rsidR="001E7528" w:rsidSect="003B4005">
          <w:footerReference w:type="default" r:id="rId16"/>
          <w:pgSz w:w="11906" w:h="16838" w:code="9"/>
          <w:pgMar w:top="1134" w:right="1134" w:bottom="1418" w:left="1134" w:header="680" w:footer="284" w:gutter="0"/>
          <w:pgNumType w:fmt="lowerRoman" w:start="1"/>
          <w:cols w:space="708"/>
          <w:docGrid w:linePitch="360"/>
        </w:sectPr>
      </w:pPr>
    </w:p>
    <w:p w14:paraId="445A061B" w14:textId="77777777" w:rsidR="003F476F" w:rsidRDefault="00EE4CBC" w:rsidP="002E21D6">
      <w:pPr>
        <w:pStyle w:val="Heading1"/>
        <w:numPr>
          <w:ilvl w:val="0"/>
          <w:numId w:val="0"/>
        </w:numPr>
        <w:ind w:left="720" w:hanging="720"/>
      </w:pPr>
      <w:bookmarkStart w:id="2" w:name="_Toc488679796"/>
      <w:r>
        <w:lastRenderedPageBreak/>
        <w:t>Glossary</w:t>
      </w:r>
      <w:bookmarkEnd w:id="2"/>
    </w:p>
    <w:p w14:paraId="4CA91C44" w14:textId="77777777" w:rsidR="00EE4CBC" w:rsidRDefault="00EE4CBC" w:rsidP="00EE4CBC">
      <w:pPr>
        <w:tabs>
          <w:tab w:val="left" w:pos="1418"/>
        </w:tabs>
        <w:ind w:left="1418" w:hanging="1418"/>
        <w:rPr>
          <w:rFonts w:cstheme="minorHAnsi"/>
        </w:rPr>
      </w:pPr>
      <w:r>
        <w:rPr>
          <w:rFonts w:cstheme="minorHAnsi"/>
        </w:rPr>
        <w:t>ADHC</w:t>
      </w:r>
      <w:r>
        <w:rPr>
          <w:rFonts w:cstheme="minorHAnsi"/>
        </w:rPr>
        <w:tab/>
        <w:t xml:space="preserve">NSW Government Family and Community Services, Ageing, Disability and Home Care </w:t>
      </w:r>
    </w:p>
    <w:p w14:paraId="0EAE2A1B" w14:textId="77777777" w:rsidR="00EE4CBC" w:rsidRPr="006667CE" w:rsidRDefault="00EE4CBC" w:rsidP="00EE4CBC">
      <w:pPr>
        <w:tabs>
          <w:tab w:val="left" w:pos="1418"/>
        </w:tabs>
        <w:ind w:left="1418" w:hanging="1418"/>
        <w:rPr>
          <w:rFonts w:cstheme="minorHAnsi"/>
        </w:rPr>
      </w:pPr>
      <w:r w:rsidRPr="00A62D2A">
        <w:rPr>
          <w:rFonts w:cstheme="minorHAnsi"/>
        </w:rPr>
        <w:t xml:space="preserve">CALD </w:t>
      </w:r>
      <w:r>
        <w:rPr>
          <w:rFonts w:cstheme="minorHAnsi"/>
        </w:rPr>
        <w:tab/>
        <w:t>C</w:t>
      </w:r>
      <w:r w:rsidRPr="00A62D2A">
        <w:rPr>
          <w:rFonts w:cstheme="minorHAnsi"/>
        </w:rPr>
        <w:t>ultura</w:t>
      </w:r>
      <w:r>
        <w:rPr>
          <w:rFonts w:cstheme="minorHAnsi"/>
        </w:rPr>
        <w:t>lly and linguistically diverse</w:t>
      </w:r>
    </w:p>
    <w:p w14:paraId="4A9219A3" w14:textId="77777777" w:rsidR="00EE4CBC" w:rsidRDefault="00EE4CBC" w:rsidP="00EE4CBC">
      <w:pPr>
        <w:tabs>
          <w:tab w:val="left" w:pos="1418"/>
        </w:tabs>
        <w:ind w:left="1418" w:hanging="1418"/>
        <w:rPr>
          <w:rFonts w:cstheme="minorHAnsi"/>
        </w:rPr>
      </w:pPr>
      <w:r w:rsidRPr="002B170F">
        <w:rPr>
          <w:rFonts w:cstheme="minorHAnsi"/>
        </w:rPr>
        <w:t xml:space="preserve">CRPD </w:t>
      </w:r>
      <w:r w:rsidRPr="002B170F">
        <w:rPr>
          <w:rFonts w:cstheme="minorHAnsi"/>
        </w:rPr>
        <w:tab/>
        <w:t xml:space="preserve">United Nations Convention on the Rights of Persons with Disabilities </w:t>
      </w:r>
    </w:p>
    <w:p w14:paraId="61EE5529" w14:textId="77777777" w:rsidR="00EE4CBC" w:rsidRDefault="00EE4CBC" w:rsidP="00EE4CBC">
      <w:pPr>
        <w:tabs>
          <w:tab w:val="left" w:pos="1418"/>
        </w:tabs>
        <w:ind w:left="1418" w:hanging="1418"/>
        <w:rPr>
          <w:rFonts w:cstheme="minorHAnsi"/>
        </w:rPr>
      </w:pPr>
      <w:r>
        <w:rPr>
          <w:rFonts w:cstheme="minorHAnsi"/>
        </w:rPr>
        <w:t>ILC</w:t>
      </w:r>
      <w:r>
        <w:rPr>
          <w:rFonts w:cstheme="minorHAnsi"/>
        </w:rPr>
        <w:tab/>
      </w:r>
      <w:r>
        <w:rPr>
          <w:rFonts w:cstheme="minorHAnsi"/>
        </w:rPr>
        <w:tab/>
        <w:t>Information, Linkages and Capacity Building</w:t>
      </w:r>
    </w:p>
    <w:p w14:paraId="0F45E2A9" w14:textId="77777777" w:rsidR="00EE4CBC" w:rsidRDefault="00EE4CBC" w:rsidP="00EE4CBC">
      <w:pPr>
        <w:tabs>
          <w:tab w:val="left" w:pos="1418"/>
        </w:tabs>
        <w:ind w:left="1418" w:hanging="1418"/>
        <w:rPr>
          <w:rFonts w:cstheme="minorHAnsi"/>
        </w:rPr>
      </w:pPr>
      <w:r>
        <w:rPr>
          <w:rFonts w:cstheme="minorHAnsi"/>
        </w:rPr>
        <w:t xml:space="preserve">IDAS </w:t>
      </w:r>
      <w:r>
        <w:rPr>
          <w:rFonts w:cstheme="minorHAnsi"/>
        </w:rPr>
        <w:tab/>
      </w:r>
      <w:r w:rsidRPr="002B170F">
        <w:rPr>
          <w:rFonts w:cstheme="minorHAnsi"/>
        </w:rPr>
        <w:t>Indigenous Disability Advocacy Service</w:t>
      </w:r>
    </w:p>
    <w:p w14:paraId="07151BEE" w14:textId="77777777" w:rsidR="00EE4CBC" w:rsidRDefault="00EE4CBC" w:rsidP="00EE4CBC">
      <w:pPr>
        <w:tabs>
          <w:tab w:val="left" w:pos="1418"/>
        </w:tabs>
        <w:ind w:left="1418" w:hanging="1418"/>
        <w:rPr>
          <w:rFonts w:cstheme="minorHAnsi"/>
        </w:rPr>
      </w:pPr>
      <w:r>
        <w:rPr>
          <w:rFonts w:cstheme="minorHAnsi"/>
        </w:rPr>
        <w:t xml:space="preserve">MDAA </w:t>
      </w:r>
      <w:r>
        <w:rPr>
          <w:rFonts w:cstheme="minorHAnsi"/>
        </w:rPr>
        <w:tab/>
      </w:r>
      <w:r w:rsidRPr="002B170F">
        <w:rPr>
          <w:rFonts w:cstheme="minorHAnsi"/>
        </w:rPr>
        <w:t>Multicultural Disability Advocacy Association of NSW</w:t>
      </w:r>
    </w:p>
    <w:p w14:paraId="4FDD2538" w14:textId="77777777" w:rsidR="00EE4CBC" w:rsidRDefault="00EE4CBC" w:rsidP="00EE4CBC">
      <w:pPr>
        <w:tabs>
          <w:tab w:val="left" w:pos="1418"/>
        </w:tabs>
        <w:ind w:left="1418" w:hanging="1418"/>
        <w:rPr>
          <w:rFonts w:cstheme="minorHAnsi"/>
        </w:rPr>
      </w:pPr>
      <w:r>
        <w:rPr>
          <w:rFonts w:cstheme="minorHAnsi"/>
        </w:rPr>
        <w:t xml:space="preserve">NDIS </w:t>
      </w:r>
      <w:r>
        <w:rPr>
          <w:rFonts w:cstheme="minorHAnsi"/>
        </w:rPr>
        <w:tab/>
      </w:r>
      <w:r w:rsidRPr="006667CE">
        <w:rPr>
          <w:rFonts w:cstheme="minorHAnsi"/>
        </w:rPr>
        <w:t>National Disability Insurance Scheme</w:t>
      </w:r>
    </w:p>
    <w:p w14:paraId="71E9B22D" w14:textId="77777777" w:rsidR="00EE4CBC" w:rsidRPr="002B170F" w:rsidRDefault="00EE4CBC" w:rsidP="00EE4CBC">
      <w:pPr>
        <w:tabs>
          <w:tab w:val="left" w:pos="1418"/>
        </w:tabs>
        <w:ind w:left="1418" w:hanging="1418"/>
        <w:rPr>
          <w:rFonts w:cstheme="minorHAnsi"/>
        </w:rPr>
      </w:pPr>
      <w:r>
        <w:rPr>
          <w:rFonts w:cstheme="minorHAnsi"/>
        </w:rPr>
        <w:t xml:space="preserve">NCOSS </w:t>
      </w:r>
      <w:r>
        <w:rPr>
          <w:rFonts w:cstheme="minorHAnsi"/>
        </w:rPr>
        <w:tab/>
      </w:r>
      <w:r w:rsidRPr="002B170F">
        <w:rPr>
          <w:rFonts w:cstheme="minorHAnsi"/>
        </w:rPr>
        <w:t>NSW Council of Social Service</w:t>
      </w:r>
    </w:p>
    <w:p w14:paraId="2D656A93" w14:textId="77777777" w:rsidR="00EE4CBC" w:rsidRDefault="00EE4CBC" w:rsidP="00EE4CBC">
      <w:pPr>
        <w:tabs>
          <w:tab w:val="left" w:pos="1418"/>
        </w:tabs>
        <w:ind w:left="1418" w:hanging="1418"/>
        <w:rPr>
          <w:rFonts w:cstheme="minorHAnsi"/>
        </w:rPr>
      </w:pPr>
      <w:r w:rsidRPr="002B170F">
        <w:rPr>
          <w:rFonts w:cstheme="minorHAnsi"/>
        </w:rPr>
        <w:t>SC</w:t>
      </w:r>
      <w:r>
        <w:rPr>
          <w:rFonts w:cstheme="minorHAnsi"/>
        </w:rPr>
        <w:t>U</w:t>
      </w:r>
      <w:r w:rsidRPr="002B170F">
        <w:rPr>
          <w:rFonts w:cstheme="minorHAnsi"/>
        </w:rPr>
        <w:t xml:space="preserve"> </w:t>
      </w:r>
      <w:r w:rsidRPr="002B170F">
        <w:rPr>
          <w:rFonts w:cstheme="minorHAnsi"/>
        </w:rPr>
        <w:tab/>
        <w:t>Southern Cross University</w:t>
      </w:r>
    </w:p>
    <w:p w14:paraId="26B6578E" w14:textId="77777777" w:rsidR="00EE4CBC" w:rsidRDefault="00EE4CBC" w:rsidP="00EE4CBC">
      <w:pPr>
        <w:tabs>
          <w:tab w:val="left" w:pos="1418"/>
        </w:tabs>
        <w:ind w:left="1418" w:hanging="1418"/>
        <w:rPr>
          <w:rFonts w:cstheme="minorHAnsi"/>
        </w:rPr>
      </w:pPr>
      <w:r w:rsidRPr="00FD6A45">
        <w:rPr>
          <w:rFonts w:cstheme="minorHAnsi"/>
        </w:rPr>
        <w:t>SRAC</w:t>
      </w:r>
      <w:r>
        <w:rPr>
          <w:rFonts w:cstheme="minorHAnsi"/>
        </w:rPr>
        <w:tab/>
        <w:t>Sydney Regional Aboriginal Corporation</w:t>
      </w:r>
    </w:p>
    <w:p w14:paraId="3C49A75F" w14:textId="77777777" w:rsidR="00EE4CBC" w:rsidRDefault="00EE4CBC" w:rsidP="00EE4CBC">
      <w:pPr>
        <w:tabs>
          <w:tab w:val="left" w:pos="1418"/>
        </w:tabs>
        <w:ind w:left="1418" w:hanging="1418"/>
        <w:rPr>
          <w:rFonts w:cstheme="minorHAnsi"/>
        </w:rPr>
      </w:pPr>
      <w:r>
        <w:rPr>
          <w:rFonts w:cstheme="minorHAnsi"/>
        </w:rPr>
        <w:t xml:space="preserve">SPRC </w:t>
      </w:r>
      <w:r>
        <w:rPr>
          <w:rFonts w:cstheme="minorHAnsi"/>
        </w:rPr>
        <w:tab/>
        <w:t>Social Policy Research Centre</w:t>
      </w:r>
    </w:p>
    <w:p w14:paraId="70A6B79B" w14:textId="77777777" w:rsidR="00EE4CBC" w:rsidRDefault="00EE4CBC" w:rsidP="00EE4CBC">
      <w:pPr>
        <w:tabs>
          <w:tab w:val="left" w:pos="1418"/>
        </w:tabs>
        <w:ind w:left="1418" w:hanging="1418"/>
        <w:rPr>
          <w:rFonts w:cstheme="minorHAnsi"/>
        </w:rPr>
      </w:pPr>
      <w:r>
        <w:rPr>
          <w:rFonts w:cstheme="minorHAnsi"/>
        </w:rPr>
        <w:t>UNSW</w:t>
      </w:r>
      <w:r>
        <w:rPr>
          <w:rFonts w:cstheme="minorHAnsi"/>
        </w:rPr>
        <w:tab/>
        <w:t xml:space="preserve">The </w:t>
      </w:r>
      <w:r w:rsidRPr="006667CE">
        <w:rPr>
          <w:rFonts w:cstheme="minorHAnsi"/>
        </w:rPr>
        <w:t>University of New South Wales</w:t>
      </w:r>
    </w:p>
    <w:p w14:paraId="46DEBC2E" w14:textId="77777777" w:rsidR="003B4005" w:rsidRDefault="003B4005" w:rsidP="00990EF1">
      <w:pPr>
        <w:sectPr w:rsidR="003B4005" w:rsidSect="003B4005">
          <w:footerReference w:type="default" r:id="rId17"/>
          <w:pgSz w:w="11906" w:h="16838" w:code="9"/>
          <w:pgMar w:top="1134" w:right="1134" w:bottom="1135" w:left="1134" w:header="680" w:footer="284" w:gutter="0"/>
          <w:pgNumType w:fmt="lowerRoman"/>
          <w:cols w:space="708"/>
          <w:docGrid w:linePitch="360"/>
        </w:sectPr>
      </w:pPr>
    </w:p>
    <w:p w14:paraId="69E608C0" w14:textId="77777777" w:rsidR="00990EF1" w:rsidRDefault="00990EF1" w:rsidP="00990EF1"/>
    <w:p w14:paraId="38EA9800" w14:textId="77777777" w:rsidR="00EE4CBC" w:rsidRDefault="00EE4CBC" w:rsidP="00EE4CBC">
      <w:pPr>
        <w:pStyle w:val="Heading1"/>
      </w:pPr>
      <w:bookmarkStart w:id="3" w:name="_Toc488151504"/>
      <w:bookmarkStart w:id="4" w:name="_Toc488679797"/>
      <w:r>
        <w:lastRenderedPageBreak/>
        <w:t>Introduction and background</w:t>
      </w:r>
      <w:bookmarkEnd w:id="3"/>
      <w:bookmarkEnd w:id="4"/>
    </w:p>
    <w:p w14:paraId="1AD60135" w14:textId="77777777" w:rsidR="00EE4CBC" w:rsidRPr="0081530D" w:rsidRDefault="00EE4CBC" w:rsidP="0081530D">
      <w:pPr>
        <w:pStyle w:val="BodyText"/>
      </w:pPr>
      <w:r w:rsidRPr="0081530D">
        <w:t xml:space="preserve">This action research project was initiated and is supported and facilitated by the NSW Council of Social Service (NCOSS). It is implemented and conducted by people with disability and workers from two Sydney-based organisations, the Sydney Regional Aboriginal Corporation (SRAC) and the Multicultural Disability Advocacy Association of NSW (MDAA). The Social Policy Research Centre (SPRC) at the University of New South Wales (UNSW), and Dr Sally Robinson from Southern Cross University (SCU) have been engaged by NCOSS to provide research advice and to support the research and review components of this action research project. </w:t>
      </w:r>
    </w:p>
    <w:p w14:paraId="1EF9137D" w14:textId="77777777" w:rsidR="00EE4CBC" w:rsidRPr="0081530D" w:rsidRDefault="00EE4CBC" w:rsidP="0081530D">
      <w:pPr>
        <w:pStyle w:val="BodyText"/>
      </w:pPr>
      <w:r w:rsidRPr="0081530D">
        <w:t xml:space="preserve">The project objective is for NCOSS to develop a practice guide to inform organisational capacity to support workers who support people with disability to make decisions about personal safety and wellbeing and preventing harm. </w:t>
      </w:r>
    </w:p>
    <w:p w14:paraId="546D75F4" w14:textId="77777777" w:rsidR="00EE4CBC" w:rsidRPr="0081530D" w:rsidRDefault="00EE4CBC" w:rsidP="0081530D">
      <w:pPr>
        <w:pStyle w:val="BodyText"/>
      </w:pPr>
      <w:r w:rsidRPr="0081530D">
        <w:t xml:space="preserve">This project research plan outlines the project in more detail, the research framework, research methodology and the analysis approach. The study is an action research project, and therefore some of the details in this project research plan (methods, research approach) will change as people with disability and workers have stronger involvement in the project and research process. </w:t>
      </w:r>
    </w:p>
    <w:p w14:paraId="0652FFCA" w14:textId="77777777" w:rsidR="00EE4CBC" w:rsidRPr="00A3286B" w:rsidRDefault="00EE4CBC" w:rsidP="00EE4CBC">
      <w:pPr>
        <w:pStyle w:val="Heading2"/>
      </w:pPr>
      <w:bookmarkStart w:id="5" w:name="_Toc488151505"/>
      <w:bookmarkStart w:id="6" w:name="_Toc488679798"/>
      <w:r w:rsidRPr="00A3286B">
        <w:t>Rationale and policy context</w:t>
      </w:r>
      <w:bookmarkEnd w:id="5"/>
      <w:bookmarkEnd w:id="6"/>
    </w:p>
    <w:p w14:paraId="392B9C4F" w14:textId="77777777" w:rsidR="00EE4CBC" w:rsidRPr="0081530D" w:rsidRDefault="00EE4CBC" w:rsidP="0081530D">
      <w:pPr>
        <w:pStyle w:val="BodyText"/>
      </w:pPr>
      <w:r w:rsidRPr="0081530D">
        <w:t xml:space="preserve">Australia is moving towards the full implementation of the National Disability Insurance Scheme (NDIS). The implementation of more person-centred planning and individual budgets for some people with disability in Australia means they are in a better position to take major life decisions for themselves. Supporting people with disability to make decisions that promote personal safety and prevent harm is gaining greater importance. This can include people with a range of different types of disability, and particularly those who wish to develop their decision-making skills.  </w:t>
      </w:r>
    </w:p>
    <w:p w14:paraId="591857D1" w14:textId="77777777" w:rsidR="00EE4CBC" w:rsidRPr="0081530D" w:rsidRDefault="00EE4CBC" w:rsidP="0081530D">
      <w:pPr>
        <w:pStyle w:val="BodyText"/>
      </w:pPr>
      <w:r w:rsidRPr="0081530D">
        <w:t xml:space="preserve">In Australia, people with disability experience violence, abuse and neglect at higher rates than the general population </w:t>
      </w:r>
      <w:r w:rsidRPr="0081530D">
        <w:fldChar w:fldCharType="begin"/>
      </w:r>
      <w:r w:rsidRPr="0081530D">
        <w:instrText xml:space="preserve"> ADDIN EN.CITE &lt;EndNote&gt;&lt;Cite&gt;&lt;Author&gt;Robinson&lt;/Author&gt;&lt;Year&gt;2015&lt;/Year&gt;&lt;RecNum&gt;1&lt;/RecNum&gt;&lt;DisplayText&gt;(Robinson, 2015b, Reeve et al., 2016)&lt;/DisplayText&gt;&lt;record&gt;&lt;rec-number&gt;1&lt;/rec-number&gt;&lt;foreign-keys&gt;&lt;key app="EN" db-id="e2pvpettoe5ddver2zlpspd00avfvwwf99z5"&gt;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dates&gt;&lt;isbn&gt;0312-407X&lt;/isbn&gt;&lt;urls&gt;&lt;/urls&gt;&lt;/record&gt;&lt;/Cite&gt;&lt;Cite&gt;&lt;Author&gt;Reeve&lt;/Author&gt;&lt;Year&gt;2016&lt;/Year&gt;&lt;RecNum&gt;1458&lt;/RecNum&gt;&lt;record&gt;&lt;rec-number&gt;1458&lt;/rec-number&gt;&lt;foreign-keys&gt;&lt;key app="EN" db-id="t59p229xk29s08e5pe15dt5xz2ewpervfzpz" timestamp="1486618195"&gt;1458&lt;/key&gt;&lt;/foreign-keys&gt;&lt;ref-type name="Report"&gt;27&lt;/ref-type&gt;&lt;contributors&gt;&lt;authors&gt;&lt;author&gt;Reeve, R. &lt;/author&gt;&lt;author&gt;Marjolin, A.&lt;/author&gt;&lt;author&gt;Muir, K. &lt;/author&gt;&lt;author&gt;Powell, A.&lt;/author&gt;&lt;author&gt;Hannigan, N.&lt;/author&gt;&lt;author&gt;Ramia, I.&lt;/author&gt;&lt;author&gt;Etuk, L. (eds)&lt;/author&gt;&lt;/authors&gt;&lt;/contributors&gt;&lt;titles&gt;&lt;title&gt;Australia&amp;apos;s Social Pulse&lt;/title&gt;&lt;/titles&gt;&lt;dates&gt;&lt;year&gt;2016&lt;/year&gt;&lt;/dates&gt;&lt;pub-location&gt;Centre for Social Impact: UNSW Australia, Sydney and UWA, Perth.&lt;/pub-location&gt;&lt;urls&gt;&lt;/urls&gt;&lt;/record&gt;&lt;/Cite&gt;&lt;/EndNote&gt;</w:instrText>
      </w:r>
      <w:r w:rsidRPr="0081530D">
        <w:fldChar w:fldCharType="separate"/>
      </w:r>
      <w:r w:rsidRPr="0081530D">
        <w:t>(</w:t>
      </w:r>
      <w:hyperlink w:anchor="_ENREF_51" w:tooltip="Robinson, 2015 #1" w:history="1">
        <w:r w:rsidRPr="0081530D">
          <w:t>Robinson, 2015b</w:t>
        </w:r>
      </w:hyperlink>
      <w:r w:rsidRPr="0081530D">
        <w:t xml:space="preserve">, </w:t>
      </w:r>
      <w:hyperlink w:anchor="_ENREF_46" w:tooltip="Reeve, 2016 #1458" w:history="1">
        <w:r w:rsidRPr="0081530D">
          <w:t>Reeve et al., 2016</w:t>
        </w:r>
      </w:hyperlink>
      <w:r w:rsidRPr="0081530D">
        <w:t>)</w:t>
      </w:r>
      <w:r w:rsidRPr="0081530D">
        <w:fldChar w:fldCharType="end"/>
      </w:r>
      <w:r w:rsidRPr="0081530D">
        <w:t xml:space="preserve">, which significantly detracts from their quality of life </w:t>
      </w:r>
      <w:r w:rsidRPr="0081530D">
        <w:fldChar w:fldCharType="begin"/>
      </w:r>
      <w:r w:rsidRPr="0081530D">
        <w:instrText xml:space="preserve"> ADDIN EN.CITE &lt;EndNote&gt;&lt;Cite&gt;&lt;Author&gt;Brown&lt;/Author&gt;&lt;Year&gt;2014&lt;/Year&gt;&lt;RecNum&gt;33&lt;/RecNum&gt;&lt;DisplayText&gt;(Brown and Schormans, 2014)&lt;/DisplayText&gt;&lt;record&gt;&lt;rec-number&gt;33&lt;/rec-number&gt;&lt;foreign-keys&gt;&lt;key app="EN" db-id="e2pvpettoe5ddver2zlpspd00avfvwwf99z5"&gt;33&lt;/key&gt;&lt;/foreign-keys&gt;&lt;ref-type name="Journal Article"&gt;17&lt;/ref-type&gt;&lt;contributors&gt;&lt;authors&gt;&lt;author&gt;Brown, Ivan&lt;/author&gt;&lt;author&gt;Schormans, Ann Fudge&lt;/author&gt;&lt;/authors&gt;&lt;/contributors&gt;&lt;titles&gt;&lt;title&gt;Quality of life, children with intellectual and developmental disabilities, and maltreatment&lt;/title&gt;&lt;secondary-title&gt;International Public Health Journal&lt;/secondary-title&gt;&lt;/titles&gt;&lt;periodical&gt;&lt;full-title&gt;International Public Health Journal&lt;/full-title&gt;&lt;/periodical&gt;&lt;pages&gt;185&lt;/pages&gt;&lt;volume&gt;6&lt;/volume&gt;&lt;number&gt;2&lt;/number&gt;&lt;dates&gt;&lt;year&gt;2014&lt;/year&gt;&lt;/dates&gt;&lt;isbn&gt;1947-4989&lt;/isbn&gt;&lt;urls&gt;&lt;/urls&gt;&lt;/record&gt;&lt;/Cite&gt;&lt;/EndNote&gt;</w:instrText>
      </w:r>
      <w:r w:rsidRPr="0081530D">
        <w:fldChar w:fldCharType="separate"/>
      </w:r>
      <w:r w:rsidRPr="0081530D">
        <w:t>(</w:t>
      </w:r>
      <w:hyperlink w:anchor="_ENREF_5" w:tooltip="Brown, 2014 #33" w:history="1">
        <w:r w:rsidRPr="0081530D">
          <w:t>Brown and Schormans, 2014</w:t>
        </w:r>
      </w:hyperlink>
      <w:r w:rsidRPr="0081530D">
        <w:t>)</w:t>
      </w:r>
      <w:r w:rsidRPr="0081530D">
        <w:fldChar w:fldCharType="end"/>
      </w:r>
      <w:r w:rsidRPr="0081530D">
        <w:t xml:space="preserve">. There are also factors that negatively impact the likelihood of people with disability receiving effective and timely support if they do experience abuse. These include a reluctance among professionals to believe the high rates of abuse experienced by people with disability </w:t>
      </w:r>
      <w:r w:rsidRPr="0081530D">
        <w:fldChar w:fldCharType="begin"/>
      </w:r>
      <w:r w:rsidRPr="0081530D">
        <w:instrText xml:space="preserve"> ADDIN EN.CITE &lt;EndNote&gt;&lt;Cite&gt;&lt;Author&gt;Manders&lt;/Author&gt;&lt;Year&gt;2009&lt;/Year&gt;&lt;RecNum&gt;63&lt;/RecNum&gt;&lt;DisplayText&gt;(Manders and Stoneman, 2009, Mepham, 2010)&lt;/DisplayText&gt;&lt;record&gt;&lt;rec-number&gt;63&lt;/rec-number&gt;&lt;foreign-keys&gt;&lt;key app="EN" db-id="e2pvpettoe5ddver2zlpspd00avfvwwf99z5"&gt;63&lt;/key&gt;&lt;/foreign-keys&gt;&lt;ref-type name="Journal Article"&gt;17&lt;/ref-type&gt;&lt;contributors&gt;&lt;authors&gt;&lt;author&gt;Manders, Jeanette E&lt;/author&gt;&lt;author&gt;Stoneman, Zolinda&lt;/author&gt;&lt;/authors&gt;&lt;/contributors&gt;&lt;titles&gt;&lt;title&gt;Children with disabilities in the child protective services system: An analog study of investigation and case management&lt;/title&gt;&lt;secondary-title&gt;Child abuse &amp;amp; neglect&lt;/secondary-title&gt;&lt;/titles&gt;&lt;periodical&gt;&lt;full-title&gt;Child abuse &amp;amp; neglect&lt;/full-title&gt;&lt;/periodical&gt;&lt;pages&gt;229-237&lt;/pages&gt;&lt;volume&gt;33&lt;/volume&gt;&lt;number&gt;4&lt;/number&gt;&lt;dates&gt;&lt;year&gt;2009&lt;/year&gt;&lt;/dates&gt;&lt;isbn&gt;0145-2134&lt;/isbn&gt;&lt;urls&gt;&lt;/urls&gt;&lt;/record&gt;&lt;/Cite&gt;&lt;Cite&gt;&lt;Author&gt;Mepham&lt;/Author&gt;&lt;Year&gt;2010&lt;/Year&gt;&lt;RecNum&gt;64&lt;/RecNum&gt;&lt;record&gt;&lt;rec-number&gt;64&lt;/rec-number&gt;&lt;foreign-keys&gt;&lt;key app="EN" db-id="e2pvpettoe5ddver2zlpspd00avfvwwf99z5"&gt;64&lt;/key&gt;&lt;/foreign-keys&gt;&lt;ref-type name="Journal Article"&gt;17&lt;/ref-type&gt;&lt;contributors&gt;&lt;authors&gt;&lt;author&gt;Mepham, Sarah&lt;/author&gt;&lt;/authors&gt;&lt;/contributors&gt;&lt;titles&gt;&lt;title&gt;Disabled children: The right to feel safe&lt;/title&gt;&lt;secondary-title&gt;Child care in practice&lt;/secondary-title&gt;&lt;/titles&gt;&lt;periodical&gt;&lt;full-title&gt;Child care in practice&lt;/full-title&gt;&lt;/periodical&gt;&lt;pages&gt;19-34&lt;/pages&gt;&lt;volume&gt;16&lt;/volume&gt;&lt;number&gt;1&lt;/number&gt;&lt;dates&gt;&lt;year&gt;2010&lt;/year&gt;&lt;/dates&gt;&lt;isbn&gt;1357-5279&lt;/isbn&gt;&lt;urls&gt;&lt;/urls&gt;&lt;/record&gt;&lt;/Cite&gt;&lt;/EndNote&gt;</w:instrText>
      </w:r>
      <w:r w:rsidRPr="0081530D">
        <w:fldChar w:fldCharType="separate"/>
      </w:r>
      <w:r w:rsidRPr="0081530D">
        <w:t>(</w:t>
      </w:r>
      <w:hyperlink w:anchor="_ENREF_31" w:tooltip="Manders, 2009 #63" w:history="1">
        <w:r w:rsidRPr="0081530D">
          <w:t>Manders and Stoneman, 2009</w:t>
        </w:r>
      </w:hyperlink>
      <w:r w:rsidRPr="0081530D">
        <w:t xml:space="preserve">, </w:t>
      </w:r>
      <w:hyperlink w:anchor="_ENREF_39" w:tooltip="Mepham, 2010 #64" w:history="1">
        <w:r w:rsidRPr="0081530D">
          <w:t>Mepham, 2010</w:t>
        </w:r>
      </w:hyperlink>
      <w:r w:rsidRPr="0081530D">
        <w:t>)</w:t>
      </w:r>
      <w:r w:rsidRPr="0081530D">
        <w:fldChar w:fldCharType="end"/>
      </w:r>
      <w:r w:rsidRPr="0081530D">
        <w:t>. Ensuring that these barriers to support can be overcome will be integral to the successful implementation of choice and control through the NDIS.</w:t>
      </w:r>
    </w:p>
    <w:p w14:paraId="15EDD3F4" w14:textId="77777777" w:rsidR="00EE4CBC" w:rsidRPr="0081530D" w:rsidRDefault="00EE4CBC" w:rsidP="0081530D">
      <w:pPr>
        <w:pStyle w:val="BodyText"/>
      </w:pPr>
      <w:r w:rsidRPr="0081530D">
        <w:t>Article 12 of the United Nations Convention on the Rights of Persons with Disabilities (CRPD) enshrines the recognition of legal capacity for people with disability, with obligations on governments to ensure that people are supported to exercise their rights to make decisions about choices that affect their life. Evidence for Australia however shows significant barriers to appropriate and effective support for decision making for people with disabilities as well as workers guiding people or involved in that process (Bigby &amp; Tait, 2004; Dowse, 2009; Fisher et al., 2010).</w:t>
      </w:r>
    </w:p>
    <w:p w14:paraId="5FE9081D" w14:textId="77777777" w:rsidR="00EE4CBC" w:rsidRPr="00A3286B" w:rsidRDefault="00EE4CBC" w:rsidP="00EE4CBC">
      <w:pPr>
        <w:pStyle w:val="Heading2"/>
      </w:pPr>
      <w:bookmarkStart w:id="7" w:name="_Toc488151506"/>
      <w:bookmarkStart w:id="8" w:name="_Toc488679799"/>
      <w:r w:rsidRPr="00EE4CBC">
        <w:t>Project</w:t>
      </w:r>
      <w:r w:rsidRPr="00A3286B">
        <w:t xml:space="preserve"> summary</w:t>
      </w:r>
      <w:bookmarkEnd w:id="7"/>
      <w:bookmarkEnd w:id="8"/>
    </w:p>
    <w:p w14:paraId="09E91D86" w14:textId="77777777" w:rsidR="00EE4CBC" w:rsidRPr="0081530D" w:rsidRDefault="00EE4CBC" w:rsidP="0081530D">
      <w:pPr>
        <w:pStyle w:val="BodyText"/>
      </w:pPr>
      <w:r w:rsidRPr="0081530D">
        <w:t xml:space="preserve">This action research project with people with disability and workers in Sydney will develop a better understanding of what support people and workers need when it comes to supported decision </w:t>
      </w:r>
      <w:r w:rsidRPr="0081530D">
        <w:lastRenderedPageBreak/>
        <w:t xml:space="preserve">making around safety and prevention of harm. The project will ask people and workers about their experiences of support and making decisions in various domains such as friendships, relationships, finances, media, community participation, housing, independent living, health and wellbeing, focusing on how they manage their personal safety and prevention of harm. The project will find out how organisations can support workers, who support people in their decision-making process. The project will develop a practice guide to build organisational capacity to enhance the knowledge, confidence and support of workers/staff who work with people to make choices around their personal safety and prevention of harm. </w:t>
      </w:r>
    </w:p>
    <w:p w14:paraId="4F1E611D" w14:textId="77777777" w:rsidR="00EE4CBC" w:rsidRPr="0081530D" w:rsidRDefault="00EE4CBC" w:rsidP="0081530D">
      <w:pPr>
        <w:pStyle w:val="BodyText"/>
      </w:pPr>
      <w:r w:rsidRPr="0081530D">
        <w:t xml:space="preserve">The short project title is Skilled to Thrive. The project uses a participatory action research approach, which involves acting on social issues and feeding back experiences from people and workers (participants) into the project. This participatory action research approach is in line with the ‘nothing about us without us’ philosophy. It takes a collaborative approach in which researchers and people from the community work together to develop knowledge and effect change (Balcazar et al. 2004). Participatory research views people as experts in their own lives. It aims to create knowledge that reflects what is important to the participants and that can be used to create change. This project is run in partnership between people with disability, workers and staff (from two disability organisations), the NCOSS facilitator, and university researchers supporting the research process. </w:t>
      </w:r>
    </w:p>
    <w:p w14:paraId="5B8081A8" w14:textId="77777777" w:rsidR="00EE4CBC" w:rsidRPr="0081530D" w:rsidRDefault="00EE4CBC" w:rsidP="0081530D">
      <w:pPr>
        <w:pStyle w:val="BodyText"/>
      </w:pPr>
      <w:r w:rsidRPr="0081530D">
        <w:t>The project will work with existing groups of people with disability and workers at the two action research partner organisations SRAC and MDAA. People with disability and workers are referred to as project participants in this plan. The action research groups will be supported by the NCOSS facilitator and university researchers to conduct the action research (e.g. refine the questions, collect the data, reflect on what they found, and analyse the gathered information for a wider audience) about experiences making decisions about personal safety and preventing harm, and how organisations can better support workers in this process. The findings will provide the basis for NCOSS to develop the practice guide to enhance organisational capacity.</w:t>
      </w:r>
    </w:p>
    <w:p w14:paraId="6BFAE7FD" w14:textId="77777777" w:rsidR="00EE4CBC" w:rsidRDefault="00EE4CBC" w:rsidP="0081530D">
      <w:pPr>
        <w:pStyle w:val="BodyText"/>
      </w:pPr>
      <w:r w:rsidRPr="0081530D">
        <w:t xml:space="preserve">After NCOSS develops the practice guide, it will be refined in workshops and with input from the participants. During the workshops participants will be invited to discuss the best ways to share the project resources (outputs) and findings (research report) with a wider audience, and how to best implement them within their own organisations. </w:t>
      </w:r>
    </w:p>
    <w:p w14:paraId="13A2CC93" w14:textId="77777777" w:rsidR="00EE4CBC" w:rsidRDefault="00EE4CBC" w:rsidP="00EE4CBC">
      <w:pPr>
        <w:pStyle w:val="Heading1"/>
      </w:pPr>
      <w:bookmarkStart w:id="9" w:name="_Toc488151507"/>
      <w:bookmarkStart w:id="10" w:name="_Toc488679800"/>
      <w:r>
        <w:lastRenderedPageBreak/>
        <w:t>Research framework</w:t>
      </w:r>
      <w:bookmarkEnd w:id="9"/>
      <w:bookmarkEnd w:id="10"/>
      <w:r>
        <w:t xml:space="preserve"> </w:t>
      </w:r>
    </w:p>
    <w:p w14:paraId="678EDA06" w14:textId="77777777" w:rsidR="00EE4CBC" w:rsidRDefault="00EE4CBC" w:rsidP="00EE4CBC">
      <w:pPr>
        <w:pStyle w:val="Heading2"/>
      </w:pPr>
      <w:bookmarkStart w:id="11" w:name="_Toc353289609"/>
      <w:bookmarkStart w:id="12" w:name="_Toc488151508"/>
      <w:bookmarkStart w:id="13" w:name="_Toc488679801"/>
      <w:r w:rsidRPr="00EE4CBC">
        <w:t>Aims</w:t>
      </w:r>
      <w:r>
        <w:t xml:space="preserve"> </w:t>
      </w:r>
      <w:r w:rsidRPr="002C0260">
        <w:t>and questions</w:t>
      </w:r>
      <w:bookmarkEnd w:id="11"/>
      <w:bookmarkEnd w:id="12"/>
      <w:bookmarkEnd w:id="13"/>
    </w:p>
    <w:p w14:paraId="6E4F01FA" w14:textId="77777777" w:rsidR="00EE4CBC" w:rsidRDefault="00EE4CBC" w:rsidP="00EE4CBC">
      <w:pPr>
        <w:pStyle w:val="Heading3"/>
      </w:pPr>
      <w:r>
        <w:t>Aims of the project</w:t>
      </w:r>
    </w:p>
    <w:p w14:paraId="680BBFF1" w14:textId="77777777" w:rsidR="00EE4CBC" w:rsidRDefault="00EE4CBC" w:rsidP="0081530D">
      <w:pPr>
        <w:pStyle w:val="BodyText"/>
      </w:pPr>
      <w:r>
        <w:t xml:space="preserve">The NCOSS Skilled to Thrive </w:t>
      </w:r>
      <w:r w:rsidRPr="0081530D">
        <w:t>project</w:t>
      </w:r>
      <w:r>
        <w:t xml:space="preserve"> aims to:</w:t>
      </w:r>
    </w:p>
    <w:p w14:paraId="25CF5E96" w14:textId="77777777" w:rsidR="00EE4CBC" w:rsidRDefault="00EE4CBC" w:rsidP="00973A6B">
      <w:pPr>
        <w:pStyle w:val="ListNumber"/>
      </w:pPr>
      <w:r>
        <w:t>build capacity (skills, confidence, knowledge) among people with disability (with and without informal support) to seek support for decision making about their personal safety and prevention of harm</w:t>
      </w:r>
    </w:p>
    <w:p w14:paraId="1F6C78C3" w14:textId="77777777" w:rsidR="00EE4CBC" w:rsidRDefault="00EE4CBC" w:rsidP="00973A6B">
      <w:pPr>
        <w:pStyle w:val="ListNumber"/>
      </w:pPr>
      <w:r>
        <w:t xml:space="preserve">develop a practice guide to enhance support to workers who </w:t>
      </w:r>
      <w:r w:rsidRPr="00B52AB6">
        <w:t>deliver support</w:t>
      </w:r>
      <w:r>
        <w:t xml:space="preserve"> for decision making to </w:t>
      </w:r>
      <w:r w:rsidRPr="00B52AB6">
        <w:t xml:space="preserve">people with disability </w:t>
      </w:r>
      <w:r>
        <w:t>about personal safety and prevention of harm</w:t>
      </w:r>
      <w:r w:rsidRPr="00B52AB6">
        <w:t xml:space="preserve"> that </w:t>
      </w:r>
      <w:r>
        <w:t>is</w:t>
      </w:r>
      <w:r w:rsidRPr="00B52AB6">
        <w:t xml:space="preserve"> responsive to their needs and diversity (cultural, ethnicity, gender</w:t>
      </w:r>
      <w:r>
        <w:t>, Indigeneity)</w:t>
      </w:r>
    </w:p>
    <w:p w14:paraId="1F618345" w14:textId="77777777" w:rsidR="00EE4CBC" w:rsidRDefault="00EE4CBC" w:rsidP="00973A6B">
      <w:pPr>
        <w:pStyle w:val="ListNumber"/>
      </w:pPr>
      <w:r>
        <w:t>increase the action research organisations’ capacity to deliver support for decision making about personal safety and preventing harm to people from diverse backgrounds</w:t>
      </w:r>
    </w:p>
    <w:p w14:paraId="7AF5AAE8" w14:textId="77777777" w:rsidR="00EE4CBC" w:rsidRDefault="00EE4CBC" w:rsidP="00973A6B">
      <w:pPr>
        <w:pStyle w:val="ListNumber"/>
      </w:pPr>
      <w:r>
        <w:t>d</w:t>
      </w:r>
      <w:r w:rsidRPr="002C1844">
        <w:t xml:space="preserve">evelop organisational capacity to deliver </w:t>
      </w:r>
      <w:r>
        <w:t xml:space="preserve">support for </w:t>
      </w:r>
      <w:r w:rsidRPr="002C1844">
        <w:t>de</w:t>
      </w:r>
      <w:r>
        <w:t>cision making about personal safety and preventing harm that is outcomes-</w:t>
      </w:r>
      <w:r w:rsidRPr="002C1844">
        <w:t>focussed and financially sustainable</w:t>
      </w:r>
      <w:r>
        <w:t xml:space="preserve"> </w:t>
      </w:r>
    </w:p>
    <w:p w14:paraId="3DAA7301" w14:textId="77777777" w:rsidR="00EE4CBC" w:rsidRDefault="00EE4CBC" w:rsidP="00973A6B">
      <w:pPr>
        <w:pStyle w:val="ListNumber"/>
      </w:pPr>
      <w:r>
        <w:t xml:space="preserve">contribute to and build the evidence for delivering decision-making supports to </w:t>
      </w:r>
      <w:r w:rsidRPr="0085336E">
        <w:t>di</w:t>
      </w:r>
      <w:r>
        <w:t>verse</w:t>
      </w:r>
      <w:r w:rsidRPr="0085336E">
        <w:t xml:space="preserve"> groups</w:t>
      </w:r>
      <w:r>
        <w:t xml:space="preserve"> of people in Australia. </w:t>
      </w:r>
    </w:p>
    <w:p w14:paraId="4F0AB66B" w14:textId="77777777" w:rsidR="00EE4CBC" w:rsidRDefault="00EE4CBC" w:rsidP="00973A6B">
      <w:pPr>
        <w:pStyle w:val="Heading3"/>
      </w:pPr>
      <w:r w:rsidRPr="00973A6B">
        <w:t>Research</w:t>
      </w:r>
      <w:r>
        <w:t xml:space="preserve"> questions </w:t>
      </w:r>
    </w:p>
    <w:p w14:paraId="69050487" w14:textId="77777777" w:rsidR="00EE4CBC" w:rsidRDefault="00EE4CBC" w:rsidP="0081530D">
      <w:pPr>
        <w:pStyle w:val="BodyText"/>
      </w:pPr>
      <w:r w:rsidRPr="002B680B">
        <w:t xml:space="preserve">The </w:t>
      </w:r>
      <w:r>
        <w:t xml:space="preserve">three </w:t>
      </w:r>
      <w:r w:rsidRPr="002B680B">
        <w:t xml:space="preserve">research </w:t>
      </w:r>
      <w:r w:rsidRPr="0081530D">
        <w:t>questions</w:t>
      </w:r>
      <w:r w:rsidRPr="002B680B">
        <w:t xml:space="preserve"> </w:t>
      </w:r>
      <w:r>
        <w:t>are</w:t>
      </w:r>
      <w:r w:rsidRPr="002B680B">
        <w:t>:</w:t>
      </w:r>
    </w:p>
    <w:p w14:paraId="008BB133" w14:textId="77777777" w:rsidR="00EE4CBC" w:rsidRDefault="00EE4CBC" w:rsidP="00973A6B">
      <w:pPr>
        <w:pStyle w:val="ListNumber"/>
      </w:pPr>
      <w:r w:rsidRPr="0067722D">
        <w:t>What support do people with disability commonly seek to make decisions that promote personal safety and prevent harm?</w:t>
      </w:r>
    </w:p>
    <w:p w14:paraId="0A199233" w14:textId="77777777" w:rsidR="00EE4CBC" w:rsidRDefault="00EE4CBC" w:rsidP="00973A6B">
      <w:pPr>
        <w:pStyle w:val="ListNumber"/>
      </w:pPr>
      <w:r w:rsidRPr="0067722D">
        <w:t>What practices are effective to deliver support to make decisions that promote personal safety and prevent harm that is responsive to people‘s needs (including gender, living circumstances, location, Indigeneity, cultural diversity and others)?</w:t>
      </w:r>
    </w:p>
    <w:p w14:paraId="120A6980" w14:textId="77777777" w:rsidR="00EE4CBC" w:rsidRDefault="00EE4CBC" w:rsidP="00973A6B">
      <w:pPr>
        <w:pStyle w:val="ListNumber"/>
      </w:pPr>
      <w:r w:rsidRPr="0067722D">
        <w:t>What practices are effective to develop organisational capacity to provide support to make decisions that promote personal safety and prevent harm to a range of people from different backgrounds and with diverse needs?</w:t>
      </w:r>
    </w:p>
    <w:p w14:paraId="347E109B" w14:textId="77777777" w:rsidR="00EE4CBC" w:rsidRDefault="00EE4CBC" w:rsidP="0081530D">
      <w:pPr>
        <w:pStyle w:val="BodyText"/>
        <w:rPr>
          <w:rFonts w:cs="Optima LT Std"/>
        </w:rPr>
      </w:pPr>
      <w:r>
        <w:t xml:space="preserve">The </w:t>
      </w:r>
      <w:r w:rsidRPr="0081530D">
        <w:t>project is designed to enhance the capacity of organisations to respond to the needs of workers who support people in their decision-making process. The purpose of that organisational capacity building is to strengthen the capacity of people with disability who seek assistance to make informed decisions about their personal safety and prevention of harm, across different life domains. The project logic and the detailed questions guiding the research are summarised in the research logic table (</w:t>
      </w:r>
      <w:r w:rsidR="009F407C">
        <w:fldChar w:fldCharType="begin"/>
      </w:r>
      <w:r w:rsidR="009F407C">
        <w:instrText xml:space="preserve"> REF _Ref488322662 \n \h </w:instrText>
      </w:r>
      <w:r w:rsidR="009F407C">
        <w:fldChar w:fldCharType="separate"/>
      </w:r>
      <w:r w:rsidR="009F407C">
        <w:t>Appendix B</w:t>
      </w:r>
      <w:r w:rsidR="009F407C">
        <w:fldChar w:fldCharType="end"/>
      </w:r>
      <w:r w:rsidRPr="0081530D">
        <w:t>).</w:t>
      </w:r>
      <w:r>
        <w:rPr>
          <w:rFonts w:cs="Optima LT Std"/>
        </w:rPr>
        <w:t xml:space="preserve"> </w:t>
      </w:r>
    </w:p>
    <w:p w14:paraId="634FD5DF" w14:textId="77777777" w:rsidR="00EE4CBC" w:rsidRDefault="00EE4CBC" w:rsidP="00973A6B">
      <w:pPr>
        <w:pStyle w:val="Heading2"/>
      </w:pPr>
      <w:bookmarkStart w:id="14" w:name="_Toc353289610"/>
      <w:bookmarkStart w:id="15" w:name="_Toc488151509"/>
      <w:bookmarkStart w:id="16" w:name="_Toc488679802"/>
      <w:r w:rsidRPr="00973A6B">
        <w:lastRenderedPageBreak/>
        <w:t>Participatory</w:t>
      </w:r>
      <w:r>
        <w:t xml:space="preserve"> action research</w:t>
      </w:r>
      <w:bookmarkEnd w:id="14"/>
      <w:bookmarkEnd w:id="15"/>
      <w:bookmarkEnd w:id="16"/>
    </w:p>
    <w:p w14:paraId="08CCC01E" w14:textId="77777777" w:rsidR="00EE4CBC" w:rsidRDefault="00EE4CBC" w:rsidP="0081530D">
      <w:pPr>
        <w:pStyle w:val="BodyText"/>
      </w:pPr>
      <w:r>
        <w:t xml:space="preserve">Participatory </w:t>
      </w:r>
      <w:r w:rsidRPr="0081530D">
        <w:t>action research is central to this project. It will be achieved through connecting with existing support groups for people with disability and workers in the two partner organisations. The participants in the existing groups (Indigenous Women’s group at SRAC; and Community Voices group at MDAA) will be invited to take part and form action research groups (groups). Once the research groups have been formed, comprising people with disability as well as workers, they will collect the research data and analyse the information through inclusive workshops. The research has a local focus (Sydney, NSW), the findings however have wider, national policy implications.</w:t>
      </w:r>
    </w:p>
    <w:p w14:paraId="31F2F081" w14:textId="77777777" w:rsidR="00EE4CBC" w:rsidRPr="00256C3C" w:rsidRDefault="00EE4CBC" w:rsidP="00973A6B">
      <w:pPr>
        <w:pStyle w:val="Heading3"/>
      </w:pPr>
      <w:r>
        <w:t>A</w:t>
      </w:r>
      <w:r w:rsidRPr="00256C3C">
        <w:t xml:space="preserve">ction research groups </w:t>
      </w:r>
    </w:p>
    <w:p w14:paraId="500141C8" w14:textId="77777777" w:rsidR="00EE4CBC" w:rsidRPr="0081530D" w:rsidRDefault="00EE4CBC" w:rsidP="0081530D">
      <w:pPr>
        <w:pStyle w:val="BodyText"/>
      </w:pPr>
      <w:r w:rsidRPr="0081530D">
        <w:t xml:space="preserve">Groups will be established in each of the participating disability organisations. The group participants will be recruited from already existing support groups for people with disability. The groups will include people with disability receiving support, people with or without disability volunteering in these organisations and their communities, and paid workers employed by the organisations. All participants will have provided informed decision making and consent to take part and contribute to the research process. </w:t>
      </w:r>
    </w:p>
    <w:p w14:paraId="5B4562FB" w14:textId="77777777" w:rsidR="00EE4CBC" w:rsidRPr="0081530D" w:rsidRDefault="00EE4CBC" w:rsidP="0081530D">
      <w:pPr>
        <w:pStyle w:val="BodyText"/>
      </w:pPr>
      <w:r w:rsidRPr="0081530D">
        <w:t xml:space="preserve">The participatory action research approach underpins the design and work of the groups. The aim is to share knowledge and build research capacity in the disability community by supporting groups of people with disability and workers to generate information, participate in analysis, reflect throughout the project on this process and take action. Further, this process aims to build peer support for decision making about safety and prevention of harm. Participatory action research mirrors decision making practices by people with and without disability – becoming informed and generating evidence about decisions and actions to inform further decisions and actions assists everyone. Being engaged in participatory action research groups is an immersive, experiential process, developing concepts and language that may be directly transferable to decision making and support for decision-making relationships. The project will generate findings about decision-making support on personal safety and prevention of harm to inform policy and service provision on a wider NSW state and national level. </w:t>
      </w:r>
    </w:p>
    <w:p w14:paraId="0FF32269" w14:textId="77777777" w:rsidR="00EE4CBC" w:rsidRPr="00D7169D" w:rsidRDefault="00EE4CBC" w:rsidP="00973A6B">
      <w:pPr>
        <w:pStyle w:val="Heading3"/>
      </w:pPr>
      <w:r w:rsidRPr="00D7169D">
        <w:t>Action research facilitator and advisors</w:t>
      </w:r>
    </w:p>
    <w:p w14:paraId="7D7BC6D8" w14:textId="77777777" w:rsidR="00EE4CBC" w:rsidRDefault="00EE4CBC" w:rsidP="0081530D">
      <w:pPr>
        <w:pStyle w:val="BodyText"/>
      </w:pPr>
      <w:r w:rsidRPr="0081530D">
        <w:t>The groups will be supported and guided throughout the research process. The key person providing support is a researcher from NCOSS, who is herself supported by a team of university-based researchers. The support to groups will be mostly face-to-face, in form of consultations and meetings, trainings, workshops, also via phone and email. The details of the support mechanisms and processes, and frequency of contact, will be discussed and agreed with the groups once they have</w:t>
      </w:r>
      <w:r>
        <w:t xml:space="preserve"> been set up.</w:t>
      </w:r>
    </w:p>
    <w:p w14:paraId="10884F39" w14:textId="77777777" w:rsidR="00EE4CBC" w:rsidRPr="000B21D5" w:rsidRDefault="00EE4CBC" w:rsidP="00973A6B">
      <w:pPr>
        <w:pStyle w:val="Heading3"/>
      </w:pPr>
      <w:r w:rsidRPr="000B21D5">
        <w:t>Inclusive workshops</w:t>
      </w:r>
    </w:p>
    <w:p w14:paraId="5853EFD5" w14:textId="77777777" w:rsidR="00EE4CBC" w:rsidRDefault="00EE4CBC" w:rsidP="0081530D">
      <w:pPr>
        <w:pStyle w:val="BodyText"/>
      </w:pPr>
      <w:r>
        <w:t xml:space="preserve">Inclusive research attempts to maximise </w:t>
      </w:r>
      <w:r w:rsidRPr="0081530D">
        <w:t>participation of people with a direct interest in the research topic. At least two inclusive workshops will be held with each of the two community partner organisations (SRAC and MDAA). The aims of the workshops are</w:t>
      </w:r>
      <w:r>
        <w:t xml:space="preserve"> to:</w:t>
      </w:r>
    </w:p>
    <w:p w14:paraId="2724AC13" w14:textId="77777777" w:rsidR="00EE4CBC" w:rsidRDefault="00EE4CBC" w:rsidP="0081530D">
      <w:pPr>
        <w:pStyle w:val="BodyText"/>
        <w:numPr>
          <w:ilvl w:val="0"/>
          <w:numId w:val="15"/>
        </w:numPr>
        <w:tabs>
          <w:tab w:val="clear" w:pos="357"/>
        </w:tabs>
      </w:pPr>
      <w:r>
        <w:t>build research capacity amongst people with disability and workers collaborating in the groups (pre-data collection)</w:t>
      </w:r>
    </w:p>
    <w:p w14:paraId="44EA2BBF" w14:textId="77777777" w:rsidR="00EE4CBC" w:rsidRDefault="00EE4CBC" w:rsidP="0081530D">
      <w:pPr>
        <w:pStyle w:val="BodyText"/>
        <w:numPr>
          <w:ilvl w:val="0"/>
          <w:numId w:val="15"/>
        </w:numPr>
        <w:tabs>
          <w:tab w:val="clear" w:pos="357"/>
        </w:tabs>
      </w:pPr>
      <w:r>
        <w:lastRenderedPageBreak/>
        <w:t>provide group participants with the opportunity to reflect on the process of self-documentation in a group, share their experiences and findings (post-data collection)</w:t>
      </w:r>
    </w:p>
    <w:p w14:paraId="669D05DE" w14:textId="77777777" w:rsidR="00EE4CBC" w:rsidRDefault="00EE4CBC" w:rsidP="0081530D">
      <w:pPr>
        <w:pStyle w:val="BodyText"/>
        <w:numPr>
          <w:ilvl w:val="0"/>
          <w:numId w:val="15"/>
        </w:numPr>
        <w:tabs>
          <w:tab w:val="clear" w:pos="357"/>
        </w:tabs>
      </w:pPr>
      <w:r>
        <w:t xml:space="preserve">harness input from group participants on the practice guide to </w:t>
      </w:r>
      <w:r w:rsidRPr="007075C5">
        <w:t>deliver support</w:t>
      </w:r>
      <w:r>
        <w:t xml:space="preserve"> for decision making by </w:t>
      </w:r>
      <w:r w:rsidRPr="007075C5">
        <w:t xml:space="preserve">people with disability </w:t>
      </w:r>
      <w:r>
        <w:t>about personal safety and preventing harm (during practice guide development)</w:t>
      </w:r>
    </w:p>
    <w:p w14:paraId="30F6FA6E" w14:textId="77777777" w:rsidR="00EE4CBC" w:rsidRDefault="00EE4CBC" w:rsidP="0081530D">
      <w:pPr>
        <w:pStyle w:val="BodyText"/>
        <w:numPr>
          <w:ilvl w:val="0"/>
          <w:numId w:val="15"/>
        </w:numPr>
        <w:tabs>
          <w:tab w:val="clear" w:pos="357"/>
        </w:tabs>
      </w:pPr>
      <w:r>
        <w:t xml:space="preserve">invite group participants to reflect on the best ways to disseminate research findings and resources (practice guide etc) (final stage of the project). </w:t>
      </w:r>
    </w:p>
    <w:p w14:paraId="0DF20D34" w14:textId="77777777" w:rsidR="00EE4CBC" w:rsidRDefault="00EE4CBC" w:rsidP="0081530D">
      <w:pPr>
        <w:pStyle w:val="BodyText"/>
      </w:pPr>
      <w:r>
        <w:t xml:space="preserve">The workshops will </w:t>
      </w:r>
      <w:r w:rsidRPr="0081530D">
        <w:t>contribute to community capacity building, reflective practice, feedback and dissemination, as well as academic, policy and practice implications at the local, organisational and on a wider NSW state level.</w:t>
      </w:r>
    </w:p>
    <w:p w14:paraId="19F1430F" w14:textId="77777777" w:rsidR="00EE4CBC" w:rsidRDefault="00EE4CBC" w:rsidP="00973A6B">
      <w:pPr>
        <w:pStyle w:val="Heading2"/>
      </w:pPr>
      <w:bookmarkStart w:id="17" w:name="_Toc488151510"/>
      <w:bookmarkStart w:id="18" w:name="_Toc488679803"/>
      <w:r>
        <w:t xml:space="preserve">Action research </w:t>
      </w:r>
      <w:r w:rsidRPr="00973A6B">
        <w:t>partner</w:t>
      </w:r>
      <w:r>
        <w:t xml:space="preserve"> organisations</w:t>
      </w:r>
      <w:bookmarkEnd w:id="17"/>
      <w:bookmarkEnd w:id="18"/>
    </w:p>
    <w:p w14:paraId="57A64EA5" w14:textId="77777777" w:rsidR="00EE4CBC" w:rsidRPr="0081530D" w:rsidRDefault="00EE4CBC" w:rsidP="0081530D">
      <w:pPr>
        <w:pStyle w:val="BodyText"/>
      </w:pPr>
      <w:r>
        <w:t>T</w:t>
      </w:r>
      <w:r w:rsidRPr="0081530D">
        <w:t xml:space="preserve">he lead agency, NCOSS, has partnered with two disability advocacy and support organisations in Sydney. The services work with people with disability from diverse cultural backgrounds seeking support and information for a range of needs. The organisations address aspects of safety within social support groups, but also on a one-on-one basis, where this is required. </w:t>
      </w:r>
    </w:p>
    <w:p w14:paraId="2223F2A0" w14:textId="77777777" w:rsidR="00EE4CBC" w:rsidRPr="0081530D" w:rsidRDefault="00EE4CBC" w:rsidP="0081530D">
      <w:pPr>
        <w:pStyle w:val="BodyText"/>
      </w:pPr>
      <w:r w:rsidRPr="0081530D">
        <w:t>The Multicultural Disability Advocacy Association (MDAA) is a medium-sized organisation specialising in the provision of advocacy support to people with disability from a wide range of cultural and language backgrounds.</w:t>
      </w:r>
    </w:p>
    <w:p w14:paraId="581FA011" w14:textId="77777777" w:rsidR="00EE4CBC" w:rsidRPr="0081530D" w:rsidRDefault="00EE4CBC" w:rsidP="0081530D">
      <w:pPr>
        <w:pStyle w:val="BodyText"/>
      </w:pPr>
      <w:r w:rsidRPr="0081530D">
        <w:t>The Sydney Region Aboriginal Corporation (SRAC), including the affiliated Indigenous Disability Advocacy Service (IDAS) is a smaller organisation offering support to Aboriginal people, including Indigenous people with higher support needs (disability, mental ill-health, older people, people involved with the justice system).</w:t>
      </w:r>
    </w:p>
    <w:p w14:paraId="504C9201" w14:textId="77777777" w:rsidR="00EE4CBC" w:rsidRPr="0081530D" w:rsidRDefault="00EE4CBC" w:rsidP="0081530D">
      <w:pPr>
        <w:pStyle w:val="BodyText"/>
      </w:pPr>
      <w:r w:rsidRPr="0081530D">
        <w:t xml:space="preserve">The project has intentionally partnered with services working with Aboriginal and culturally and linguistically diverse (CALD) groups, for several reasons. The evidence and literature review for this project (Meltzer, A., Robinson, S., Proud, Y. &amp; Fisher, K.R., 2017) identified, on the one hand, that these groups require different forms and approaches to decision-making support; on the other hand, that there is a gap in culturally sensitive and adapted decision-making support for Aboriginal people and CALD groups in Australia. Furthermore, the evidence suggests that Aboriginal and CALD people with disability face higher barriers to accessing services (language and cultural barriers, greater stigma, past experiences of trauma and abuse, etc). To date, academic discourse and national policy directives have not sufficiently paid attention and catered to the context of delivering decision-making supports to different groups. This action research project aims to contribute knowledge to fill this gap in evidence. </w:t>
      </w:r>
    </w:p>
    <w:p w14:paraId="248A046F" w14:textId="77777777" w:rsidR="00EE4CBC" w:rsidRDefault="00EE4CBC" w:rsidP="00973A6B">
      <w:pPr>
        <w:pStyle w:val="Heading2"/>
      </w:pPr>
      <w:bookmarkStart w:id="19" w:name="_Toc488151511"/>
      <w:bookmarkStart w:id="20" w:name="_Toc488679804"/>
      <w:r w:rsidRPr="00973A6B">
        <w:t>Management</w:t>
      </w:r>
      <w:bookmarkEnd w:id="19"/>
      <w:bookmarkEnd w:id="20"/>
      <w:r>
        <w:t xml:space="preserve"> </w:t>
      </w:r>
    </w:p>
    <w:p w14:paraId="5DD8E885" w14:textId="77777777" w:rsidR="00EE4CBC" w:rsidRPr="00564FBD" w:rsidRDefault="00EE4CBC" w:rsidP="0081530D">
      <w:pPr>
        <w:pStyle w:val="BodyText"/>
      </w:pPr>
      <w:r w:rsidRPr="00564FBD">
        <w:t>The project involves several actors</w:t>
      </w:r>
      <w:r>
        <w:t xml:space="preserve"> and </w:t>
      </w:r>
      <w:r w:rsidRPr="0081530D">
        <w:t>partners</w:t>
      </w:r>
      <w:r w:rsidRPr="00564FBD">
        <w:t xml:space="preserve">: </w:t>
      </w:r>
    </w:p>
    <w:p w14:paraId="655D1A1E" w14:textId="77777777" w:rsidR="00EE4CBC" w:rsidRDefault="00EE4CBC" w:rsidP="0081530D">
      <w:pPr>
        <w:pStyle w:val="BodyText"/>
        <w:numPr>
          <w:ilvl w:val="0"/>
          <w:numId w:val="17"/>
        </w:numPr>
        <w:tabs>
          <w:tab w:val="clear" w:pos="357"/>
        </w:tabs>
      </w:pPr>
      <w:r w:rsidRPr="00564FBD">
        <w:t>people with disability (and some of their informal supporters)</w:t>
      </w:r>
      <w:r>
        <w:t xml:space="preserve"> currently receiving support (also providing support e.g. volunteers) at the partner organisations</w:t>
      </w:r>
    </w:p>
    <w:p w14:paraId="3FBFEF01" w14:textId="77777777" w:rsidR="00EE4CBC" w:rsidRDefault="00EE4CBC" w:rsidP="0081530D">
      <w:pPr>
        <w:pStyle w:val="BodyText"/>
        <w:numPr>
          <w:ilvl w:val="0"/>
          <w:numId w:val="17"/>
        </w:numPr>
        <w:tabs>
          <w:tab w:val="clear" w:pos="357"/>
        </w:tabs>
      </w:pPr>
      <w:r w:rsidRPr="00564FBD">
        <w:lastRenderedPageBreak/>
        <w:t xml:space="preserve">workers and staff from two action research partner </w:t>
      </w:r>
      <w:r>
        <w:t xml:space="preserve">organisations: </w:t>
      </w:r>
      <w:r w:rsidRPr="00564FBD">
        <w:t xml:space="preserve">SRAC </w:t>
      </w:r>
      <w:r>
        <w:t>(</w:t>
      </w:r>
      <w:r w:rsidRPr="00ED796B">
        <w:t>Sydney Regional Aboriginal Corporation</w:t>
      </w:r>
      <w:r>
        <w:t xml:space="preserve">) </w:t>
      </w:r>
      <w:r w:rsidRPr="00564FBD">
        <w:t>and MDAA</w:t>
      </w:r>
      <w:r>
        <w:t xml:space="preserve"> (</w:t>
      </w:r>
      <w:r w:rsidRPr="00ED796B">
        <w:t>Multicultural Disability Advocacy Association of NSW)</w:t>
      </w:r>
    </w:p>
    <w:p w14:paraId="4140C7BD" w14:textId="77777777" w:rsidR="00EE4CBC" w:rsidRPr="00564FBD" w:rsidRDefault="00EE4CBC" w:rsidP="0081530D">
      <w:pPr>
        <w:pStyle w:val="BodyText"/>
        <w:numPr>
          <w:ilvl w:val="0"/>
          <w:numId w:val="17"/>
        </w:numPr>
        <w:tabs>
          <w:tab w:val="clear" w:pos="357"/>
        </w:tabs>
      </w:pPr>
      <w:r w:rsidRPr="00564FBD">
        <w:t>SRAC and MDAA</w:t>
      </w:r>
      <w:r>
        <w:t xml:space="preserve"> leaders in the partner organisations, including management and governance</w:t>
      </w:r>
    </w:p>
    <w:p w14:paraId="6D3B7759" w14:textId="77777777" w:rsidR="00EE4CBC" w:rsidRPr="00564FBD" w:rsidRDefault="00EE4CBC" w:rsidP="0081530D">
      <w:pPr>
        <w:pStyle w:val="BodyText"/>
        <w:numPr>
          <w:ilvl w:val="0"/>
          <w:numId w:val="17"/>
        </w:numPr>
        <w:tabs>
          <w:tab w:val="clear" w:pos="357"/>
        </w:tabs>
      </w:pPr>
      <w:r w:rsidRPr="00564FBD">
        <w:t>NSW Council of So</w:t>
      </w:r>
      <w:r>
        <w:t>cial Service (NCOSS)</w:t>
      </w:r>
    </w:p>
    <w:p w14:paraId="1D5E7B6F" w14:textId="77777777" w:rsidR="00EE4CBC" w:rsidRPr="00564FBD" w:rsidRDefault="00EE4CBC" w:rsidP="0081530D">
      <w:pPr>
        <w:pStyle w:val="BodyText"/>
        <w:numPr>
          <w:ilvl w:val="0"/>
          <w:numId w:val="17"/>
        </w:numPr>
        <w:tabs>
          <w:tab w:val="clear" w:pos="357"/>
        </w:tabs>
      </w:pPr>
      <w:r>
        <w:t>researchers from the</w:t>
      </w:r>
      <w:r w:rsidRPr="00564FBD">
        <w:t xml:space="preserve"> Social</w:t>
      </w:r>
      <w:r>
        <w:t xml:space="preserve"> Policy Research Centre (SPRC) and Southern Cross University (SCU). </w:t>
      </w:r>
    </w:p>
    <w:p w14:paraId="4CB20C98" w14:textId="77777777" w:rsidR="00EE4CBC" w:rsidRPr="007E3CC2" w:rsidRDefault="00EE4CBC" w:rsidP="0081530D">
      <w:pPr>
        <w:pStyle w:val="BodyText"/>
        <w:spacing w:before="100" w:beforeAutospacing="1"/>
      </w:pPr>
      <w:r w:rsidRPr="007E3CC2">
        <w:t xml:space="preserve">The </w:t>
      </w:r>
      <w:r w:rsidRPr="0081530D">
        <w:t>partners and their roles and responsibilities in the project are briefly described below and in more detail throughout this Research Plan:</w:t>
      </w:r>
    </w:p>
    <w:p w14:paraId="6599F0B1" w14:textId="77777777" w:rsidR="00EE4CBC" w:rsidRPr="00EF2484" w:rsidRDefault="00EE4CBC" w:rsidP="00973A6B">
      <w:pPr>
        <w:pStyle w:val="Heading3"/>
      </w:pPr>
      <w:r w:rsidRPr="00EF2484">
        <w:t>Project participants</w:t>
      </w:r>
    </w:p>
    <w:p w14:paraId="5DB3AF75" w14:textId="77777777" w:rsidR="00EE4CBC" w:rsidRPr="0081530D" w:rsidRDefault="00EE4CBC" w:rsidP="0081530D">
      <w:pPr>
        <w:pStyle w:val="BodyText"/>
      </w:pPr>
      <w:r w:rsidRPr="0081530D">
        <w:t xml:space="preserve">Project participants include people with disability who receive support in existing empowerment groups (and some of their informal supporters, where appropriate), and workers and staff from the two action research partner organisations SRAC and MDAA. </w:t>
      </w:r>
    </w:p>
    <w:p w14:paraId="515F10B1" w14:textId="77777777" w:rsidR="00EE4CBC" w:rsidRPr="0081530D" w:rsidRDefault="00EE4CBC" w:rsidP="0081530D">
      <w:pPr>
        <w:pStyle w:val="BodyText"/>
      </w:pPr>
      <w:r w:rsidRPr="0081530D">
        <w:t xml:space="preserve">The project participants (people and workers) will be supported to undertake the project together to collect the information, reflect on their findings, discuss them in small groups or one-on-one, undertake the analysis, and contribute to the implementation and dissemination of the practice-based guide (project output).  </w:t>
      </w:r>
    </w:p>
    <w:p w14:paraId="47103370" w14:textId="77777777" w:rsidR="00EE4CBC" w:rsidRPr="0081530D" w:rsidRDefault="00EE4CBC" w:rsidP="0081530D">
      <w:pPr>
        <w:pStyle w:val="BodyText"/>
      </w:pPr>
      <w:r w:rsidRPr="0081530D">
        <w:t xml:space="preserve">The action research project will be shaped by the input from these groups of participants. It will evolve and change to a certain degree, with the ultimate aim of developing an evidence-based practice guide to deliver support for decision making by people with disability about personal safety and preventing harm. </w:t>
      </w:r>
    </w:p>
    <w:p w14:paraId="5392210F" w14:textId="77777777" w:rsidR="00EE4CBC" w:rsidRPr="00EF2484" w:rsidRDefault="00EE4CBC" w:rsidP="00973A6B">
      <w:pPr>
        <w:pStyle w:val="Heading3"/>
      </w:pPr>
      <w:r w:rsidRPr="00EF2484">
        <w:t>Action research partner organisations</w:t>
      </w:r>
    </w:p>
    <w:p w14:paraId="280B2055" w14:textId="77777777" w:rsidR="00EE4CBC" w:rsidRPr="0081530D" w:rsidRDefault="00EE4CBC" w:rsidP="0081530D">
      <w:pPr>
        <w:pStyle w:val="BodyText"/>
      </w:pPr>
      <w:r w:rsidRPr="0081530D">
        <w:t xml:space="preserve">The action research partner organisations SRAC (Sydney Regional Aboriginal Corporation) and MDAA (Multicultural Disability Advocacy Association of NSW) have agreed to be involved in and support the research project, and their staff taking part in it, as well as implement and support the dissemination of the project outputs. </w:t>
      </w:r>
    </w:p>
    <w:p w14:paraId="4DE41539" w14:textId="77777777" w:rsidR="00EE4CBC" w:rsidRPr="0081530D" w:rsidRDefault="00EE4CBC" w:rsidP="0081530D">
      <w:pPr>
        <w:pStyle w:val="BodyText"/>
      </w:pPr>
      <w:r w:rsidRPr="0081530D">
        <w:t xml:space="preserve">The organisations will recruit participants, workers and people with disability to the project, who wish to reflect, discuss, document, and shape directions for support for workers who support decision making by people with disability about personal safety and preventing harm. </w:t>
      </w:r>
    </w:p>
    <w:p w14:paraId="420F1C53" w14:textId="77777777" w:rsidR="00EE4CBC" w:rsidRPr="0081530D" w:rsidRDefault="00EE4CBC" w:rsidP="0081530D">
      <w:pPr>
        <w:pStyle w:val="BodyText"/>
      </w:pPr>
      <w:r w:rsidRPr="0081530D">
        <w:t xml:space="preserve">Some of the staff employed to work with the support groups (people with disability), may be in charge of collecting project data. Staff and workers deciding to take part in the project will be supported by their organisations to do so (e.g. in the form of time allocation, guidance, other input into the project). </w:t>
      </w:r>
    </w:p>
    <w:p w14:paraId="58BE7637" w14:textId="77777777" w:rsidR="00EE4CBC" w:rsidRPr="0081530D" w:rsidRDefault="00EE4CBC" w:rsidP="0081530D">
      <w:pPr>
        <w:pStyle w:val="BodyText"/>
      </w:pPr>
      <w:r w:rsidRPr="0081530D">
        <w:t xml:space="preserve">The organisations’ advisory committees will be kept informed about the project, its progress and findings throughout the life of the action research project. Where possible, the input from these committees will be considered. </w:t>
      </w:r>
    </w:p>
    <w:p w14:paraId="1DCA028F" w14:textId="77777777" w:rsidR="00EE4CBC" w:rsidRPr="00EF2484" w:rsidRDefault="00EE4CBC" w:rsidP="00973A6B">
      <w:pPr>
        <w:pStyle w:val="Heading3"/>
      </w:pPr>
      <w:r w:rsidRPr="00EF2484">
        <w:t>NCOSS</w:t>
      </w:r>
    </w:p>
    <w:p w14:paraId="69D0F4F9" w14:textId="77777777" w:rsidR="00EE4CBC" w:rsidRPr="0081530D" w:rsidRDefault="00EE4CBC" w:rsidP="0081530D">
      <w:pPr>
        <w:pStyle w:val="BodyText"/>
      </w:pPr>
      <w:r w:rsidRPr="0081530D">
        <w:t xml:space="preserve">The NSW Council of Social Service (NCOSS) is funding this research project via project funding from NSW Family and Community Services (ADHC) and conducting it. Yvette Proud at NCOSS is the key facilitator on the project. She is in charge of supporting the action research partner organisations to undertake and deliver the project (e.g. run consultations, share information, conduct interviews and focus groups, document decisions made in various groups, provide training and advice to stakeholders/staff, etc) with keeping the ultimate project outcome (policy and practice guide) in mind. </w:t>
      </w:r>
    </w:p>
    <w:p w14:paraId="1052EA2C" w14:textId="77777777" w:rsidR="00EE4CBC" w:rsidRDefault="00EE4CBC" w:rsidP="0081530D">
      <w:pPr>
        <w:pStyle w:val="BodyText"/>
      </w:pPr>
      <w:r w:rsidRPr="0081530D">
        <w:t>NCOSS also oversees the project management of the action research project, feeds back to other key stakeholders interested in the project outcomes (e.g. ADHC; Disability Advocacy and Information organisations). NCOSS will take</w:t>
      </w:r>
      <w:r>
        <w:t xml:space="preserve"> a leading role in the dissemination of the research findings and the final output, the practice guide. </w:t>
      </w:r>
    </w:p>
    <w:p w14:paraId="57EE5B2C" w14:textId="77777777" w:rsidR="00EE4CBC" w:rsidRPr="00EF2484" w:rsidRDefault="00EE4CBC" w:rsidP="00973A6B">
      <w:pPr>
        <w:pStyle w:val="Heading3"/>
      </w:pPr>
      <w:r w:rsidRPr="00EF2484">
        <w:t>University-based researchers</w:t>
      </w:r>
    </w:p>
    <w:p w14:paraId="6E2C81DF" w14:textId="77777777" w:rsidR="00EE4CBC" w:rsidRPr="007E3CC2" w:rsidRDefault="00EE4CBC" w:rsidP="0081530D">
      <w:pPr>
        <w:pStyle w:val="BodyText"/>
      </w:pPr>
      <w:r w:rsidRPr="00EF2484">
        <w:t xml:space="preserve">University researchers from the </w:t>
      </w:r>
      <w:r w:rsidRPr="0081530D">
        <w:t>SPRC (Social Policy Research Centre) as well as SCU (Southern Cross University) are providing research advice and guidance to the involved project partners, in particular NCOSS. The researchers will support the project implementation and some of the data collection to undertake the research/documentation</w:t>
      </w:r>
      <w:r>
        <w:t xml:space="preserve"> component of the action research project.</w:t>
      </w:r>
    </w:p>
    <w:p w14:paraId="3C7F2E84" w14:textId="77777777" w:rsidR="00EE4CBC" w:rsidRPr="00795CA2" w:rsidRDefault="00EE4CBC" w:rsidP="00EE4CBC">
      <w:pPr>
        <w:pStyle w:val="BodyText"/>
        <w:keepNext/>
        <w:jc w:val="both"/>
        <w:rPr>
          <w:b/>
        </w:rPr>
      </w:pPr>
      <w:r w:rsidRPr="00795CA2">
        <w:rPr>
          <w:b/>
        </w:rPr>
        <w:t xml:space="preserve">The SPRC/SCU role has three key components: </w:t>
      </w:r>
    </w:p>
    <w:p w14:paraId="76284402" w14:textId="77777777" w:rsidR="00EE4CBC" w:rsidRPr="0081530D" w:rsidRDefault="00EE4CBC" w:rsidP="0081530D">
      <w:pPr>
        <w:pStyle w:val="BodyText"/>
      </w:pPr>
      <w:r>
        <w:t xml:space="preserve">Stage 1. Design: Support NCOSS </w:t>
      </w:r>
      <w:r w:rsidRPr="0081530D">
        <w:t xml:space="preserve">in the design of the action research project. Key outputs of this stage include a Research Plan and ethics submissions. </w:t>
      </w:r>
    </w:p>
    <w:p w14:paraId="01C5FA90" w14:textId="77777777" w:rsidR="00EE4CBC" w:rsidRPr="0081530D" w:rsidRDefault="00EE4CBC" w:rsidP="0081530D">
      <w:pPr>
        <w:pStyle w:val="BodyText"/>
      </w:pPr>
      <w:r w:rsidRPr="0081530D">
        <w:t xml:space="preserve">Stage 2. Implementation: Support NCOSS and the partner organisations in the implementation of the research project. Key outputs of this stage include participation in some of the project workshops, meetings and discussion groups. </w:t>
      </w:r>
    </w:p>
    <w:p w14:paraId="232A2747" w14:textId="77777777" w:rsidR="00EE4CBC" w:rsidRPr="0081530D" w:rsidRDefault="00EE4CBC" w:rsidP="0081530D">
      <w:pPr>
        <w:pStyle w:val="BodyText"/>
      </w:pPr>
      <w:r w:rsidRPr="0081530D">
        <w:t>Stage 3. Research/ documentation: Research the implementation of the action research project. The learnings from this activity will further contribute to shaping and improving the evidence-based practice guide. Key outputs of this stage include a short research report on the implementation findings and lessons from the project, and advice on the draft policy and practice supported decision making guide.</w:t>
      </w:r>
    </w:p>
    <w:p w14:paraId="233194C8" w14:textId="77777777" w:rsidR="00EE4CBC" w:rsidRDefault="00EE4CBC" w:rsidP="00973A6B">
      <w:pPr>
        <w:pStyle w:val="Heading1"/>
      </w:pPr>
      <w:bookmarkStart w:id="21" w:name="_Toc488151512"/>
      <w:bookmarkStart w:id="22" w:name="_Toc488679805"/>
      <w:r w:rsidRPr="00973A6B">
        <w:t>Research</w:t>
      </w:r>
      <w:r>
        <w:t xml:space="preserve"> methods</w:t>
      </w:r>
      <w:bookmarkEnd w:id="21"/>
      <w:bookmarkEnd w:id="22"/>
      <w:r>
        <w:t xml:space="preserve"> </w:t>
      </w:r>
    </w:p>
    <w:p w14:paraId="402579CC" w14:textId="77777777" w:rsidR="00EE4CBC" w:rsidRPr="00155F7D" w:rsidRDefault="00EE4CBC" w:rsidP="00973A6B">
      <w:pPr>
        <w:pStyle w:val="Heading2"/>
      </w:pPr>
      <w:bookmarkStart w:id="23" w:name="_Toc353289612"/>
      <w:bookmarkStart w:id="24" w:name="_Toc488151513"/>
      <w:bookmarkStart w:id="25" w:name="_Toc488679806"/>
      <w:r w:rsidRPr="00973A6B">
        <w:t>Action</w:t>
      </w:r>
      <w:r w:rsidRPr="00155F7D">
        <w:t xml:space="preserve"> research groups</w:t>
      </w:r>
      <w:bookmarkEnd w:id="23"/>
      <w:bookmarkEnd w:id="24"/>
      <w:bookmarkEnd w:id="25"/>
    </w:p>
    <w:p w14:paraId="78BE6956" w14:textId="77777777" w:rsidR="00EE4CBC" w:rsidRPr="0081530D" w:rsidRDefault="00EE4CBC" w:rsidP="0081530D">
      <w:pPr>
        <w:pStyle w:val="BodyText"/>
      </w:pPr>
      <w:r>
        <w:t xml:space="preserve">In the </w:t>
      </w:r>
      <w:r w:rsidRPr="0081530D">
        <w:t xml:space="preserve">partner organisations, MDAA and SRAC, the action research groups (groups) will likely be known or called a different name (aunties group; community conversations), as the groups will form part of an existing support group for people. The action research groups will be coordinated by a local disability staff/worker and supported by the NCOSS facilitator. The groups will be comprised of about six to 12 people, depending on participants’ interest in taking part and contributing to the action research project. </w:t>
      </w:r>
    </w:p>
    <w:p w14:paraId="3BDC0D77" w14:textId="77777777" w:rsidR="00EE4CBC" w:rsidRPr="00495396" w:rsidRDefault="00EE4CBC" w:rsidP="0081530D">
      <w:pPr>
        <w:pStyle w:val="BodyText"/>
      </w:pPr>
      <w:r w:rsidRPr="0081530D">
        <w:t>The groups have several</w:t>
      </w:r>
      <w:r w:rsidRPr="00495396">
        <w:t xml:space="preserve"> functions</w:t>
      </w:r>
      <w:r>
        <w:t xml:space="preserve"> to</w:t>
      </w:r>
      <w:r w:rsidRPr="00495396">
        <w:t>:</w:t>
      </w:r>
    </w:p>
    <w:p w14:paraId="03FD6693" w14:textId="77777777" w:rsidR="00EE4CBC" w:rsidRDefault="00EE4CBC" w:rsidP="00973A6B">
      <w:pPr>
        <w:pStyle w:val="ListBullet"/>
      </w:pPr>
      <w:r>
        <w:t>stimulate reflection and discussion about decision-making support around safety and prevention of harm</w:t>
      </w:r>
    </w:p>
    <w:p w14:paraId="2B54CECD" w14:textId="77777777" w:rsidR="00EE4CBC" w:rsidRDefault="00EE4CBC" w:rsidP="00973A6B">
      <w:pPr>
        <w:pStyle w:val="ListBullet"/>
      </w:pPr>
      <w:r>
        <w:t>increase local and organisational research capacity to record their practices of decision support. Recording can enhance availability to people with disability in the future, as well as contribute to knowledge development about decision support and safety</w:t>
      </w:r>
    </w:p>
    <w:p w14:paraId="6F8E4731" w14:textId="77777777" w:rsidR="00EE4CBC" w:rsidRDefault="00EE4CBC" w:rsidP="00973A6B">
      <w:pPr>
        <w:pStyle w:val="ListBullet"/>
      </w:pPr>
      <w:r>
        <w:t>generate research data, reflect on the findings, contribute to the data analysis</w:t>
      </w:r>
    </w:p>
    <w:p w14:paraId="404E0FE6" w14:textId="77777777" w:rsidR="00EE4CBC" w:rsidRDefault="00EE4CBC" w:rsidP="00973A6B">
      <w:pPr>
        <w:pStyle w:val="ListBullet"/>
      </w:pPr>
      <w:r>
        <w:t>shape the findings on good practice into a culturally sensitive practice guide on decision-making support around safety and prevention of harm</w:t>
      </w:r>
    </w:p>
    <w:p w14:paraId="0DC4B004" w14:textId="77777777" w:rsidR="00EE4CBC" w:rsidRDefault="00EE4CBC" w:rsidP="00973A6B">
      <w:pPr>
        <w:pStyle w:val="ListBullet"/>
      </w:pPr>
      <w:r>
        <w:t xml:space="preserve">participate in the dissemination of the projects’ findings and outputs. </w:t>
      </w:r>
    </w:p>
    <w:p w14:paraId="4DA14B8A" w14:textId="77777777" w:rsidR="00EE4CBC" w:rsidRPr="0081530D" w:rsidRDefault="00EE4CBC" w:rsidP="0081530D">
      <w:pPr>
        <w:pStyle w:val="BodyText"/>
      </w:pPr>
      <w:r>
        <w:t xml:space="preserve">The NCOSS facilitator, supported by researchers from the SPRC and SCU partnership, will support the groups in all stages </w:t>
      </w:r>
      <w:r w:rsidRPr="0081530D">
        <w:t>of the research project, such as recruitment of participants as group members, research training, data collection and analysis support (in the form of inclusive workshops).</w:t>
      </w:r>
    </w:p>
    <w:p w14:paraId="3FDBCEEA" w14:textId="77777777" w:rsidR="00EE4CBC" w:rsidRPr="0081530D" w:rsidRDefault="00EE4CBC" w:rsidP="0081530D">
      <w:pPr>
        <w:pStyle w:val="BodyText"/>
      </w:pPr>
      <w:r w:rsidRPr="0081530D">
        <w:t xml:space="preserve">Groups will use a range of data collection methods to support innovative ways of peer-supported learning and to enable the inclusion of a wide range of people with disability. The inclusive focus will also enable the extension of the project beyond the groups to other people with disability in the community, incorporating their views into the research. </w:t>
      </w:r>
    </w:p>
    <w:p w14:paraId="6E9DC26B" w14:textId="77777777" w:rsidR="00EE4CBC" w:rsidRPr="0062358D" w:rsidRDefault="00EE4CBC" w:rsidP="00973A6B">
      <w:pPr>
        <w:pStyle w:val="Heading3"/>
      </w:pPr>
      <w:bookmarkStart w:id="26" w:name="_Ref488322755"/>
      <w:r>
        <w:t>Group</w:t>
      </w:r>
      <w:r w:rsidRPr="0062358D">
        <w:t xml:space="preserve"> </w:t>
      </w:r>
      <w:r w:rsidRPr="00973A6B">
        <w:t>participants</w:t>
      </w:r>
      <w:r>
        <w:t xml:space="preserve"> and </w:t>
      </w:r>
      <w:r w:rsidRPr="0062358D">
        <w:t>o</w:t>
      </w:r>
      <w:r>
        <w:t>utcomes</w:t>
      </w:r>
      <w:bookmarkEnd w:id="26"/>
    </w:p>
    <w:p w14:paraId="353873CA" w14:textId="77777777" w:rsidR="00EE4CBC" w:rsidRPr="0062358D" w:rsidRDefault="00EE4CBC" w:rsidP="00973A6B">
      <w:pPr>
        <w:pStyle w:val="Heading4"/>
      </w:pPr>
      <w:r>
        <w:t>Group</w:t>
      </w:r>
      <w:r w:rsidRPr="0062358D">
        <w:t xml:space="preserve"> participants</w:t>
      </w:r>
    </w:p>
    <w:p w14:paraId="51BEDC08" w14:textId="77777777" w:rsidR="00EE4CBC" w:rsidRPr="00393889" w:rsidRDefault="00EE4CBC" w:rsidP="0081530D">
      <w:pPr>
        <w:pStyle w:val="BodyText"/>
      </w:pPr>
      <w:r>
        <w:t xml:space="preserve">Group participants </w:t>
      </w:r>
      <w:r w:rsidRPr="0081530D">
        <w:t>are people with disability receiving support from SRAC or MDAA who have agreed to take part and contribute to the action research project. Group participants may also be people with disability who are volunteering in their organisations, and communities. Finally, group participants are paid staff and workers from SRAC or MDAA who have agreed to participate and contribute to the action</w:t>
      </w:r>
      <w:r>
        <w:t xml:space="preserve"> research project. </w:t>
      </w:r>
    </w:p>
    <w:p w14:paraId="220BFBF8" w14:textId="77777777" w:rsidR="00EE4CBC" w:rsidRPr="00F06294" w:rsidRDefault="00EE4CBC" w:rsidP="00973A6B">
      <w:pPr>
        <w:pStyle w:val="Heading4"/>
      </w:pPr>
      <w:r w:rsidRPr="00F06294">
        <w:t xml:space="preserve">Outcomes for </w:t>
      </w:r>
      <w:r w:rsidRPr="00973A6B">
        <w:t>participants</w:t>
      </w:r>
      <w:r w:rsidRPr="00F06294">
        <w:t xml:space="preserve"> </w:t>
      </w:r>
      <w:r>
        <w:t>and organisations</w:t>
      </w:r>
      <w:r w:rsidRPr="00F06294">
        <w:t xml:space="preserve"> include:</w:t>
      </w:r>
    </w:p>
    <w:p w14:paraId="40CE237F" w14:textId="77777777" w:rsidR="00EE4CBC" w:rsidRPr="00AD5914" w:rsidRDefault="00EE4CBC" w:rsidP="001D44FD">
      <w:pPr>
        <w:pStyle w:val="BodyText"/>
        <w:numPr>
          <w:ilvl w:val="0"/>
          <w:numId w:val="16"/>
        </w:numPr>
        <w:tabs>
          <w:tab w:val="clear" w:pos="357"/>
        </w:tabs>
        <w:spacing w:before="120" w:after="120"/>
      </w:pPr>
      <w:r w:rsidRPr="00AD5914">
        <w:t>Knowledge sharing about seeking</w:t>
      </w:r>
      <w:r>
        <w:t xml:space="preserve"> and providing</w:t>
      </w:r>
      <w:r w:rsidRPr="00AD5914">
        <w:t xml:space="preserve"> </w:t>
      </w:r>
      <w:r>
        <w:t xml:space="preserve">culturally sensitive </w:t>
      </w:r>
      <w:r w:rsidRPr="00AD5914">
        <w:t>decision-making support with a focus on personal safety and wellbeing</w:t>
      </w:r>
      <w:r>
        <w:t xml:space="preserve"> and </w:t>
      </w:r>
      <w:r w:rsidRPr="00AD5914">
        <w:t>prevention of harm:</w:t>
      </w:r>
    </w:p>
    <w:p w14:paraId="3F34A723" w14:textId="77777777" w:rsidR="00EE4CBC" w:rsidRDefault="00EE4CBC" w:rsidP="00973A6B">
      <w:pPr>
        <w:pStyle w:val="ListBullet2"/>
      </w:pPr>
      <w:r>
        <w:t xml:space="preserve">Share good practice about </w:t>
      </w:r>
      <w:r w:rsidRPr="00AD5914">
        <w:t>decision-making support</w:t>
      </w:r>
      <w:r>
        <w:t xml:space="preserve"> in general</w:t>
      </w:r>
    </w:p>
    <w:p w14:paraId="61FCC80C" w14:textId="77777777" w:rsidR="00EE4CBC" w:rsidRDefault="00EE4CBC" w:rsidP="00973A6B">
      <w:pPr>
        <w:pStyle w:val="ListBullet2"/>
      </w:pPr>
      <w:r>
        <w:t xml:space="preserve">Share good practice about </w:t>
      </w:r>
      <w:r w:rsidRPr="00AD5914">
        <w:t>decision-making support</w:t>
      </w:r>
      <w:r>
        <w:t xml:space="preserve"> focusing on </w:t>
      </w:r>
      <w:r w:rsidRPr="00AD5914">
        <w:t>personal safety and prevention of harm</w:t>
      </w:r>
      <w:r>
        <w:t>, including in peer-to-peer as well as other support for decision making relationships</w:t>
      </w:r>
    </w:p>
    <w:p w14:paraId="39936880" w14:textId="77777777" w:rsidR="00EE4CBC" w:rsidRDefault="00EE4CBC" w:rsidP="00973A6B">
      <w:pPr>
        <w:pStyle w:val="ListBullet2"/>
      </w:pPr>
      <w:r>
        <w:t>Discuss and reflect on poor practice and possible innovations.</w:t>
      </w:r>
    </w:p>
    <w:p w14:paraId="671CBECE" w14:textId="77777777" w:rsidR="00EE4CBC" w:rsidRPr="00AD5914" w:rsidRDefault="00EE4CBC" w:rsidP="001D44FD">
      <w:pPr>
        <w:pStyle w:val="BodyText"/>
        <w:numPr>
          <w:ilvl w:val="0"/>
          <w:numId w:val="16"/>
        </w:numPr>
        <w:tabs>
          <w:tab w:val="clear" w:pos="357"/>
        </w:tabs>
        <w:spacing w:before="240" w:after="120"/>
      </w:pPr>
      <w:r w:rsidRPr="00AD5914">
        <w:t xml:space="preserve">Capacity building </w:t>
      </w:r>
    </w:p>
    <w:p w14:paraId="54D0C98A" w14:textId="77777777" w:rsidR="00EE4CBC" w:rsidRPr="008B04C3" w:rsidRDefault="00EE4CBC" w:rsidP="00973A6B">
      <w:pPr>
        <w:pStyle w:val="BodyText"/>
        <w:spacing w:after="120"/>
        <w:ind w:left="357"/>
        <w:rPr>
          <w:i/>
        </w:rPr>
      </w:pPr>
      <w:r w:rsidRPr="008B04C3">
        <w:rPr>
          <w:i/>
        </w:rPr>
        <w:t xml:space="preserve">Primary: </w:t>
      </w:r>
    </w:p>
    <w:p w14:paraId="68D091C4" w14:textId="77777777" w:rsidR="00EE4CBC" w:rsidRDefault="00EE4CBC" w:rsidP="00973A6B">
      <w:pPr>
        <w:pStyle w:val="ListBullet2"/>
      </w:pPr>
      <w:r>
        <w:t>Build individual and group confidence for self-advocacy, community participation, challenging exclusion</w:t>
      </w:r>
    </w:p>
    <w:p w14:paraId="2474F5DB" w14:textId="77777777" w:rsidR="00EE4CBC" w:rsidRDefault="00EE4CBC" w:rsidP="00973A6B">
      <w:pPr>
        <w:pStyle w:val="ListBullet2"/>
      </w:pPr>
      <w:r>
        <w:t>Understand the diversity of support needs for decision making by people with disability about personal safety and prevention of harm</w:t>
      </w:r>
    </w:p>
    <w:p w14:paraId="36088A62" w14:textId="77777777" w:rsidR="00EE4CBC" w:rsidRDefault="00EE4CBC" w:rsidP="00973A6B">
      <w:pPr>
        <w:pStyle w:val="ListBullet2"/>
      </w:pPr>
      <w:r>
        <w:t>Build organisational capacity to better support workers who support people in their decision-making process</w:t>
      </w:r>
    </w:p>
    <w:p w14:paraId="00B19172" w14:textId="77777777" w:rsidR="00EE4CBC" w:rsidRPr="008B04C3" w:rsidRDefault="00EE4CBC" w:rsidP="00973A6B">
      <w:pPr>
        <w:pStyle w:val="BodyText"/>
        <w:spacing w:after="120"/>
        <w:ind w:left="357"/>
        <w:rPr>
          <w:i/>
        </w:rPr>
      </w:pPr>
      <w:r w:rsidRPr="008B04C3">
        <w:rPr>
          <w:i/>
        </w:rPr>
        <w:t>Secondary:</w:t>
      </w:r>
    </w:p>
    <w:p w14:paraId="37256C99" w14:textId="77777777" w:rsidR="00EE4CBC" w:rsidRDefault="00EE4CBC" w:rsidP="00973A6B">
      <w:pPr>
        <w:pStyle w:val="ListBullet2"/>
      </w:pPr>
      <w:r>
        <w:t>Respond to consultation opportunities and have policy input</w:t>
      </w:r>
    </w:p>
    <w:p w14:paraId="31C40D8A" w14:textId="77777777" w:rsidR="00EE4CBC" w:rsidRDefault="00EE4CBC" w:rsidP="00973A6B">
      <w:pPr>
        <w:pStyle w:val="ListBullet2"/>
      </w:pPr>
      <w:r>
        <w:t>Increased political participation and potential to contribute to local and state policy processes, including those related to the delivery of culturally sensitive decision-making support.</w:t>
      </w:r>
    </w:p>
    <w:p w14:paraId="494831E9" w14:textId="77777777" w:rsidR="00EE4CBC" w:rsidRPr="0062358D" w:rsidRDefault="00EE4CBC" w:rsidP="00973A6B">
      <w:pPr>
        <w:pStyle w:val="Heading4"/>
      </w:pPr>
      <w:r w:rsidRPr="0062358D">
        <w:t xml:space="preserve">Outcomes for </w:t>
      </w:r>
      <w:r>
        <w:t>NCOSS</w:t>
      </w:r>
      <w:r w:rsidRPr="0062358D">
        <w:t xml:space="preserve"> include:</w:t>
      </w:r>
    </w:p>
    <w:p w14:paraId="71AF9C1F" w14:textId="77777777" w:rsidR="00EE4CBC" w:rsidRDefault="00EE4CBC" w:rsidP="0081530D">
      <w:pPr>
        <w:pStyle w:val="BodyText"/>
      </w:pPr>
      <w:r>
        <w:t xml:space="preserve">Promotion of inclusive, </w:t>
      </w:r>
      <w:r w:rsidRPr="0081530D">
        <w:t>culturally sensitive practices to support decision making about safety, strengthening networks and membership, particularly Advocacy and Information organisations; capacity building of people with disability, workers and staff; influencing policy directions and processes on state and federal levels.</w:t>
      </w:r>
      <w:r>
        <w:t xml:space="preserve"> </w:t>
      </w:r>
    </w:p>
    <w:p w14:paraId="7905415A" w14:textId="77777777" w:rsidR="00EE4CBC" w:rsidRPr="00544A69" w:rsidRDefault="00EE4CBC" w:rsidP="00973A6B">
      <w:pPr>
        <w:pStyle w:val="Heading4"/>
      </w:pPr>
      <w:r w:rsidRPr="00544A69">
        <w:t xml:space="preserve">Outcomes for </w:t>
      </w:r>
      <w:r>
        <w:t>SPRC</w:t>
      </w:r>
      <w:r w:rsidRPr="00544A69">
        <w:t xml:space="preserve"> and SCU include:</w:t>
      </w:r>
    </w:p>
    <w:p w14:paraId="59A90FB5" w14:textId="77777777" w:rsidR="00EE4CBC" w:rsidRDefault="00EE4CBC" w:rsidP="0081530D">
      <w:pPr>
        <w:pStyle w:val="BodyText"/>
      </w:pPr>
      <w:r>
        <w:t xml:space="preserve">Gathering and analysis of research data about culturally sensitive decision-making supports on personal safety and prevention of harm, developing and strengthening disability-inclusive research practice. </w:t>
      </w:r>
    </w:p>
    <w:p w14:paraId="45CC6FE4" w14:textId="77777777" w:rsidR="00EE4CBC" w:rsidRDefault="00A12C9F" w:rsidP="00973A6B">
      <w:pPr>
        <w:pStyle w:val="Heading3"/>
      </w:pPr>
      <w:r>
        <w:t>Action</w:t>
      </w:r>
      <w:r w:rsidR="00EE4CBC" w:rsidRPr="00616C36">
        <w:t xml:space="preserve"> research </w:t>
      </w:r>
      <w:r>
        <w:t>group</w:t>
      </w:r>
      <w:r w:rsidR="00EE4CBC" w:rsidRPr="00616C36">
        <w:t xml:space="preserve"> </w:t>
      </w:r>
      <w:r w:rsidR="00EE4CBC">
        <w:t>methods</w:t>
      </w:r>
    </w:p>
    <w:p w14:paraId="4EED4F33" w14:textId="77777777" w:rsidR="00EE4CBC" w:rsidRPr="006676F6" w:rsidRDefault="00EE4CBC" w:rsidP="00973A6B">
      <w:pPr>
        <w:pStyle w:val="Heading4"/>
      </w:pPr>
      <w:r w:rsidRPr="006676F6">
        <w:t xml:space="preserve">Action research and </w:t>
      </w:r>
      <w:r>
        <w:t>project documentation</w:t>
      </w:r>
      <w:r w:rsidRPr="006676F6">
        <w:t xml:space="preserve"> approach</w:t>
      </w:r>
    </w:p>
    <w:p w14:paraId="01043B69" w14:textId="77777777" w:rsidR="00EE4CBC" w:rsidRPr="0081530D" w:rsidRDefault="00EE4CBC" w:rsidP="0081530D">
      <w:pPr>
        <w:pStyle w:val="BodyText"/>
      </w:pPr>
      <w:r w:rsidRPr="0081530D">
        <w:t xml:space="preserve">Groups will be encouraged to meet once a month, at least every six weeks, during the project, approximately five times between June and November 2017. </w:t>
      </w:r>
    </w:p>
    <w:p w14:paraId="1A67E37E" w14:textId="77777777" w:rsidR="00EE4CBC" w:rsidRPr="0081530D" w:rsidRDefault="00EE4CBC" w:rsidP="0081530D">
      <w:pPr>
        <w:pStyle w:val="BodyText"/>
      </w:pPr>
      <w:r w:rsidRPr="0081530D">
        <w:t xml:space="preserve">Each gathering is likely to be a one-to-two-hour facilitated meeting in which groups are encouraged to discuss their experiences of the month’s topic, and plan any activities between meetings. At the end of each meeting the group will fill in a template reflecting on the meeting, the action research process and what they think is the important and interesting information from that meeting. </w:t>
      </w:r>
    </w:p>
    <w:p w14:paraId="1E8F2308" w14:textId="77777777" w:rsidR="00EE4CBC" w:rsidRPr="0081530D" w:rsidRDefault="00EE4CBC" w:rsidP="0081530D">
      <w:pPr>
        <w:pStyle w:val="BodyText"/>
      </w:pPr>
      <w:r w:rsidRPr="0081530D">
        <w:t xml:space="preserve">Meeting notes and/or audio recordings from the group meetings will be recorded and sent to the SPRC, along with the completed templates and any visual data from the meetings (e.g. butcher’s paper notes). </w:t>
      </w:r>
    </w:p>
    <w:p w14:paraId="743FA91B" w14:textId="77777777" w:rsidR="00EE4CBC" w:rsidRDefault="00EE4CBC" w:rsidP="0081530D">
      <w:pPr>
        <w:pStyle w:val="BodyText"/>
      </w:pPr>
      <w:r w:rsidRPr="0081530D">
        <w:t>The staff coordinating the group meeting and NCOSS facilitator will debrief from each meeting and complete a template reflecting on the group process. This information can, if desired, be shared with the university-based researchers for evaluation/ review purposes of the action research project overall.</w:t>
      </w:r>
      <w:r>
        <w:t xml:space="preserve"> </w:t>
      </w:r>
    </w:p>
    <w:p w14:paraId="49476609" w14:textId="77777777" w:rsidR="00EE4CBC" w:rsidRPr="0058548E" w:rsidRDefault="00EE4CBC" w:rsidP="00973A6B">
      <w:pPr>
        <w:pStyle w:val="Heading4"/>
      </w:pPr>
      <w:r w:rsidRPr="0058548E">
        <w:t xml:space="preserve">Communication between the </w:t>
      </w:r>
      <w:r>
        <w:t>group</w:t>
      </w:r>
      <w:r w:rsidRPr="0058548E">
        <w:t xml:space="preserve">s, </w:t>
      </w:r>
      <w:r>
        <w:t>NCOSS</w:t>
      </w:r>
      <w:r w:rsidRPr="0058548E">
        <w:t xml:space="preserve"> and the SPRC</w:t>
      </w:r>
      <w:r>
        <w:t xml:space="preserve">/SCU </w:t>
      </w:r>
    </w:p>
    <w:p w14:paraId="532234D2" w14:textId="77777777" w:rsidR="00EE4CBC" w:rsidRPr="0081530D" w:rsidRDefault="00EE4CBC" w:rsidP="0081530D">
      <w:pPr>
        <w:pStyle w:val="BodyText"/>
      </w:pPr>
      <w:r w:rsidRPr="0081530D">
        <w:t xml:space="preserve">NCOSS will communicate directly with the groups through an identified staff member in charge of coordinating the groups. NCOSS and SPRC/SCU have regular fortnightly project meetings to facilitate input and communication between the project partners not involved in the conduct of the action research project. </w:t>
      </w:r>
    </w:p>
    <w:p w14:paraId="6251360D" w14:textId="77777777" w:rsidR="00EE4CBC" w:rsidRPr="005B3632" w:rsidRDefault="00EE4CBC" w:rsidP="00973A6B">
      <w:pPr>
        <w:pStyle w:val="Heading4"/>
      </w:pPr>
      <w:r>
        <w:t>Group d</w:t>
      </w:r>
      <w:r w:rsidRPr="005B3632">
        <w:t xml:space="preserve">ata collection </w:t>
      </w:r>
      <w:r>
        <w:t>and presentation</w:t>
      </w:r>
    </w:p>
    <w:p w14:paraId="609381CA" w14:textId="77777777" w:rsidR="00EE4CBC" w:rsidRPr="003D32EA" w:rsidRDefault="00EE4CBC" w:rsidP="0081530D">
      <w:pPr>
        <w:pStyle w:val="BodyText"/>
      </w:pPr>
      <w:r>
        <w:t xml:space="preserve">Data will be </w:t>
      </w:r>
      <w:r w:rsidRPr="0081530D">
        <w:t>collected about peoples’ and workers’ experiences of culturally sensitive</w:t>
      </w:r>
      <w:r w:rsidRPr="0081530D">
        <w:fldChar w:fldCharType="begin"/>
      </w:r>
      <w:r w:rsidRPr="0081530D">
        <w:instrText xml:space="preserve"> ADDIN EN.CITE &lt;EndNote&gt;&lt;Cite&gt;&lt;Author&gt;Manders&lt;/Author&gt;&lt;Year&gt;2009&lt;/Year&gt;&lt;RecNum&gt;63&lt;/RecNum&gt;&lt;DisplayText&gt;(Manders and Stoneman, 2009, Mepham, 2010)&lt;/DisplayText&gt;&lt;record&gt;&lt;rec-number&gt;63&lt;/rec-number&gt;&lt;foreign-keys&gt;&lt;key app="EN" db-id="e2pvpettoe5ddver2zlpspd00avfvwwf99z5"&gt;63&lt;/key&gt;&lt;/foreign-keys&gt;&lt;ref-type name="Journal Article"&gt;17&lt;/ref-type&gt;&lt;contributors&gt;&lt;authors&gt;&lt;author&gt;Manders, Jeanette E&lt;/author&gt;&lt;author&gt;Stoneman, Zolinda&lt;/author&gt;&lt;/authors&gt;&lt;/contributors&gt;&lt;titles&gt;&lt;title&gt;Children with disabilities in the child protective services system: An analog study of investigation and case management&lt;/title&gt;&lt;secondary-title&gt;Child abuse &amp;amp; neglect&lt;/secondary-title&gt;&lt;/titles&gt;&lt;periodical&gt;&lt;full-title&gt;Child abuse &amp;amp; neglect&lt;/full-title&gt;&lt;/periodical&gt;&lt;pages&gt;229-237&lt;/pages&gt;&lt;volume&gt;33&lt;/volume&gt;&lt;number&gt;4&lt;/number&gt;&lt;dates&gt;&lt;year&gt;2009&lt;/year&gt;&lt;/dates&gt;&lt;isbn&gt;0145-2134&lt;/isbn&gt;&lt;urls&gt;&lt;/urls&gt;&lt;/record&gt;&lt;/Cite&gt;&lt;Cite&gt;&lt;Author&gt;Mepham&lt;/Author&gt;&lt;Year&gt;2010&lt;/Year&gt;&lt;RecNum&gt;64&lt;/RecNum&gt;&lt;record&gt;&lt;rec-number&gt;64&lt;/rec-number&gt;&lt;foreign-keys&gt;&lt;key app="EN" db-id="e2pvpettoe5ddver2zlpspd00avfvwwf99z5"&gt;64&lt;/key&gt;&lt;/foreign-keys&gt;&lt;ref-type name="Journal Article"&gt;17&lt;/ref-type&gt;&lt;contributors&gt;&lt;authors&gt;&lt;author&gt;Mepham, Sarah&lt;/author&gt;&lt;/authors&gt;&lt;/contributors&gt;&lt;titles&gt;&lt;title&gt;Disabled children: The right to feel safe&lt;/title&gt;&lt;secondary-title&gt;Child care in practice&lt;/secondary-title&gt;&lt;/titles&gt;&lt;periodical&gt;&lt;full-title&gt;Child care in practice&lt;/full-title&gt;&lt;/periodical&gt;&lt;pages&gt;19-34&lt;/pages&gt;&lt;volume&gt;16&lt;/volume&gt;&lt;number&gt;1&lt;/number&gt;&lt;dates&gt;&lt;year&gt;2010&lt;/year&gt;&lt;/dates&gt;&lt;isbn&gt;1357-5279&lt;/isbn&gt;&lt;urls&gt;&lt;/urls&gt;&lt;/record&gt;&lt;/Cite&gt;&lt;/EndNote&gt;</w:instrText>
      </w:r>
      <w:r w:rsidRPr="0081530D">
        <w:fldChar w:fldCharType="end"/>
      </w:r>
      <w:r w:rsidRPr="0081530D">
        <w:t xml:space="preserve"> supported decision making around personal safety and prevention of harm (how and when do people seek this type of support; what are the different forms it is being provided; when does it achieve the outcomes people ar</w:t>
      </w:r>
      <w:r>
        <w:t xml:space="preserve">e satisfied with/ workers are confident in their support provision; what does ‘culturally sensitive’ mean in the context of personal decisions around safety and harm minimisation). </w:t>
      </w:r>
    </w:p>
    <w:p w14:paraId="15E6FFE5" w14:textId="77777777" w:rsidR="00EE4CBC" w:rsidRPr="00EF743F" w:rsidRDefault="00EE4CBC" w:rsidP="00973A6B">
      <w:pPr>
        <w:pStyle w:val="ListNumber"/>
      </w:pPr>
      <w:r w:rsidRPr="00EF743F">
        <w:t>Self-</w:t>
      </w:r>
      <w:r w:rsidRPr="00973A6B">
        <w:t>documenting</w:t>
      </w:r>
      <w:r w:rsidRPr="00EF743F">
        <w:t xml:space="preserve"> the journey</w:t>
      </w:r>
    </w:p>
    <w:p w14:paraId="59F3C20A" w14:textId="77777777" w:rsidR="00EE4CBC" w:rsidRDefault="00EE4CBC" w:rsidP="0081530D">
      <w:pPr>
        <w:pStyle w:val="BodyText"/>
      </w:pPr>
      <w:r>
        <w:t xml:space="preserve">The data collection </w:t>
      </w:r>
      <w:r w:rsidRPr="0081530D">
        <w:t>methods will be decided in the groups and by individual research participants, depending on their preferences, interests, abilities and previous experiences with research. Potential group research methods are outlined in detail in</w:t>
      </w:r>
      <w:r w:rsidR="009F407C">
        <w:t xml:space="preserve"> </w:t>
      </w:r>
      <w:r w:rsidR="009F407C">
        <w:fldChar w:fldCharType="begin"/>
      </w:r>
      <w:r w:rsidR="009F407C">
        <w:instrText xml:space="preserve"> REF _Ref488322710 \n \h </w:instrText>
      </w:r>
      <w:r w:rsidR="009F407C">
        <w:fldChar w:fldCharType="separate"/>
      </w:r>
      <w:r w:rsidR="009F407C">
        <w:t>Appendix A</w:t>
      </w:r>
      <w:r w:rsidR="009F407C">
        <w:fldChar w:fldCharType="end"/>
      </w:r>
      <w:r w:rsidRPr="0081530D">
        <w:t>. They can include, for example, taking photos of situations, places, things or people and reflecting about them later, what they meant to the person (Method: photovoice and photo interviews); drawing or painting a situation where and when the person discussed safety, or received supported decision making around preventing harm (Method: art and visual methods); group discussions, ‘yarns’ or one-on-one interviews about people’s</w:t>
      </w:r>
      <w:r>
        <w:t xml:space="preserve"> and workers’ experiences on the topic. </w:t>
      </w:r>
    </w:p>
    <w:p w14:paraId="7767EF44" w14:textId="77777777" w:rsidR="00EE4CBC" w:rsidRDefault="00EE4CBC" w:rsidP="0081530D">
      <w:pPr>
        <w:pStyle w:val="ListNumber"/>
        <w:numPr>
          <w:ilvl w:val="1"/>
          <w:numId w:val="23"/>
        </w:numPr>
      </w:pPr>
      <w:r>
        <w:t xml:space="preserve">Discussing and </w:t>
      </w:r>
      <w:r w:rsidRPr="00973A6B">
        <w:t>reflecting</w:t>
      </w:r>
      <w:r>
        <w:t xml:space="preserve"> the self-documentation data</w:t>
      </w:r>
    </w:p>
    <w:p w14:paraId="69530AA6" w14:textId="77777777" w:rsidR="00EE4CBC" w:rsidRDefault="00EE4CBC" w:rsidP="0081530D">
      <w:pPr>
        <w:pStyle w:val="BodyText"/>
      </w:pPr>
      <w:r>
        <w:t xml:space="preserve">Once participants </w:t>
      </w:r>
      <w:r w:rsidRPr="0081530D">
        <w:t>have selected their preferred method and collected the data about their experiences, they will be invited to reflect and share them with other research participants during an inclusive workshop or alternatively, if they prefer, in a one-on-one safe setting, with selected project partners/ facilitator (a trusted</w:t>
      </w:r>
      <w:r>
        <w:t xml:space="preserve"> staff member, or the NCOSS facilitator). </w:t>
      </w:r>
    </w:p>
    <w:p w14:paraId="31CC6164" w14:textId="77777777" w:rsidR="00EE4CBC" w:rsidRDefault="00EE4CBC" w:rsidP="001D44FD">
      <w:pPr>
        <w:pStyle w:val="ListNumber"/>
        <w:numPr>
          <w:ilvl w:val="1"/>
          <w:numId w:val="21"/>
        </w:numPr>
      </w:pPr>
      <w:r>
        <w:t xml:space="preserve">Shaping the </w:t>
      </w:r>
      <w:r w:rsidRPr="00973A6B">
        <w:t>information</w:t>
      </w:r>
      <w:r>
        <w:t>/ findings for a wider audience</w:t>
      </w:r>
    </w:p>
    <w:p w14:paraId="08C10010" w14:textId="77777777" w:rsidR="00EE4CBC" w:rsidRDefault="00EE4CBC" w:rsidP="0081530D">
      <w:pPr>
        <w:pStyle w:val="BodyText"/>
      </w:pPr>
      <w:r>
        <w:t xml:space="preserve">After the completion of the first two stages (self-documentation and reflection of decision-making support around personal safety and wellbeing), the group members will be invited to get together again, to review and provide input and improvements into a draft practice guide on culturally sensitive decision-making support around safety. </w:t>
      </w:r>
    </w:p>
    <w:p w14:paraId="6F2C2B45" w14:textId="77777777" w:rsidR="00EE4CBC" w:rsidRDefault="00EE4CBC" w:rsidP="0081530D">
      <w:pPr>
        <w:pStyle w:val="BodyText"/>
      </w:pPr>
      <w:r>
        <w:t xml:space="preserve">During these inclusive workshops (one at each of the groups), participants will be invited to discuss how the finalised practice guide and other outputs from the research (findings report), will be shaped and shared with a wider audience. </w:t>
      </w:r>
    </w:p>
    <w:p w14:paraId="0C84DE85" w14:textId="77777777" w:rsidR="0081530D" w:rsidRDefault="0081530D" w:rsidP="00EE4CBC">
      <w:pPr>
        <w:pStyle w:val="BodyText"/>
        <w:jc w:val="both"/>
      </w:pPr>
    </w:p>
    <w:p w14:paraId="60594FE2" w14:textId="77777777" w:rsidR="00EE4CBC" w:rsidRDefault="00EE4CBC" w:rsidP="001D44FD">
      <w:pPr>
        <w:pStyle w:val="ListNumber"/>
        <w:numPr>
          <w:ilvl w:val="1"/>
          <w:numId w:val="22"/>
        </w:numPr>
      </w:pPr>
      <w:r>
        <w:t>Presenting the project findings (optional)</w:t>
      </w:r>
    </w:p>
    <w:p w14:paraId="5D5A7A73" w14:textId="77777777" w:rsidR="00EE4CBC" w:rsidRPr="0081530D" w:rsidRDefault="00EE4CBC" w:rsidP="0081530D">
      <w:pPr>
        <w:pStyle w:val="BodyText"/>
      </w:pPr>
      <w:r w:rsidRPr="0081530D">
        <w:t>Some groups, or individual action research participants, may choose to present some of their own work/data, and/or the practice guide in the organisations they work at, or where they receive support, or their wider community.</w:t>
      </w:r>
    </w:p>
    <w:p w14:paraId="73187673" w14:textId="77777777" w:rsidR="00EE4CBC" w:rsidRPr="0081530D" w:rsidRDefault="00EE4CBC" w:rsidP="0081530D">
      <w:pPr>
        <w:pStyle w:val="BodyText"/>
      </w:pPr>
      <w:r w:rsidRPr="0081530D">
        <w:t xml:space="preserve">For people and workers who would like to get involved in direct dissemination of the project findings and practice guide to advocacy and information organisations and to a wider audience, the NCOSS facilitator and the researchers will establish opportunities for community and academic presentations (e.g. during the bi-monthly SPRC Disability Research Group Meeting, presentation at the monthly SPRC seminar series). </w:t>
      </w:r>
    </w:p>
    <w:p w14:paraId="0C851078" w14:textId="77777777" w:rsidR="00EE4CBC" w:rsidRPr="00AF7ADF" w:rsidRDefault="00EE4CBC" w:rsidP="00973A6B">
      <w:pPr>
        <w:pStyle w:val="Heading4"/>
      </w:pPr>
      <w:r w:rsidRPr="00AF7ADF">
        <w:t>Action research</w:t>
      </w:r>
      <w:r>
        <w:t xml:space="preserve"> key</w:t>
      </w:r>
      <w:r w:rsidRPr="00AF7ADF">
        <w:t xml:space="preserve"> principles</w:t>
      </w:r>
      <w:r>
        <w:t>: person-centredness and choice</w:t>
      </w:r>
      <w:r w:rsidRPr="00AF7ADF">
        <w:t xml:space="preserve"> </w:t>
      </w:r>
    </w:p>
    <w:p w14:paraId="67D57447" w14:textId="77777777" w:rsidR="00EE4CBC" w:rsidRPr="0081530D" w:rsidRDefault="00EE4CBC" w:rsidP="0081530D">
      <w:pPr>
        <w:pStyle w:val="BodyText"/>
      </w:pPr>
      <w:r w:rsidRPr="0081530D">
        <w:t xml:space="preserve">During the action research process, participants will be given options to choose which means of collecting and sharing their self-documentation journey suit them best. Some people and workers may decide to take part in different forums, for example, discussing their experiences on an individual basis (on-on-one), and reflecting in a group discussion/ workshop. </w:t>
      </w:r>
    </w:p>
    <w:p w14:paraId="02DAB9D6" w14:textId="77777777" w:rsidR="00EE4CBC" w:rsidRPr="0081530D" w:rsidRDefault="00EE4CBC" w:rsidP="0081530D">
      <w:pPr>
        <w:pStyle w:val="BodyText"/>
      </w:pPr>
      <w:r w:rsidRPr="0081530D">
        <w:t xml:space="preserve">SCU and SPRC have extensive experience in applying and providing advice on a range of action research and inclusive research methods. The university-based researchers will provide guidance to ensure that people and workers (group members) have access to, and understand, the range of options and forms they can choose to contribute to the action research project. </w:t>
      </w:r>
    </w:p>
    <w:p w14:paraId="1C180BC1" w14:textId="77777777" w:rsidR="00EE4CBC" w:rsidRPr="0081530D" w:rsidRDefault="00EE4CBC" w:rsidP="0081530D">
      <w:pPr>
        <w:pStyle w:val="BodyText"/>
      </w:pPr>
      <w:r w:rsidRPr="0081530D">
        <w:t>The NCOSS facilitator has extensive experience in facilitation and supported decision making with people with disability in personal life and in civic contributions; with their informal supporters; and with staff.</w:t>
      </w:r>
    </w:p>
    <w:p w14:paraId="6187A9C1" w14:textId="77777777" w:rsidR="00EE4CBC" w:rsidRPr="00BA4152" w:rsidRDefault="00EE4CBC" w:rsidP="00973A6B">
      <w:pPr>
        <w:pStyle w:val="Heading4"/>
      </w:pPr>
      <w:r>
        <w:t>Group</w:t>
      </w:r>
      <w:r w:rsidRPr="00BA4152">
        <w:t xml:space="preserve"> research topics</w:t>
      </w:r>
    </w:p>
    <w:p w14:paraId="2C883C43" w14:textId="77777777" w:rsidR="00EE4CBC" w:rsidRPr="0081530D" w:rsidRDefault="00EE4CBC" w:rsidP="0081530D">
      <w:pPr>
        <w:pStyle w:val="BodyText"/>
      </w:pPr>
      <w:r w:rsidRPr="00E3158C">
        <w:t xml:space="preserve">During </w:t>
      </w:r>
      <w:r>
        <w:t>the</w:t>
      </w:r>
      <w:r w:rsidRPr="00E3158C">
        <w:t xml:space="preserve"> </w:t>
      </w:r>
      <w:r>
        <w:t xml:space="preserve">five or </w:t>
      </w:r>
      <w:r w:rsidRPr="0081530D">
        <w:t xml:space="preserve">six meetings, groups will discuss various aspects of their experiences with decision-making support. </w:t>
      </w:r>
    </w:p>
    <w:p w14:paraId="017CA671" w14:textId="77777777" w:rsidR="00EE4CBC" w:rsidRPr="0081530D" w:rsidRDefault="00EE4CBC" w:rsidP="0081530D">
      <w:pPr>
        <w:pStyle w:val="BodyText"/>
      </w:pPr>
      <w:r w:rsidRPr="0081530D">
        <w:t xml:space="preserve">Below is a list of five relevant research topics that, as a whole, cover key aspects of the research questions. These topics are suggestions only and can be varied in content and sequence according to each group’s preferences. </w:t>
      </w:r>
    </w:p>
    <w:p w14:paraId="2609F732" w14:textId="77777777" w:rsidR="00EE4CBC" w:rsidRPr="00E3158C" w:rsidRDefault="00EE4CBC" w:rsidP="0081530D">
      <w:pPr>
        <w:pStyle w:val="BodyText"/>
      </w:pPr>
      <w:r w:rsidRPr="0081530D">
        <w:t>The suggested research</w:t>
      </w:r>
      <w:r w:rsidRPr="00E3158C">
        <w:t xml:space="preserve"> topics are: </w:t>
      </w:r>
    </w:p>
    <w:p w14:paraId="675D1134" w14:textId="77777777" w:rsidR="00EE4CBC" w:rsidRPr="00970A4C" w:rsidRDefault="00EE4CBC" w:rsidP="001D44FD">
      <w:pPr>
        <w:pStyle w:val="BodyText"/>
        <w:numPr>
          <w:ilvl w:val="0"/>
          <w:numId w:val="18"/>
        </w:numPr>
        <w:tabs>
          <w:tab w:val="clear" w:pos="357"/>
        </w:tabs>
        <w:spacing w:after="160"/>
        <w:jc w:val="both"/>
      </w:pPr>
      <w:r>
        <w:rPr>
          <w:b/>
        </w:rPr>
        <w:t xml:space="preserve">My </w:t>
      </w:r>
      <w:r w:rsidRPr="00970A4C">
        <w:rPr>
          <w:b/>
        </w:rPr>
        <w:t>Safety</w:t>
      </w:r>
      <w:r w:rsidRPr="00970A4C">
        <w:t>: What does feeling safe and being well mean to you?</w:t>
      </w:r>
    </w:p>
    <w:p w14:paraId="7869EDA3" w14:textId="77777777" w:rsidR="00EE4CBC" w:rsidRPr="00970A4C" w:rsidRDefault="00EE4CBC" w:rsidP="001D44FD">
      <w:pPr>
        <w:pStyle w:val="BodyText"/>
        <w:numPr>
          <w:ilvl w:val="0"/>
          <w:numId w:val="18"/>
        </w:numPr>
        <w:tabs>
          <w:tab w:val="clear" w:pos="357"/>
        </w:tabs>
        <w:spacing w:after="0"/>
        <w:jc w:val="both"/>
      </w:pPr>
      <w:r>
        <w:rPr>
          <w:b/>
        </w:rPr>
        <w:t xml:space="preserve">My </w:t>
      </w:r>
      <w:r w:rsidRPr="00970A4C">
        <w:rPr>
          <w:b/>
        </w:rPr>
        <w:t>Decisions</w:t>
      </w:r>
      <w:r w:rsidRPr="00970A4C">
        <w:t xml:space="preserve">: </w:t>
      </w:r>
    </w:p>
    <w:p w14:paraId="12CE8466" w14:textId="77777777" w:rsidR="00EE4CBC" w:rsidRPr="00970A4C" w:rsidRDefault="00EE4CBC" w:rsidP="00973A6B">
      <w:pPr>
        <w:pStyle w:val="ListBullet2"/>
      </w:pPr>
      <w:r w:rsidRPr="00970A4C">
        <w:t>How do people speak about, or make decisions about</w:t>
      </w:r>
      <w:r>
        <w:t>,</w:t>
      </w:r>
      <w:r w:rsidRPr="00970A4C">
        <w:t xml:space="preserve"> being safe; </w:t>
      </w:r>
    </w:p>
    <w:p w14:paraId="17B9EC0A" w14:textId="77777777" w:rsidR="00EE4CBC" w:rsidRPr="00970A4C" w:rsidRDefault="00EE4CBC" w:rsidP="00973A6B">
      <w:pPr>
        <w:pStyle w:val="ListBullet2"/>
      </w:pPr>
      <w:r w:rsidRPr="00970A4C">
        <w:t xml:space="preserve">When and where do you think about being safe (e.g. internet, housemates, cooking, making friends, relationships, money/finances etc); and </w:t>
      </w:r>
    </w:p>
    <w:p w14:paraId="52A0EAD6" w14:textId="77777777" w:rsidR="00EE4CBC" w:rsidRPr="00970A4C" w:rsidRDefault="00EE4CBC" w:rsidP="00973A6B">
      <w:pPr>
        <w:pStyle w:val="ListBullet2"/>
      </w:pPr>
      <w:r w:rsidRPr="00970A4C">
        <w:t>What decisions do people [you] make about staying safe?</w:t>
      </w:r>
    </w:p>
    <w:p w14:paraId="025DFE38" w14:textId="77777777" w:rsidR="00EE4CBC" w:rsidRPr="00970A4C" w:rsidRDefault="00EE4CBC" w:rsidP="001D44FD">
      <w:pPr>
        <w:pStyle w:val="BodyText"/>
        <w:numPr>
          <w:ilvl w:val="0"/>
          <w:numId w:val="18"/>
        </w:numPr>
        <w:tabs>
          <w:tab w:val="clear" w:pos="357"/>
        </w:tabs>
        <w:spacing w:after="0"/>
        <w:rPr>
          <w:b/>
        </w:rPr>
      </w:pPr>
      <w:r w:rsidRPr="00970A4C">
        <w:rPr>
          <w:b/>
        </w:rPr>
        <w:t xml:space="preserve">My Support: </w:t>
      </w:r>
    </w:p>
    <w:p w14:paraId="6AEE6217" w14:textId="77777777" w:rsidR="00EE4CBC" w:rsidRPr="00970A4C" w:rsidRDefault="00EE4CBC" w:rsidP="00973A6B">
      <w:pPr>
        <w:pStyle w:val="ListBullet2"/>
        <w:rPr>
          <w:b/>
        </w:rPr>
      </w:pPr>
      <w:r w:rsidRPr="00970A4C">
        <w:t xml:space="preserve">What experiences do you/people have with supported decision-making about safety and wellbeing? [getting </w:t>
      </w:r>
      <w:r w:rsidRPr="00970A4C">
        <w:rPr>
          <w:u w:val="single"/>
        </w:rPr>
        <w:t>and</w:t>
      </w:r>
      <w:r w:rsidRPr="00970A4C">
        <w:t xml:space="preserve"> providing support]</w:t>
      </w:r>
    </w:p>
    <w:p w14:paraId="5635EB97" w14:textId="77777777" w:rsidR="00EE4CBC" w:rsidRPr="00970A4C" w:rsidRDefault="00EE4CBC" w:rsidP="00973A6B">
      <w:pPr>
        <w:pStyle w:val="ListBullet2"/>
        <w:rPr>
          <w:b/>
        </w:rPr>
      </w:pPr>
      <w:r w:rsidRPr="00970A4C">
        <w:t xml:space="preserve">Who do people go to when they need support about making decisions about staying safe (family, worker, friend)? </w:t>
      </w:r>
    </w:p>
    <w:p w14:paraId="6D9BEB86" w14:textId="77777777" w:rsidR="00EE4CBC" w:rsidRPr="00970A4C" w:rsidRDefault="00EE4CBC" w:rsidP="00973A6B">
      <w:pPr>
        <w:pStyle w:val="ListBullet2"/>
        <w:rPr>
          <w:b/>
        </w:rPr>
      </w:pPr>
      <w:r w:rsidRPr="00970A4C">
        <w:t xml:space="preserve">Who do people go to when they need support about making decisions about staying safe when </w:t>
      </w:r>
      <w:r w:rsidRPr="00F137F5">
        <w:t>they live away from or don’t have</w:t>
      </w:r>
      <w:r w:rsidRPr="00970A4C">
        <w:t xml:space="preserve"> family or community to support them?</w:t>
      </w:r>
    </w:p>
    <w:p w14:paraId="11A7748F" w14:textId="77777777" w:rsidR="00EE4CBC" w:rsidRPr="00970A4C" w:rsidRDefault="00EE4CBC" w:rsidP="00973A6B">
      <w:pPr>
        <w:pStyle w:val="ListBullet2"/>
        <w:rPr>
          <w:b/>
        </w:rPr>
      </w:pPr>
      <w:r w:rsidRPr="00970A4C">
        <w:t>When and where do people seek support to plan to stay safe [proactive]; when do people seek support when they feel unsafe [recovery-oriented]?</w:t>
      </w:r>
    </w:p>
    <w:p w14:paraId="602F559C" w14:textId="77777777" w:rsidR="00EE4CBC" w:rsidRDefault="00EE4CBC" w:rsidP="001D44FD">
      <w:pPr>
        <w:pStyle w:val="BodyText"/>
        <w:numPr>
          <w:ilvl w:val="0"/>
          <w:numId w:val="18"/>
        </w:numPr>
        <w:tabs>
          <w:tab w:val="clear" w:pos="357"/>
        </w:tabs>
        <w:spacing w:after="0"/>
        <w:jc w:val="both"/>
      </w:pPr>
      <w:r w:rsidRPr="00080B7C">
        <w:rPr>
          <w:b/>
        </w:rPr>
        <w:t>What Workers need to provide support</w:t>
      </w:r>
      <w:r>
        <w:t xml:space="preserve">: </w:t>
      </w:r>
    </w:p>
    <w:p w14:paraId="12F41C57" w14:textId="77777777" w:rsidR="00EE4CBC" w:rsidRDefault="00EE4CBC" w:rsidP="00973A6B">
      <w:pPr>
        <w:pStyle w:val="ListBullet2"/>
      </w:pPr>
      <w:r w:rsidRPr="00080B7C">
        <w:t xml:space="preserve">What support do workers need to provide people with support to make decisions about their own safety and </w:t>
      </w:r>
      <w:r>
        <w:t xml:space="preserve">that of </w:t>
      </w:r>
      <w:r w:rsidRPr="00080B7C">
        <w:t>other supporters?</w:t>
      </w:r>
    </w:p>
    <w:p w14:paraId="39EFE0D7" w14:textId="77777777" w:rsidR="00EE4CBC" w:rsidRDefault="00EE4CBC" w:rsidP="00973A6B">
      <w:pPr>
        <w:pStyle w:val="ListBullet2"/>
      </w:pPr>
      <w:r w:rsidRPr="00080B7C">
        <w:t>How can organis</w:t>
      </w:r>
      <w:r>
        <w:t>ations use NDIS packages or ILC</w:t>
      </w:r>
      <w:r w:rsidRPr="00080B7C">
        <w:t xml:space="preserve"> </w:t>
      </w:r>
      <w:r>
        <w:t xml:space="preserve">grants </w:t>
      </w:r>
      <w:r w:rsidRPr="00080B7C">
        <w:t>to support people and their supporters with making decisions about their safety and staying safe?</w:t>
      </w:r>
    </w:p>
    <w:p w14:paraId="42916A87" w14:textId="77777777" w:rsidR="00EE4CBC" w:rsidRPr="00080B7C" w:rsidRDefault="00EE4CBC" w:rsidP="00973A6B">
      <w:pPr>
        <w:pStyle w:val="BodyText"/>
        <w:spacing w:after="0"/>
        <w:jc w:val="both"/>
        <w:rPr>
          <w:b/>
        </w:rPr>
      </w:pPr>
      <w:r w:rsidRPr="00080B7C">
        <w:rPr>
          <w:b/>
        </w:rPr>
        <w:t>5. What Organisations can do to provide support to workers</w:t>
      </w:r>
    </w:p>
    <w:p w14:paraId="5FB08F63" w14:textId="77777777" w:rsidR="00EE4CBC" w:rsidRPr="00080B7C" w:rsidRDefault="00EE4CBC" w:rsidP="00973A6B">
      <w:pPr>
        <w:pStyle w:val="ListBullet2"/>
      </w:pPr>
      <w:r w:rsidRPr="00080B7C">
        <w:t>How does your organisation</w:t>
      </w:r>
      <w:r w:rsidRPr="00080B7C">
        <w:rPr>
          <w:b/>
        </w:rPr>
        <w:t xml:space="preserve"> </w:t>
      </w:r>
      <w:r w:rsidRPr="00080B7C">
        <w:t>[MDAA/SRAC] support workers to assist people to make their decisions about their own safety and staying safe?</w:t>
      </w:r>
    </w:p>
    <w:p w14:paraId="1379BAB6" w14:textId="77777777" w:rsidR="00EE4CBC" w:rsidRPr="00080B7C" w:rsidRDefault="00EE4CBC" w:rsidP="00973A6B">
      <w:pPr>
        <w:pStyle w:val="ListBullet2"/>
      </w:pPr>
      <w:r w:rsidRPr="00080B7C">
        <w:t>How else could your organisation</w:t>
      </w:r>
      <w:r w:rsidRPr="00080B7C">
        <w:rPr>
          <w:b/>
        </w:rPr>
        <w:t xml:space="preserve"> </w:t>
      </w:r>
      <w:r w:rsidRPr="00080B7C">
        <w:t>[MDAA/SRAC] support workers to assist people to make their decisions about their own safety and staying safe?</w:t>
      </w:r>
    </w:p>
    <w:p w14:paraId="3FFC8141" w14:textId="77777777" w:rsidR="00EE4CBC" w:rsidRPr="00D85472" w:rsidRDefault="00EE4CBC" w:rsidP="00EE4CBC">
      <w:pPr>
        <w:pStyle w:val="BodyText"/>
        <w:spacing w:after="160"/>
        <w:jc w:val="both"/>
        <w:rPr>
          <w:b/>
        </w:rPr>
      </w:pPr>
      <w:r>
        <w:rPr>
          <w:b/>
        </w:rPr>
        <w:t xml:space="preserve">6. </w:t>
      </w:r>
      <w:r w:rsidRPr="00970A4C">
        <w:rPr>
          <w:b/>
        </w:rPr>
        <w:t>Reflection</w:t>
      </w:r>
      <w:r w:rsidRPr="00D85472">
        <w:t xml:space="preserve"> on the research process and outcomes: How have you found this process? What does it mean for decision-making support? What do you want to tell other people?</w:t>
      </w:r>
      <w:r w:rsidRPr="00D85472">
        <w:rPr>
          <w:b/>
        </w:rPr>
        <w:t xml:space="preserve"> </w:t>
      </w:r>
    </w:p>
    <w:p w14:paraId="54F769BD" w14:textId="77777777" w:rsidR="00EE4CBC" w:rsidRPr="0091028A" w:rsidRDefault="00EE4CBC" w:rsidP="00973A6B">
      <w:pPr>
        <w:pStyle w:val="Heading4"/>
      </w:pPr>
      <w:r w:rsidRPr="0091028A">
        <w:t xml:space="preserve">Building research capacity </w:t>
      </w:r>
    </w:p>
    <w:p w14:paraId="32A04A4F" w14:textId="77777777" w:rsidR="00EE4CBC" w:rsidRPr="0078625D" w:rsidRDefault="00EE4CBC" w:rsidP="0081530D">
      <w:pPr>
        <w:pStyle w:val="BodyText"/>
      </w:pPr>
      <w:r>
        <w:t xml:space="preserve">Throughout the life </w:t>
      </w:r>
      <w:r w:rsidRPr="0081530D">
        <w:t>of the research project, the project partners (NCOSS facilitator and researchers) will develop and provide resources for group meetings, including: documents to assist in the recruitment of group members; topic guides for discussion; guides on different research methodologies; advice on ethics considerations; participant statement and consent forms; reflection templates for groups and facilitator to complete after each meeting/session (documentation of the process); training to group coordinators and staff; and other resources and support as required. Resources will be expanded and refined with feedback from facilitators and group members to make them useful for this and other related projects</w:t>
      </w:r>
      <w:r w:rsidRPr="0056113E">
        <w:t>.</w:t>
      </w:r>
      <w:r>
        <w:t xml:space="preserve"> </w:t>
      </w:r>
    </w:p>
    <w:p w14:paraId="4A4F7996" w14:textId="77777777" w:rsidR="00EE4CBC" w:rsidRDefault="00EE4CBC" w:rsidP="00973A6B">
      <w:pPr>
        <w:pStyle w:val="Heading1"/>
      </w:pPr>
      <w:bookmarkStart w:id="27" w:name="_Toc488151514"/>
      <w:bookmarkStart w:id="28" w:name="_Toc488679807"/>
      <w:r>
        <w:t xml:space="preserve">Data </w:t>
      </w:r>
      <w:r w:rsidRPr="00973A6B">
        <w:t>analysis</w:t>
      </w:r>
      <w:bookmarkEnd w:id="27"/>
      <w:bookmarkEnd w:id="28"/>
      <w:r>
        <w:t xml:space="preserve"> </w:t>
      </w:r>
    </w:p>
    <w:p w14:paraId="65F854DE" w14:textId="77777777" w:rsidR="00EE4CBC" w:rsidRDefault="00EE4CBC" w:rsidP="00973A6B">
      <w:pPr>
        <w:pStyle w:val="Heading2"/>
      </w:pPr>
      <w:bookmarkStart w:id="29" w:name="_Toc488151515"/>
      <w:bookmarkStart w:id="30" w:name="_Toc488679808"/>
      <w:r>
        <w:t xml:space="preserve">Framework for </w:t>
      </w:r>
      <w:r w:rsidRPr="00973A6B">
        <w:t>data</w:t>
      </w:r>
      <w:r>
        <w:t xml:space="preserve"> analysis</w:t>
      </w:r>
      <w:bookmarkEnd w:id="29"/>
      <w:bookmarkEnd w:id="30"/>
    </w:p>
    <w:p w14:paraId="02DCBFA3" w14:textId="77777777" w:rsidR="00EE4CBC" w:rsidRPr="0081530D" w:rsidRDefault="00EE4CBC" w:rsidP="0081530D">
      <w:pPr>
        <w:pStyle w:val="BodyText"/>
      </w:pPr>
      <w:r w:rsidRPr="0081530D">
        <w:t xml:space="preserve">The qualitative and visual group data, and participants’ reflections on their self-documentation journey, will be analysed during inclusive workshops. The audio recordings from these meetings will be transcribed and analysed against the research questions, using thematic coding. This analysed information, together with the literature and program review and other resources, will be used in the development of the draft practice guide. </w:t>
      </w:r>
    </w:p>
    <w:p w14:paraId="69B094C6" w14:textId="77777777" w:rsidR="00EE4CBC" w:rsidRPr="0081530D" w:rsidRDefault="00EE4CBC" w:rsidP="0081530D">
      <w:pPr>
        <w:pStyle w:val="BodyText"/>
      </w:pPr>
      <w:r w:rsidRPr="0081530D">
        <w:t>The draft practice supported decision-making guide will be reviewed and amended with input and feedback from group participants and facilitators during inclusive workshops. Both the research questions and process, will contribute to data analysis as part of the participatory action research approach.</w:t>
      </w:r>
    </w:p>
    <w:p w14:paraId="3648517D" w14:textId="77777777" w:rsidR="00EE4CBC" w:rsidRDefault="00EE4CBC" w:rsidP="00973A6B">
      <w:pPr>
        <w:pStyle w:val="Heading2"/>
      </w:pPr>
      <w:bookmarkStart w:id="31" w:name="_Toc488151516"/>
      <w:bookmarkStart w:id="32" w:name="_Toc488679809"/>
      <w:r w:rsidRPr="00973A6B">
        <w:t>Expected</w:t>
      </w:r>
      <w:r>
        <w:t xml:space="preserve"> outputs</w:t>
      </w:r>
      <w:bookmarkEnd w:id="31"/>
      <w:bookmarkEnd w:id="32"/>
    </w:p>
    <w:p w14:paraId="0F6B05ED" w14:textId="77777777" w:rsidR="00EE4CBC" w:rsidRDefault="00EE4CBC" w:rsidP="0081530D">
      <w:pPr>
        <w:pStyle w:val="BodyText"/>
        <w:rPr>
          <w:lang w:val="en-GB"/>
        </w:rPr>
      </w:pPr>
      <w:r>
        <w:rPr>
          <w:lang w:val="en-GB"/>
        </w:rPr>
        <w:t xml:space="preserve">In addition to the outcomes listed in section </w:t>
      </w:r>
      <w:r w:rsidR="009F407C">
        <w:rPr>
          <w:lang w:val="en-GB"/>
        </w:rPr>
        <w:fldChar w:fldCharType="begin"/>
      </w:r>
      <w:r w:rsidR="009F407C">
        <w:rPr>
          <w:lang w:val="en-GB"/>
        </w:rPr>
        <w:instrText xml:space="preserve"> REF _Ref488322755 \n \h </w:instrText>
      </w:r>
      <w:r w:rsidR="009F407C">
        <w:rPr>
          <w:lang w:val="en-GB"/>
        </w:rPr>
      </w:r>
      <w:r w:rsidR="009F407C">
        <w:rPr>
          <w:lang w:val="en-GB"/>
        </w:rPr>
        <w:fldChar w:fldCharType="separate"/>
      </w:r>
      <w:r w:rsidR="009F407C">
        <w:rPr>
          <w:lang w:val="en-GB"/>
        </w:rPr>
        <w:t>3.1.1</w:t>
      </w:r>
      <w:r w:rsidR="009F407C">
        <w:rPr>
          <w:lang w:val="en-GB"/>
        </w:rPr>
        <w:fldChar w:fldCharType="end"/>
      </w:r>
      <w:r>
        <w:rPr>
          <w:lang w:val="en-GB"/>
        </w:rPr>
        <w:t>, the project will develop and produce several outputs, including</w:t>
      </w:r>
    </w:p>
    <w:p w14:paraId="17CEFC96" w14:textId="77777777" w:rsidR="00EE4CBC" w:rsidRDefault="00EE4CBC" w:rsidP="00973A6B">
      <w:pPr>
        <w:pStyle w:val="ListBullet"/>
        <w:rPr>
          <w:lang w:val="en-GB"/>
        </w:rPr>
      </w:pPr>
      <w:r>
        <w:rPr>
          <w:lang w:val="en-GB"/>
        </w:rPr>
        <w:t xml:space="preserve">Practice guide </w:t>
      </w:r>
      <w:r>
        <w:t xml:space="preserve">to inform organisational capacity to </w:t>
      </w:r>
      <w:r w:rsidRPr="007075C5">
        <w:t>deliver</w:t>
      </w:r>
      <w:r>
        <w:t xml:space="preserve"> good</w:t>
      </w:r>
      <w:r w:rsidRPr="007075C5">
        <w:t xml:space="preserve"> support</w:t>
      </w:r>
      <w:r>
        <w:t xml:space="preserve"> for workers who support decision making by </w:t>
      </w:r>
      <w:r w:rsidRPr="007075C5">
        <w:t xml:space="preserve">people with disability </w:t>
      </w:r>
      <w:r>
        <w:t xml:space="preserve">about personal safety and preventing harm. The guide will be the basis for </w:t>
      </w:r>
      <w:r>
        <w:rPr>
          <w:lang w:val="en-GB"/>
        </w:rPr>
        <w:t>research-informed guidance to Advocacy and Information organisations about how to operationalise support for decision making about safety in an NDIS and Information, Linkage and Capacity Building (ILC) landscape (responsibility: NCOSS)</w:t>
      </w:r>
    </w:p>
    <w:p w14:paraId="7ABCD5C3" w14:textId="77777777" w:rsidR="00EE4CBC" w:rsidRPr="00704671" w:rsidRDefault="00EE4CBC" w:rsidP="00973A6B">
      <w:pPr>
        <w:pStyle w:val="ListBullet"/>
        <w:rPr>
          <w:lang w:val="en-GB"/>
        </w:rPr>
      </w:pPr>
      <w:r>
        <w:rPr>
          <w:lang w:val="en-GB"/>
        </w:rPr>
        <w:t>Report on implementation findings and lessons from the action research (responsibility: SPRC)</w:t>
      </w:r>
    </w:p>
    <w:p w14:paraId="3961A0C9" w14:textId="77777777" w:rsidR="00EE4CBC" w:rsidRDefault="00EE4CBC" w:rsidP="00973A6B">
      <w:pPr>
        <w:pStyle w:val="ListBullet"/>
        <w:rPr>
          <w:lang w:val="en-GB"/>
        </w:rPr>
      </w:pPr>
      <w:r>
        <w:rPr>
          <w:lang w:val="en-GB"/>
        </w:rPr>
        <w:t>Presentations at various policy and state stakeholder forums, and in particular targeting NSW Advocacy and Information organisations (responsibility: NCOSS and SPRC).</w:t>
      </w:r>
    </w:p>
    <w:p w14:paraId="71621E1A" w14:textId="77777777" w:rsidR="00EE4CBC" w:rsidRPr="0081530D" w:rsidRDefault="00EE4CBC" w:rsidP="0081530D">
      <w:pPr>
        <w:pStyle w:val="BodyText"/>
      </w:pPr>
      <w:r w:rsidRPr="00834C74">
        <w:rPr>
          <w:lang w:val="en-GB"/>
        </w:rPr>
        <w:t xml:space="preserve">The </w:t>
      </w:r>
      <w:r w:rsidRPr="0081530D">
        <w:t xml:space="preserve">findings have policy and practice significance for disability community members, government and nongovernment agencies concerned with disability rights, advocacy, person-centred and culturally sensitive service delivery. </w:t>
      </w:r>
    </w:p>
    <w:p w14:paraId="5C29B88A" w14:textId="77777777" w:rsidR="00EE4CBC" w:rsidRPr="0081530D" w:rsidRDefault="00EE4CBC" w:rsidP="0081530D">
      <w:pPr>
        <w:pStyle w:val="BodyText"/>
      </w:pPr>
      <w:r w:rsidRPr="0081530D">
        <w:t>Lessons learned from this project will be transferable and adaptable to other advocacy agencies, by describing practices that can be operationalised in an NDIS environment. One priority focus of the research project is to provide the disability sector with some guidance and input in applying for Information, Linkages and Capacity Building (ILC) grants. These NDIS grants aim to build personal capacity, ‘making sure people with disability and their families have the skills, resources and confidence they need to participate in the community or access’ services, and to build community capacity, ensuring services ‘become more inclusive of people with disability’.</w:t>
      </w:r>
      <w:r w:rsidRPr="009F407C">
        <w:rPr>
          <w:rStyle w:val="FootnoteReference"/>
          <w:sz w:val="22"/>
        </w:rPr>
        <w:footnoteReference w:id="1"/>
      </w:r>
    </w:p>
    <w:p w14:paraId="479971F4" w14:textId="77777777" w:rsidR="00EE4CBC" w:rsidRPr="00834C74" w:rsidRDefault="00EE4CBC" w:rsidP="00EE4CBC">
      <w:pPr>
        <w:pStyle w:val="BodyText"/>
        <w:jc w:val="both"/>
        <w:rPr>
          <w:lang w:val="en-GB"/>
        </w:rPr>
      </w:pPr>
    </w:p>
    <w:p w14:paraId="64B58617" w14:textId="77777777" w:rsidR="00EE4CBC" w:rsidRDefault="00EE4CBC" w:rsidP="00973A6B">
      <w:pPr>
        <w:pStyle w:val="Heading1"/>
      </w:pPr>
      <w:bookmarkStart w:id="33" w:name="_Toc488151517"/>
      <w:bookmarkStart w:id="34" w:name="_Toc488679810"/>
      <w:r w:rsidRPr="00973A6B">
        <w:t>Timeline</w:t>
      </w:r>
      <w:r>
        <w:t xml:space="preserve"> and responsibilities</w:t>
      </w:r>
      <w:bookmarkEnd w:id="33"/>
      <w:bookmarkEnd w:id="34"/>
    </w:p>
    <w:p w14:paraId="22E60224" w14:textId="77777777" w:rsidR="00EE4CBC" w:rsidRPr="00155F7D" w:rsidRDefault="00EE4CBC" w:rsidP="00973A6B">
      <w:pPr>
        <w:pStyle w:val="Heading2"/>
      </w:pPr>
      <w:bookmarkStart w:id="35" w:name="_Toc488151518"/>
      <w:bookmarkStart w:id="36" w:name="_Toc488679811"/>
      <w:r w:rsidRPr="00155F7D">
        <w:t xml:space="preserve">Project </w:t>
      </w:r>
      <w:r w:rsidRPr="00973A6B">
        <w:t>timeframe</w:t>
      </w:r>
      <w:r w:rsidRPr="00155F7D">
        <w:t xml:space="preserve"> and outputs</w:t>
      </w:r>
      <w:bookmarkEnd w:id="35"/>
      <w:bookmarkEnd w:id="36"/>
    </w:p>
    <w:p w14:paraId="6CECD420" w14:textId="77777777" w:rsidR="00EE4CBC" w:rsidRPr="0081530D" w:rsidRDefault="00EE4CBC" w:rsidP="0081530D">
      <w:pPr>
        <w:pStyle w:val="BodyText"/>
      </w:pPr>
      <w:r w:rsidRPr="007E3CC2">
        <w:t xml:space="preserve">The main </w:t>
      </w:r>
      <w:r w:rsidRPr="0081530D">
        <w:t xml:space="preserve">project stages are the design of the project; project implementation; data collection; analysis and refinement; development of the policy and practice guide; implementation of the guide and dissemination of project findings to a range of stakeholder forums, project partners, and the wider community, policy and disability sector. </w:t>
      </w:r>
    </w:p>
    <w:p w14:paraId="5492C08A" w14:textId="77777777" w:rsidR="00EE4CBC" w:rsidRDefault="00EE4CBC" w:rsidP="0081530D">
      <w:pPr>
        <w:pStyle w:val="BodyText"/>
      </w:pPr>
      <w:r w:rsidRPr="0081530D">
        <w:t>The major outputs from this partnership</w:t>
      </w:r>
      <w:r>
        <w:t xml:space="preserve"> action research project are listed below.</w:t>
      </w:r>
    </w:p>
    <w:p w14:paraId="1CF16426" w14:textId="77777777" w:rsidR="00EE4CBC" w:rsidRDefault="00EE4CBC" w:rsidP="00EE4CBC">
      <w:pPr>
        <w:pStyle w:val="Caption"/>
        <w:jc w:val="both"/>
      </w:pPr>
      <w:bookmarkStart w:id="37" w:name="_Toc488141210"/>
      <w:r>
        <w:t xml:space="preserve">Table </w:t>
      </w:r>
      <w:fldSimple w:instr=" SEQ Table \* ARABIC ">
        <w:r w:rsidR="003B4005">
          <w:rPr>
            <w:noProof/>
          </w:rPr>
          <w:t>1</w:t>
        </w:r>
      </w:fldSimple>
      <w:r>
        <w:t>: Project timeframe</w:t>
      </w:r>
      <w:bookmarkEnd w:id="37"/>
    </w:p>
    <w:tbl>
      <w:tblPr>
        <w:tblStyle w:val="TableGrid"/>
        <w:tblW w:w="9781" w:type="dxa"/>
        <w:tblLayout w:type="fixed"/>
        <w:tblLook w:val="0620" w:firstRow="1" w:lastRow="0" w:firstColumn="0" w:lastColumn="0" w:noHBand="1" w:noVBand="1"/>
      </w:tblPr>
      <w:tblGrid>
        <w:gridCol w:w="6237"/>
        <w:gridCol w:w="1985"/>
        <w:gridCol w:w="1559"/>
      </w:tblGrid>
      <w:tr w:rsidR="00EE4CBC" w:rsidRPr="008D4579" w14:paraId="65247298" w14:textId="77777777" w:rsidTr="003B4005">
        <w:trPr>
          <w:cnfStyle w:val="100000000000" w:firstRow="1" w:lastRow="0" w:firstColumn="0" w:lastColumn="0" w:oddVBand="0" w:evenVBand="0" w:oddHBand="0" w:evenHBand="0" w:firstRowFirstColumn="0" w:firstRowLastColumn="0" w:lastRowFirstColumn="0" w:lastRowLastColumn="0"/>
          <w:trHeight w:val="419"/>
        </w:trPr>
        <w:tc>
          <w:tcPr>
            <w:tcW w:w="6237" w:type="dxa"/>
          </w:tcPr>
          <w:p w14:paraId="739BBC80" w14:textId="77777777" w:rsidR="00EE4CBC" w:rsidRPr="008D4579" w:rsidRDefault="00EE4CBC" w:rsidP="003B4005">
            <w:pPr>
              <w:pStyle w:val="BodyText"/>
              <w:spacing w:before="60" w:after="60" w:line="240" w:lineRule="auto"/>
              <w:rPr>
                <w:rFonts w:asciiTheme="minorHAnsi" w:hAnsiTheme="minorHAnsi" w:cstheme="minorHAnsi"/>
              </w:rPr>
            </w:pPr>
          </w:p>
        </w:tc>
        <w:tc>
          <w:tcPr>
            <w:tcW w:w="1985" w:type="dxa"/>
          </w:tcPr>
          <w:p w14:paraId="389B6B45" w14:textId="77777777" w:rsidR="00EE4CBC" w:rsidRPr="008D4579" w:rsidRDefault="00EE4CBC" w:rsidP="003B4005">
            <w:pPr>
              <w:pStyle w:val="BodyText"/>
              <w:spacing w:before="60" w:after="60" w:line="240" w:lineRule="auto"/>
              <w:rPr>
                <w:rFonts w:asciiTheme="minorHAnsi" w:hAnsiTheme="minorHAnsi" w:cstheme="minorHAnsi"/>
              </w:rPr>
            </w:pPr>
          </w:p>
        </w:tc>
        <w:tc>
          <w:tcPr>
            <w:tcW w:w="1559" w:type="dxa"/>
          </w:tcPr>
          <w:p w14:paraId="3D6EF7C7"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Month</w:t>
            </w:r>
            <w:r>
              <w:rPr>
                <w:rFonts w:asciiTheme="minorHAnsi" w:hAnsiTheme="minorHAnsi" w:cstheme="minorHAnsi"/>
              </w:rPr>
              <w:t xml:space="preserve"> 2017</w:t>
            </w:r>
          </w:p>
        </w:tc>
      </w:tr>
      <w:tr w:rsidR="00EE4CBC" w:rsidRPr="008D4579" w14:paraId="73EBE6E9" w14:textId="77777777" w:rsidTr="003B4005">
        <w:trPr>
          <w:trHeight w:val="70"/>
        </w:trPr>
        <w:tc>
          <w:tcPr>
            <w:tcW w:w="6237" w:type="dxa"/>
          </w:tcPr>
          <w:p w14:paraId="424D213D" w14:textId="77777777" w:rsidR="00EE4CBC" w:rsidRPr="008D4579" w:rsidRDefault="00EE4CBC" w:rsidP="003B4005">
            <w:pPr>
              <w:pStyle w:val="BodyText"/>
              <w:spacing w:before="60" w:after="60" w:line="240" w:lineRule="auto"/>
              <w:jc w:val="both"/>
              <w:rPr>
                <w:rFonts w:asciiTheme="minorHAnsi" w:hAnsiTheme="minorHAnsi" w:cstheme="minorHAnsi"/>
                <w:b/>
              </w:rPr>
            </w:pPr>
            <w:r w:rsidRPr="008D4579">
              <w:rPr>
                <w:rFonts w:asciiTheme="minorHAnsi" w:hAnsiTheme="minorHAnsi" w:cstheme="minorHAnsi"/>
                <w:b/>
              </w:rPr>
              <w:t xml:space="preserve">Design of the project </w:t>
            </w:r>
          </w:p>
        </w:tc>
        <w:tc>
          <w:tcPr>
            <w:tcW w:w="1985" w:type="dxa"/>
          </w:tcPr>
          <w:p w14:paraId="2400E9D8" w14:textId="77777777" w:rsidR="00EE4CBC" w:rsidRPr="008D4579" w:rsidRDefault="00EE4CBC" w:rsidP="003B4005">
            <w:pPr>
              <w:pStyle w:val="BodyText"/>
              <w:spacing w:before="60" w:after="60" w:line="240" w:lineRule="auto"/>
              <w:jc w:val="left"/>
              <w:rPr>
                <w:rFonts w:asciiTheme="minorHAnsi" w:hAnsiTheme="minorHAnsi" w:cstheme="minorHAnsi"/>
              </w:rPr>
            </w:pPr>
          </w:p>
        </w:tc>
        <w:tc>
          <w:tcPr>
            <w:tcW w:w="1559" w:type="dxa"/>
          </w:tcPr>
          <w:p w14:paraId="5217BE49"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Jan-May</w:t>
            </w:r>
          </w:p>
        </w:tc>
      </w:tr>
      <w:tr w:rsidR="00EE4CBC" w:rsidRPr="008D4579" w14:paraId="379211C4" w14:textId="77777777" w:rsidTr="003B4005">
        <w:trPr>
          <w:trHeight w:val="271"/>
        </w:trPr>
        <w:tc>
          <w:tcPr>
            <w:tcW w:w="6237" w:type="dxa"/>
          </w:tcPr>
          <w:p w14:paraId="3C06642B"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Literature and evidence review (completed)</w:t>
            </w:r>
            <w:r w:rsidRPr="008D4579">
              <w:rPr>
                <w:rFonts w:asciiTheme="minorHAnsi" w:hAnsiTheme="minorHAnsi" w:cstheme="minorHAnsi"/>
              </w:rPr>
              <w:tab/>
            </w:r>
          </w:p>
        </w:tc>
        <w:tc>
          <w:tcPr>
            <w:tcW w:w="1985" w:type="dxa"/>
          </w:tcPr>
          <w:p w14:paraId="5C3D9245"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UNSW/ NCOSS</w:t>
            </w:r>
          </w:p>
        </w:tc>
        <w:tc>
          <w:tcPr>
            <w:tcW w:w="1559" w:type="dxa"/>
          </w:tcPr>
          <w:p w14:paraId="41215A4D"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March/ April</w:t>
            </w:r>
          </w:p>
        </w:tc>
      </w:tr>
      <w:tr w:rsidR="00EE4CBC" w:rsidRPr="008D4579" w14:paraId="01743F76" w14:textId="77777777" w:rsidTr="003B4005">
        <w:trPr>
          <w:trHeight w:val="80"/>
        </w:trPr>
        <w:tc>
          <w:tcPr>
            <w:tcW w:w="6237" w:type="dxa"/>
            <w:tcBorders>
              <w:bottom w:val="nil"/>
            </w:tcBorders>
          </w:tcPr>
          <w:p w14:paraId="79C06537"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Meetings with partner organisations (ongoing)</w:t>
            </w:r>
          </w:p>
        </w:tc>
        <w:tc>
          <w:tcPr>
            <w:tcW w:w="1985" w:type="dxa"/>
            <w:tcBorders>
              <w:bottom w:val="nil"/>
            </w:tcBorders>
          </w:tcPr>
          <w:p w14:paraId="64F7E717"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NCOSS</w:t>
            </w:r>
          </w:p>
        </w:tc>
        <w:tc>
          <w:tcPr>
            <w:tcW w:w="1559" w:type="dxa"/>
            <w:tcBorders>
              <w:bottom w:val="nil"/>
            </w:tcBorders>
          </w:tcPr>
          <w:p w14:paraId="15693DCB"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March-</w:t>
            </w:r>
          </w:p>
        </w:tc>
      </w:tr>
      <w:tr w:rsidR="00EE4CBC" w:rsidRPr="008D4579" w14:paraId="0F279247" w14:textId="77777777" w:rsidTr="003B4005">
        <w:trPr>
          <w:trHeight w:val="80"/>
        </w:trPr>
        <w:tc>
          <w:tcPr>
            <w:tcW w:w="6237" w:type="dxa"/>
            <w:tcBorders>
              <w:bottom w:val="single" w:sz="4" w:space="0" w:color="E37222" w:themeColor="accent1"/>
            </w:tcBorders>
          </w:tcPr>
          <w:p w14:paraId="63B33382"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 xml:space="preserve">Research plan </w:t>
            </w:r>
          </w:p>
        </w:tc>
        <w:tc>
          <w:tcPr>
            <w:tcW w:w="1985" w:type="dxa"/>
            <w:tcBorders>
              <w:bottom w:val="single" w:sz="4" w:space="0" w:color="E37222" w:themeColor="accent1"/>
            </w:tcBorders>
          </w:tcPr>
          <w:p w14:paraId="6CCBF16B"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UNSW</w:t>
            </w:r>
          </w:p>
        </w:tc>
        <w:tc>
          <w:tcPr>
            <w:tcW w:w="1559" w:type="dxa"/>
            <w:tcBorders>
              <w:bottom w:val="single" w:sz="4" w:space="0" w:color="E37222" w:themeColor="accent1"/>
            </w:tcBorders>
          </w:tcPr>
          <w:p w14:paraId="66F99074" w14:textId="77777777" w:rsidR="00EE4CBC" w:rsidRPr="008D4579" w:rsidRDefault="00EE4CBC" w:rsidP="003B4005">
            <w:pPr>
              <w:pStyle w:val="BodyText"/>
              <w:spacing w:before="60" w:after="60" w:line="240" w:lineRule="auto"/>
              <w:jc w:val="left"/>
              <w:rPr>
                <w:rFonts w:asciiTheme="minorHAnsi" w:hAnsiTheme="minorHAnsi" w:cstheme="minorHAnsi"/>
              </w:rPr>
            </w:pPr>
            <w:r>
              <w:rPr>
                <w:rFonts w:asciiTheme="minorHAnsi" w:hAnsiTheme="minorHAnsi" w:cstheme="minorHAnsi"/>
              </w:rPr>
              <w:t>July</w:t>
            </w:r>
          </w:p>
        </w:tc>
      </w:tr>
      <w:tr w:rsidR="00EE4CBC" w:rsidRPr="008D4579" w14:paraId="1A991E8F" w14:textId="77777777" w:rsidTr="003B4005">
        <w:trPr>
          <w:trHeight w:val="159"/>
        </w:trPr>
        <w:tc>
          <w:tcPr>
            <w:tcW w:w="6237" w:type="dxa"/>
            <w:tcBorders>
              <w:top w:val="single" w:sz="4" w:space="0" w:color="E37222" w:themeColor="accent1"/>
            </w:tcBorders>
          </w:tcPr>
          <w:p w14:paraId="7C2362FD"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b/>
              </w:rPr>
              <w:t>Implementation</w:t>
            </w:r>
          </w:p>
        </w:tc>
        <w:tc>
          <w:tcPr>
            <w:tcW w:w="1985" w:type="dxa"/>
            <w:tcBorders>
              <w:top w:val="single" w:sz="4" w:space="0" w:color="E37222" w:themeColor="accent1"/>
            </w:tcBorders>
          </w:tcPr>
          <w:p w14:paraId="749982C3" w14:textId="77777777" w:rsidR="00EE4CBC" w:rsidRPr="008D4579" w:rsidRDefault="00EE4CBC" w:rsidP="003B4005">
            <w:pPr>
              <w:pStyle w:val="BodyText"/>
              <w:spacing w:before="60" w:after="60" w:line="240" w:lineRule="auto"/>
              <w:jc w:val="left"/>
              <w:rPr>
                <w:rFonts w:asciiTheme="minorHAnsi" w:hAnsiTheme="minorHAnsi" w:cstheme="minorHAnsi"/>
              </w:rPr>
            </w:pPr>
          </w:p>
        </w:tc>
        <w:tc>
          <w:tcPr>
            <w:tcW w:w="1559" w:type="dxa"/>
            <w:tcBorders>
              <w:top w:val="single" w:sz="4" w:space="0" w:color="E37222" w:themeColor="accent1"/>
            </w:tcBorders>
          </w:tcPr>
          <w:p w14:paraId="403A609C"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May-</w:t>
            </w:r>
            <w:r>
              <w:rPr>
                <w:rFonts w:asciiTheme="minorHAnsi" w:hAnsiTheme="minorHAnsi" w:cstheme="minorHAnsi"/>
              </w:rPr>
              <w:t>August</w:t>
            </w:r>
          </w:p>
        </w:tc>
      </w:tr>
      <w:tr w:rsidR="00EE4CBC" w:rsidRPr="008D4579" w14:paraId="30CDF672" w14:textId="77777777" w:rsidTr="003B4005">
        <w:trPr>
          <w:trHeight w:val="319"/>
        </w:trPr>
        <w:tc>
          <w:tcPr>
            <w:tcW w:w="6237" w:type="dxa"/>
          </w:tcPr>
          <w:p w14:paraId="7F361E46" w14:textId="77777777" w:rsidR="00EE4CBC" w:rsidRPr="008D4579" w:rsidRDefault="00EE4CBC" w:rsidP="003B4005">
            <w:pPr>
              <w:pStyle w:val="BodyText"/>
              <w:spacing w:before="60" w:after="60"/>
              <w:jc w:val="left"/>
              <w:rPr>
                <w:rFonts w:asciiTheme="minorHAnsi" w:hAnsiTheme="minorHAnsi" w:cstheme="minorHAnsi"/>
              </w:rPr>
            </w:pPr>
            <w:r w:rsidRPr="008D4579">
              <w:rPr>
                <w:rFonts w:asciiTheme="minorHAnsi" w:hAnsiTheme="minorHAnsi" w:cstheme="minorHAnsi"/>
              </w:rPr>
              <w:t>Ethics applications (in progress)</w:t>
            </w:r>
          </w:p>
        </w:tc>
        <w:tc>
          <w:tcPr>
            <w:tcW w:w="1985" w:type="dxa"/>
          </w:tcPr>
          <w:p w14:paraId="5A346AD3"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UNSW</w:t>
            </w:r>
          </w:p>
        </w:tc>
        <w:tc>
          <w:tcPr>
            <w:tcW w:w="1559" w:type="dxa"/>
          </w:tcPr>
          <w:p w14:paraId="27F3032F"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573CB4CD" w14:textId="77777777" w:rsidTr="003B4005">
        <w:trPr>
          <w:trHeight w:val="199"/>
        </w:trPr>
        <w:tc>
          <w:tcPr>
            <w:tcW w:w="6237" w:type="dxa"/>
            <w:tcBorders>
              <w:bottom w:val="nil"/>
            </w:tcBorders>
          </w:tcPr>
          <w:p w14:paraId="68743B1E" w14:textId="77777777" w:rsidR="00EE4CBC" w:rsidRPr="008D4579" w:rsidRDefault="00EE4CBC" w:rsidP="003B4005">
            <w:pPr>
              <w:pStyle w:val="BodyText"/>
              <w:spacing w:before="60" w:after="60"/>
              <w:jc w:val="left"/>
              <w:rPr>
                <w:rFonts w:asciiTheme="minorHAnsi" w:hAnsiTheme="minorHAnsi" w:cstheme="minorHAnsi"/>
              </w:rPr>
            </w:pPr>
            <w:r w:rsidRPr="008D4579">
              <w:rPr>
                <w:rFonts w:asciiTheme="minorHAnsi" w:hAnsiTheme="minorHAnsi" w:cstheme="minorHAnsi"/>
              </w:rPr>
              <w:t xml:space="preserve">Development of </w:t>
            </w:r>
            <w:r>
              <w:rPr>
                <w:rFonts w:asciiTheme="minorHAnsi" w:hAnsiTheme="minorHAnsi" w:cstheme="minorHAnsi"/>
              </w:rPr>
              <w:t>group</w:t>
            </w:r>
            <w:r w:rsidRPr="008D4579">
              <w:rPr>
                <w:rFonts w:asciiTheme="minorHAnsi" w:hAnsiTheme="minorHAnsi" w:cstheme="minorHAnsi"/>
              </w:rPr>
              <w:t xml:space="preserve"> resources, e.g. templates, questions, and data collection methodologies (in progress)</w:t>
            </w:r>
          </w:p>
        </w:tc>
        <w:tc>
          <w:tcPr>
            <w:tcW w:w="1985" w:type="dxa"/>
            <w:tcBorders>
              <w:bottom w:val="nil"/>
            </w:tcBorders>
          </w:tcPr>
          <w:p w14:paraId="4E0CE795"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UNSW/ NCOSS</w:t>
            </w:r>
          </w:p>
        </w:tc>
        <w:tc>
          <w:tcPr>
            <w:tcW w:w="1559" w:type="dxa"/>
            <w:tcBorders>
              <w:bottom w:val="nil"/>
            </w:tcBorders>
          </w:tcPr>
          <w:p w14:paraId="601D185E"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64001B58" w14:textId="77777777" w:rsidTr="003B4005">
        <w:trPr>
          <w:trHeight w:val="80"/>
        </w:trPr>
        <w:tc>
          <w:tcPr>
            <w:tcW w:w="6237" w:type="dxa"/>
            <w:tcBorders>
              <w:bottom w:val="single" w:sz="4" w:space="0" w:color="E37222" w:themeColor="accent1"/>
            </w:tcBorders>
          </w:tcPr>
          <w:p w14:paraId="4EF0F077" w14:textId="77777777" w:rsidR="00EE4CBC" w:rsidRPr="008D4579" w:rsidRDefault="00EE4CBC" w:rsidP="003B4005">
            <w:pPr>
              <w:pStyle w:val="BodyText"/>
              <w:spacing w:before="60" w:after="60"/>
              <w:jc w:val="left"/>
              <w:rPr>
                <w:rFonts w:asciiTheme="minorHAnsi" w:hAnsiTheme="minorHAnsi" w:cstheme="minorHAnsi"/>
              </w:rPr>
            </w:pPr>
            <w:r w:rsidRPr="008D4579">
              <w:rPr>
                <w:rFonts w:asciiTheme="minorHAnsi" w:hAnsiTheme="minorHAnsi" w:cstheme="minorHAnsi"/>
              </w:rPr>
              <w:t xml:space="preserve">Recruitment of </w:t>
            </w:r>
            <w:r>
              <w:rPr>
                <w:rFonts w:asciiTheme="minorHAnsi" w:hAnsiTheme="minorHAnsi" w:cstheme="minorHAnsi"/>
              </w:rPr>
              <w:t>group</w:t>
            </w:r>
            <w:r w:rsidRPr="008D4579">
              <w:rPr>
                <w:rFonts w:asciiTheme="minorHAnsi" w:hAnsiTheme="minorHAnsi" w:cstheme="minorHAnsi"/>
              </w:rPr>
              <w:t xml:space="preserve"> participants, people with disability and staff/workers (outstanding)</w:t>
            </w:r>
          </w:p>
        </w:tc>
        <w:tc>
          <w:tcPr>
            <w:tcW w:w="1985" w:type="dxa"/>
            <w:tcBorders>
              <w:bottom w:val="single" w:sz="4" w:space="0" w:color="E37222" w:themeColor="accent1"/>
            </w:tcBorders>
          </w:tcPr>
          <w:p w14:paraId="0C45F6D3" w14:textId="77777777" w:rsidR="00EE4CBC" w:rsidRPr="008D4579" w:rsidRDefault="00EE4CBC" w:rsidP="003B4005">
            <w:pPr>
              <w:pStyle w:val="BodyText"/>
              <w:spacing w:before="60" w:after="60"/>
              <w:jc w:val="left"/>
              <w:rPr>
                <w:rFonts w:asciiTheme="minorHAnsi" w:hAnsiTheme="minorHAnsi" w:cstheme="minorHAnsi"/>
              </w:rPr>
            </w:pPr>
            <w:r w:rsidRPr="008D4579">
              <w:rPr>
                <w:rFonts w:asciiTheme="minorHAnsi" w:hAnsiTheme="minorHAnsi" w:cstheme="minorHAnsi"/>
              </w:rPr>
              <w:t>NCOSS/ SRAC/MDAA</w:t>
            </w:r>
          </w:p>
        </w:tc>
        <w:tc>
          <w:tcPr>
            <w:tcW w:w="1559" w:type="dxa"/>
            <w:tcBorders>
              <w:bottom w:val="single" w:sz="4" w:space="0" w:color="E37222" w:themeColor="accent1"/>
            </w:tcBorders>
          </w:tcPr>
          <w:p w14:paraId="731ABE36" w14:textId="77777777" w:rsidR="00EE4CBC" w:rsidRPr="008D4579" w:rsidRDefault="00EE4CBC" w:rsidP="003B4005">
            <w:pPr>
              <w:pStyle w:val="BodyText"/>
              <w:spacing w:before="60" w:after="60"/>
              <w:jc w:val="left"/>
              <w:rPr>
                <w:rFonts w:asciiTheme="minorHAnsi" w:hAnsiTheme="minorHAnsi" w:cstheme="minorHAnsi"/>
              </w:rPr>
            </w:pPr>
          </w:p>
        </w:tc>
      </w:tr>
      <w:tr w:rsidR="00EE4CBC" w:rsidRPr="008D4579" w14:paraId="4F8EC21D" w14:textId="77777777" w:rsidTr="003B4005">
        <w:trPr>
          <w:trHeight w:val="435"/>
        </w:trPr>
        <w:tc>
          <w:tcPr>
            <w:tcW w:w="6237" w:type="dxa"/>
            <w:tcBorders>
              <w:top w:val="single" w:sz="4" w:space="0" w:color="E37222" w:themeColor="accent1"/>
            </w:tcBorders>
          </w:tcPr>
          <w:p w14:paraId="7325F760" w14:textId="77777777" w:rsidR="00EE4CBC" w:rsidRPr="008D4579" w:rsidRDefault="00EE4CBC" w:rsidP="003B4005">
            <w:pPr>
              <w:pStyle w:val="BodyText"/>
              <w:spacing w:before="60" w:after="60"/>
              <w:jc w:val="left"/>
              <w:rPr>
                <w:rFonts w:asciiTheme="minorHAnsi" w:hAnsiTheme="minorHAnsi" w:cstheme="minorHAnsi"/>
              </w:rPr>
            </w:pPr>
            <w:r w:rsidRPr="008D4579">
              <w:rPr>
                <w:rFonts w:asciiTheme="minorHAnsi" w:hAnsiTheme="minorHAnsi" w:cstheme="minorHAnsi"/>
                <w:b/>
              </w:rPr>
              <w:t>Data collection</w:t>
            </w:r>
          </w:p>
        </w:tc>
        <w:tc>
          <w:tcPr>
            <w:tcW w:w="1985" w:type="dxa"/>
            <w:tcBorders>
              <w:top w:val="single" w:sz="4" w:space="0" w:color="E37222" w:themeColor="accent1"/>
            </w:tcBorders>
          </w:tcPr>
          <w:p w14:paraId="12901A1C" w14:textId="77777777" w:rsidR="00EE4CBC" w:rsidRPr="008D4579" w:rsidRDefault="00EE4CBC" w:rsidP="003B4005">
            <w:pPr>
              <w:pStyle w:val="BodyText"/>
              <w:spacing w:before="60" w:after="60" w:line="240" w:lineRule="auto"/>
              <w:jc w:val="left"/>
              <w:rPr>
                <w:rFonts w:asciiTheme="minorHAnsi" w:hAnsiTheme="minorHAnsi" w:cstheme="minorHAnsi"/>
              </w:rPr>
            </w:pPr>
          </w:p>
        </w:tc>
        <w:tc>
          <w:tcPr>
            <w:tcW w:w="1559" w:type="dxa"/>
            <w:tcBorders>
              <w:top w:val="single" w:sz="4" w:space="0" w:color="E37222" w:themeColor="accent1"/>
            </w:tcBorders>
          </w:tcPr>
          <w:p w14:paraId="3D465DF1" w14:textId="77777777" w:rsidR="00EE4CBC" w:rsidRPr="008D4579" w:rsidRDefault="00EE4CBC" w:rsidP="003B4005">
            <w:pPr>
              <w:pStyle w:val="BodyText"/>
              <w:spacing w:before="60" w:after="60" w:line="240" w:lineRule="auto"/>
              <w:jc w:val="left"/>
              <w:rPr>
                <w:rFonts w:asciiTheme="minorHAnsi" w:hAnsiTheme="minorHAnsi" w:cstheme="minorHAnsi"/>
              </w:rPr>
            </w:pPr>
            <w:r>
              <w:rPr>
                <w:rFonts w:asciiTheme="minorHAnsi" w:hAnsiTheme="minorHAnsi" w:cstheme="minorHAnsi"/>
              </w:rPr>
              <w:t>July</w:t>
            </w:r>
            <w:r w:rsidRPr="008D4579">
              <w:rPr>
                <w:rFonts w:asciiTheme="minorHAnsi" w:hAnsiTheme="minorHAnsi" w:cstheme="minorHAnsi"/>
              </w:rPr>
              <w:t xml:space="preserve">- </w:t>
            </w:r>
            <w:r>
              <w:rPr>
                <w:rFonts w:asciiTheme="minorHAnsi" w:hAnsiTheme="minorHAnsi" w:cstheme="minorHAnsi"/>
              </w:rPr>
              <w:t>Nov</w:t>
            </w:r>
          </w:p>
        </w:tc>
      </w:tr>
      <w:tr w:rsidR="00EE4CBC" w:rsidRPr="008D4579" w14:paraId="3A3AF5D3" w14:textId="77777777" w:rsidTr="003B4005">
        <w:trPr>
          <w:trHeight w:val="268"/>
        </w:trPr>
        <w:tc>
          <w:tcPr>
            <w:tcW w:w="6237" w:type="dxa"/>
          </w:tcPr>
          <w:p w14:paraId="32B9AB07"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Collect diverse participant data about perceptions of seeking support and decision-making support around safety and prevention of harm</w:t>
            </w:r>
          </w:p>
        </w:tc>
        <w:tc>
          <w:tcPr>
            <w:tcW w:w="1985" w:type="dxa"/>
          </w:tcPr>
          <w:p w14:paraId="17E2F2E1"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NCOSS/ SRAC/MDAA</w:t>
            </w:r>
          </w:p>
        </w:tc>
        <w:tc>
          <w:tcPr>
            <w:tcW w:w="1559" w:type="dxa"/>
          </w:tcPr>
          <w:p w14:paraId="788C5237"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1EDB8013" w14:textId="77777777" w:rsidTr="003B4005">
        <w:trPr>
          <w:trHeight w:val="687"/>
        </w:trPr>
        <w:tc>
          <w:tcPr>
            <w:tcW w:w="6237" w:type="dxa"/>
            <w:tcBorders>
              <w:bottom w:val="nil"/>
            </w:tcBorders>
          </w:tcPr>
          <w:p w14:paraId="02F58496"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Reflective data from the discussions of the self-documentation process</w:t>
            </w:r>
          </w:p>
        </w:tc>
        <w:tc>
          <w:tcPr>
            <w:tcW w:w="1985" w:type="dxa"/>
            <w:tcBorders>
              <w:bottom w:val="nil"/>
            </w:tcBorders>
          </w:tcPr>
          <w:p w14:paraId="1FEC154F"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NCOSS/ SRAC/MDAA</w:t>
            </w:r>
          </w:p>
        </w:tc>
        <w:tc>
          <w:tcPr>
            <w:tcW w:w="1559" w:type="dxa"/>
            <w:tcBorders>
              <w:bottom w:val="nil"/>
            </w:tcBorders>
          </w:tcPr>
          <w:p w14:paraId="3EFA2EA0"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1D8345A5" w14:textId="77777777" w:rsidTr="003B4005">
        <w:trPr>
          <w:trHeight w:val="452"/>
        </w:trPr>
        <w:tc>
          <w:tcPr>
            <w:tcW w:w="6237" w:type="dxa"/>
            <w:tcBorders>
              <w:bottom w:val="single" w:sz="4" w:space="0" w:color="E37222" w:themeColor="accent1"/>
            </w:tcBorders>
          </w:tcPr>
          <w:p w14:paraId="65CD2B79"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Data on the project implementation and research process (for evaluation/ documentation purposes)</w:t>
            </w:r>
          </w:p>
        </w:tc>
        <w:tc>
          <w:tcPr>
            <w:tcW w:w="1985" w:type="dxa"/>
            <w:tcBorders>
              <w:bottom w:val="single" w:sz="4" w:space="0" w:color="E37222" w:themeColor="accent1"/>
            </w:tcBorders>
          </w:tcPr>
          <w:p w14:paraId="0B09A13E"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NCOSS/ SRAC/MDAA</w:t>
            </w:r>
          </w:p>
        </w:tc>
        <w:tc>
          <w:tcPr>
            <w:tcW w:w="1559" w:type="dxa"/>
            <w:tcBorders>
              <w:bottom w:val="single" w:sz="4" w:space="0" w:color="E37222" w:themeColor="accent1"/>
            </w:tcBorders>
          </w:tcPr>
          <w:p w14:paraId="0B7B8AAA"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627D7373" w14:textId="77777777" w:rsidTr="003B4005">
        <w:trPr>
          <w:trHeight w:val="407"/>
        </w:trPr>
        <w:tc>
          <w:tcPr>
            <w:tcW w:w="6237" w:type="dxa"/>
            <w:tcBorders>
              <w:top w:val="single" w:sz="4" w:space="0" w:color="E37222" w:themeColor="accent1"/>
            </w:tcBorders>
          </w:tcPr>
          <w:p w14:paraId="50139306" w14:textId="77777777" w:rsidR="00EE4CBC" w:rsidRPr="008D4579" w:rsidRDefault="00EE4CBC" w:rsidP="003B4005">
            <w:pPr>
              <w:pStyle w:val="BodyText"/>
              <w:spacing w:before="60" w:after="60"/>
              <w:jc w:val="left"/>
              <w:rPr>
                <w:rFonts w:asciiTheme="minorHAnsi" w:hAnsiTheme="minorHAnsi" w:cstheme="minorHAnsi"/>
                <w:b/>
              </w:rPr>
            </w:pPr>
            <w:r w:rsidRPr="008D4579">
              <w:rPr>
                <w:rFonts w:asciiTheme="minorHAnsi" w:hAnsiTheme="minorHAnsi" w:cstheme="minorHAnsi"/>
                <w:b/>
              </w:rPr>
              <w:t>Development of the policy and practice guide</w:t>
            </w:r>
          </w:p>
        </w:tc>
        <w:tc>
          <w:tcPr>
            <w:tcW w:w="1985" w:type="dxa"/>
            <w:tcBorders>
              <w:top w:val="single" w:sz="4" w:space="0" w:color="E37222" w:themeColor="accent1"/>
            </w:tcBorders>
          </w:tcPr>
          <w:p w14:paraId="19FC1CFB" w14:textId="77777777" w:rsidR="00EE4CBC" w:rsidRPr="008D4579" w:rsidRDefault="00EE4CBC" w:rsidP="003B4005">
            <w:pPr>
              <w:pStyle w:val="BodyText"/>
              <w:spacing w:before="60" w:after="60"/>
              <w:jc w:val="left"/>
              <w:rPr>
                <w:rFonts w:asciiTheme="minorHAnsi" w:hAnsiTheme="minorHAnsi" w:cstheme="minorHAnsi"/>
                <w:b/>
              </w:rPr>
            </w:pPr>
          </w:p>
        </w:tc>
        <w:tc>
          <w:tcPr>
            <w:tcW w:w="1559" w:type="dxa"/>
            <w:tcBorders>
              <w:top w:val="single" w:sz="4" w:space="0" w:color="E37222" w:themeColor="accent1"/>
            </w:tcBorders>
          </w:tcPr>
          <w:p w14:paraId="77F08DD1" w14:textId="77777777" w:rsidR="00EE4CBC" w:rsidRPr="008D4579" w:rsidRDefault="00EE4CBC" w:rsidP="003B4005">
            <w:pPr>
              <w:pStyle w:val="BodyText"/>
              <w:spacing w:before="60" w:after="60"/>
              <w:jc w:val="left"/>
              <w:rPr>
                <w:rFonts w:asciiTheme="minorHAnsi" w:hAnsiTheme="minorHAnsi" w:cstheme="minorHAnsi"/>
              </w:rPr>
            </w:pPr>
            <w:r>
              <w:rPr>
                <w:rFonts w:asciiTheme="minorHAnsi" w:hAnsiTheme="minorHAnsi" w:cstheme="minorHAnsi"/>
              </w:rPr>
              <w:t>Nov</w:t>
            </w:r>
            <w:r w:rsidRPr="008D4579">
              <w:rPr>
                <w:rFonts w:asciiTheme="minorHAnsi" w:hAnsiTheme="minorHAnsi" w:cstheme="minorHAnsi"/>
              </w:rPr>
              <w:t xml:space="preserve">- </w:t>
            </w:r>
            <w:r>
              <w:rPr>
                <w:rFonts w:asciiTheme="minorHAnsi" w:hAnsiTheme="minorHAnsi" w:cstheme="minorHAnsi"/>
              </w:rPr>
              <w:t>Dec</w:t>
            </w:r>
          </w:p>
        </w:tc>
      </w:tr>
      <w:tr w:rsidR="00EE4CBC" w:rsidRPr="008D4579" w14:paraId="6D2FBA3D" w14:textId="77777777" w:rsidTr="003B4005">
        <w:trPr>
          <w:trHeight w:val="499"/>
        </w:trPr>
        <w:tc>
          <w:tcPr>
            <w:tcW w:w="6237" w:type="dxa"/>
          </w:tcPr>
          <w:p w14:paraId="01C2EB9B"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 xml:space="preserve">Develop policy and practice guide </w:t>
            </w:r>
            <w:r>
              <w:rPr>
                <w:rFonts w:asciiTheme="minorHAnsi" w:hAnsiTheme="minorHAnsi" w:cstheme="minorHAnsi"/>
              </w:rPr>
              <w:t xml:space="preserve">for </w:t>
            </w:r>
            <w:r w:rsidRPr="008D4579">
              <w:rPr>
                <w:rFonts w:asciiTheme="minorHAnsi" w:hAnsiTheme="minorHAnsi" w:cstheme="minorHAnsi"/>
              </w:rPr>
              <w:t>delivering support</w:t>
            </w:r>
            <w:r>
              <w:rPr>
                <w:rFonts w:asciiTheme="minorHAnsi" w:hAnsiTheme="minorHAnsi" w:cstheme="minorHAnsi"/>
              </w:rPr>
              <w:t xml:space="preserve"> for decision making about safety</w:t>
            </w:r>
            <w:r w:rsidRPr="008D4579">
              <w:rPr>
                <w:rFonts w:asciiTheme="minorHAnsi" w:hAnsiTheme="minorHAnsi" w:cstheme="minorHAnsi"/>
              </w:rPr>
              <w:t xml:space="preserve"> (NCOSS and researchers with input from </w:t>
            </w:r>
            <w:r>
              <w:rPr>
                <w:rFonts w:asciiTheme="minorHAnsi" w:hAnsiTheme="minorHAnsi" w:cstheme="minorHAnsi"/>
              </w:rPr>
              <w:t>group</w:t>
            </w:r>
            <w:r w:rsidRPr="008D4579">
              <w:rPr>
                <w:rFonts w:asciiTheme="minorHAnsi" w:hAnsiTheme="minorHAnsi" w:cstheme="minorHAnsi"/>
              </w:rPr>
              <w:t xml:space="preserve"> participants)</w:t>
            </w:r>
          </w:p>
        </w:tc>
        <w:tc>
          <w:tcPr>
            <w:tcW w:w="1985" w:type="dxa"/>
          </w:tcPr>
          <w:p w14:paraId="2DD55135"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NCOSS/ SRAC/MDAA/ SPRC</w:t>
            </w:r>
          </w:p>
        </w:tc>
        <w:tc>
          <w:tcPr>
            <w:tcW w:w="1559" w:type="dxa"/>
          </w:tcPr>
          <w:p w14:paraId="6B992510"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46B52183" w14:textId="77777777" w:rsidTr="003B4005">
        <w:trPr>
          <w:trHeight w:val="670"/>
        </w:trPr>
        <w:tc>
          <w:tcPr>
            <w:tcW w:w="6237" w:type="dxa"/>
            <w:tcBorders>
              <w:bottom w:val="nil"/>
            </w:tcBorders>
          </w:tcPr>
          <w:p w14:paraId="5B08B7DC"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 xml:space="preserve">Refine practice guide during inclusive workshops with </w:t>
            </w:r>
            <w:r>
              <w:rPr>
                <w:rFonts w:asciiTheme="minorHAnsi" w:hAnsiTheme="minorHAnsi" w:cstheme="minorHAnsi"/>
              </w:rPr>
              <w:t>group</w:t>
            </w:r>
            <w:r w:rsidRPr="008D4579">
              <w:rPr>
                <w:rFonts w:asciiTheme="minorHAnsi" w:hAnsiTheme="minorHAnsi" w:cstheme="minorHAnsi"/>
              </w:rPr>
              <w:t xml:space="preserve"> participants</w:t>
            </w:r>
          </w:p>
        </w:tc>
        <w:tc>
          <w:tcPr>
            <w:tcW w:w="1985" w:type="dxa"/>
            <w:tcBorders>
              <w:bottom w:val="nil"/>
            </w:tcBorders>
          </w:tcPr>
          <w:p w14:paraId="78825CF1"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NCOSS/ SPRC</w:t>
            </w:r>
          </w:p>
        </w:tc>
        <w:tc>
          <w:tcPr>
            <w:tcW w:w="1559" w:type="dxa"/>
            <w:tcBorders>
              <w:bottom w:val="nil"/>
            </w:tcBorders>
          </w:tcPr>
          <w:p w14:paraId="3C348A94"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7AFDC763" w14:textId="77777777" w:rsidTr="003B4005">
        <w:trPr>
          <w:trHeight w:val="687"/>
        </w:trPr>
        <w:tc>
          <w:tcPr>
            <w:tcW w:w="6237" w:type="dxa"/>
            <w:tcBorders>
              <w:bottom w:val="single" w:sz="4" w:space="0" w:color="E37222" w:themeColor="accent1"/>
            </w:tcBorders>
          </w:tcPr>
          <w:p w14:paraId="2DD37EF3"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Analys</w:t>
            </w:r>
            <w:r>
              <w:rPr>
                <w:rFonts w:asciiTheme="minorHAnsi" w:hAnsiTheme="minorHAnsi" w:cstheme="minorHAnsi"/>
              </w:rPr>
              <w:t>e</w:t>
            </w:r>
            <w:r w:rsidRPr="008D4579">
              <w:rPr>
                <w:rFonts w:asciiTheme="minorHAnsi" w:hAnsiTheme="minorHAnsi" w:cstheme="minorHAnsi"/>
              </w:rPr>
              <w:t xml:space="preserve"> reflective data from the workshops on dissemination of project outputs</w:t>
            </w:r>
          </w:p>
        </w:tc>
        <w:tc>
          <w:tcPr>
            <w:tcW w:w="1985" w:type="dxa"/>
            <w:tcBorders>
              <w:bottom w:val="single" w:sz="4" w:space="0" w:color="E37222" w:themeColor="accent1"/>
            </w:tcBorders>
          </w:tcPr>
          <w:p w14:paraId="25B9FA62"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SPRC/ NCOSS</w:t>
            </w:r>
          </w:p>
        </w:tc>
        <w:tc>
          <w:tcPr>
            <w:tcW w:w="1559" w:type="dxa"/>
            <w:tcBorders>
              <w:bottom w:val="single" w:sz="4" w:space="0" w:color="E37222" w:themeColor="accent1"/>
            </w:tcBorders>
          </w:tcPr>
          <w:p w14:paraId="6AC74DBA"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275C5EC8" w14:textId="77777777" w:rsidTr="003B4005">
        <w:trPr>
          <w:trHeight w:val="467"/>
        </w:trPr>
        <w:tc>
          <w:tcPr>
            <w:tcW w:w="6237" w:type="dxa"/>
            <w:tcBorders>
              <w:top w:val="single" w:sz="4" w:space="0" w:color="E37222" w:themeColor="accent1"/>
            </w:tcBorders>
          </w:tcPr>
          <w:p w14:paraId="74D713AD" w14:textId="77777777" w:rsidR="00EE4CBC" w:rsidRPr="008D4579" w:rsidRDefault="00EE4CBC" w:rsidP="003B4005">
            <w:pPr>
              <w:pStyle w:val="BodyText"/>
              <w:spacing w:before="60" w:after="60"/>
              <w:jc w:val="left"/>
              <w:rPr>
                <w:rFonts w:asciiTheme="minorHAnsi" w:hAnsiTheme="minorHAnsi" w:cstheme="minorHAnsi"/>
              </w:rPr>
            </w:pPr>
            <w:r w:rsidRPr="008D4579">
              <w:rPr>
                <w:rFonts w:asciiTheme="minorHAnsi" w:hAnsiTheme="minorHAnsi" w:cstheme="minorHAnsi"/>
                <w:b/>
              </w:rPr>
              <w:t>Dissemination</w:t>
            </w:r>
            <w:r>
              <w:rPr>
                <w:rFonts w:asciiTheme="minorHAnsi" w:hAnsiTheme="minorHAnsi" w:cstheme="minorHAnsi"/>
                <w:b/>
              </w:rPr>
              <w:t xml:space="preserve"> of project </w:t>
            </w:r>
            <w:r w:rsidRPr="008D4579">
              <w:rPr>
                <w:rFonts w:asciiTheme="minorHAnsi" w:hAnsiTheme="minorHAnsi" w:cstheme="minorHAnsi"/>
                <w:b/>
              </w:rPr>
              <w:t xml:space="preserve">outputs </w:t>
            </w:r>
          </w:p>
        </w:tc>
        <w:tc>
          <w:tcPr>
            <w:tcW w:w="1985" w:type="dxa"/>
            <w:tcBorders>
              <w:top w:val="single" w:sz="4" w:space="0" w:color="E37222" w:themeColor="accent1"/>
            </w:tcBorders>
          </w:tcPr>
          <w:p w14:paraId="7A1AD7A5" w14:textId="77777777" w:rsidR="00EE4CBC" w:rsidRPr="008D4579" w:rsidRDefault="00EE4CBC" w:rsidP="003B4005">
            <w:pPr>
              <w:pStyle w:val="BodyText"/>
              <w:spacing w:before="60" w:after="60" w:line="240" w:lineRule="auto"/>
              <w:jc w:val="left"/>
              <w:rPr>
                <w:rFonts w:asciiTheme="minorHAnsi" w:hAnsiTheme="minorHAnsi" w:cstheme="minorHAnsi"/>
              </w:rPr>
            </w:pPr>
          </w:p>
        </w:tc>
        <w:tc>
          <w:tcPr>
            <w:tcW w:w="1559" w:type="dxa"/>
            <w:tcBorders>
              <w:top w:val="single" w:sz="4" w:space="0" w:color="E37222" w:themeColor="accent1"/>
            </w:tcBorders>
          </w:tcPr>
          <w:p w14:paraId="72CFC242" w14:textId="77777777" w:rsidR="00EE4CBC" w:rsidRPr="008D4579" w:rsidRDefault="00EE4CBC" w:rsidP="003B4005">
            <w:pPr>
              <w:pStyle w:val="BodyText"/>
              <w:spacing w:before="60" w:after="60" w:line="240" w:lineRule="auto"/>
              <w:jc w:val="left"/>
              <w:rPr>
                <w:rFonts w:asciiTheme="minorHAnsi" w:hAnsiTheme="minorHAnsi" w:cstheme="minorHAnsi"/>
              </w:rPr>
            </w:pPr>
            <w:r>
              <w:rPr>
                <w:rFonts w:asciiTheme="minorHAnsi" w:hAnsiTheme="minorHAnsi" w:cstheme="minorHAnsi"/>
              </w:rPr>
              <w:t>Dec</w:t>
            </w:r>
            <w:r w:rsidRPr="008D4579">
              <w:rPr>
                <w:rFonts w:asciiTheme="minorHAnsi" w:hAnsiTheme="minorHAnsi" w:cstheme="minorHAnsi"/>
              </w:rPr>
              <w:t xml:space="preserve"> 2017- </w:t>
            </w:r>
            <w:r>
              <w:rPr>
                <w:rFonts w:asciiTheme="minorHAnsi" w:hAnsiTheme="minorHAnsi" w:cstheme="minorHAnsi"/>
              </w:rPr>
              <w:t>April</w:t>
            </w:r>
            <w:r w:rsidRPr="008D4579">
              <w:rPr>
                <w:rFonts w:asciiTheme="minorHAnsi" w:hAnsiTheme="minorHAnsi" w:cstheme="minorHAnsi"/>
              </w:rPr>
              <w:t xml:space="preserve"> 2018</w:t>
            </w:r>
          </w:p>
        </w:tc>
      </w:tr>
      <w:tr w:rsidR="00EE4CBC" w:rsidRPr="008D4579" w14:paraId="51B4BF68" w14:textId="77777777" w:rsidTr="003B4005">
        <w:trPr>
          <w:trHeight w:val="426"/>
        </w:trPr>
        <w:tc>
          <w:tcPr>
            <w:tcW w:w="6237" w:type="dxa"/>
          </w:tcPr>
          <w:p w14:paraId="1DACDB6D"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Report on the research process and key lessons from the project (SPRC and NCOSS websites and newsletters, policy forums etc)</w:t>
            </w:r>
          </w:p>
        </w:tc>
        <w:tc>
          <w:tcPr>
            <w:tcW w:w="1985" w:type="dxa"/>
          </w:tcPr>
          <w:p w14:paraId="0B6AA3FE"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SPRC/ NCOSS</w:t>
            </w:r>
          </w:p>
        </w:tc>
        <w:tc>
          <w:tcPr>
            <w:tcW w:w="1559" w:type="dxa"/>
          </w:tcPr>
          <w:p w14:paraId="1521EE04" w14:textId="77777777" w:rsidR="00EE4CBC" w:rsidRPr="008D4579" w:rsidRDefault="00EE4CBC" w:rsidP="003B4005">
            <w:pPr>
              <w:pStyle w:val="BodyText"/>
              <w:spacing w:before="60" w:after="60" w:line="240" w:lineRule="auto"/>
              <w:jc w:val="left"/>
              <w:rPr>
                <w:rFonts w:asciiTheme="minorHAnsi" w:hAnsiTheme="minorHAnsi" w:cstheme="minorHAnsi"/>
              </w:rPr>
            </w:pPr>
          </w:p>
        </w:tc>
      </w:tr>
      <w:tr w:rsidR="00EE4CBC" w:rsidRPr="008D4579" w14:paraId="61D8EABC" w14:textId="77777777" w:rsidTr="003B4005">
        <w:trPr>
          <w:trHeight w:val="406"/>
        </w:trPr>
        <w:tc>
          <w:tcPr>
            <w:tcW w:w="6237" w:type="dxa"/>
          </w:tcPr>
          <w:p w14:paraId="1E1FDC37"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Workshops</w:t>
            </w:r>
            <w:r>
              <w:rPr>
                <w:rFonts w:asciiTheme="minorHAnsi" w:hAnsiTheme="minorHAnsi" w:cstheme="minorHAnsi"/>
              </w:rPr>
              <w:t>, meetings</w:t>
            </w:r>
            <w:r w:rsidRPr="008D4579">
              <w:rPr>
                <w:rFonts w:asciiTheme="minorHAnsi" w:hAnsiTheme="minorHAnsi" w:cstheme="minorHAnsi"/>
              </w:rPr>
              <w:t xml:space="preserve"> with key </w:t>
            </w:r>
            <w:r>
              <w:rPr>
                <w:rFonts w:asciiTheme="minorHAnsi" w:hAnsiTheme="minorHAnsi" w:cstheme="minorHAnsi"/>
              </w:rPr>
              <w:t>stakeholder groups project partners and external</w:t>
            </w:r>
            <w:r w:rsidRPr="008D4579">
              <w:rPr>
                <w:rFonts w:asciiTheme="minorHAnsi" w:hAnsiTheme="minorHAnsi" w:cstheme="minorHAnsi"/>
              </w:rPr>
              <w:t xml:space="preserve"> to disseminate </w:t>
            </w:r>
            <w:r>
              <w:rPr>
                <w:rFonts w:asciiTheme="minorHAnsi" w:hAnsiTheme="minorHAnsi" w:cstheme="minorHAnsi"/>
              </w:rPr>
              <w:t xml:space="preserve">the </w:t>
            </w:r>
            <w:r w:rsidRPr="008D4579">
              <w:rPr>
                <w:rFonts w:asciiTheme="minorHAnsi" w:hAnsiTheme="minorHAnsi" w:cstheme="minorHAnsi"/>
              </w:rPr>
              <w:t>policy and practice guide</w:t>
            </w:r>
          </w:p>
        </w:tc>
        <w:tc>
          <w:tcPr>
            <w:tcW w:w="1985" w:type="dxa"/>
          </w:tcPr>
          <w:p w14:paraId="474FDEE1" w14:textId="77777777" w:rsidR="00EE4CBC" w:rsidRPr="008D4579" w:rsidRDefault="00EE4CBC" w:rsidP="003B4005">
            <w:pPr>
              <w:pStyle w:val="BodyText"/>
              <w:spacing w:before="60" w:after="60" w:line="240" w:lineRule="auto"/>
              <w:jc w:val="left"/>
              <w:rPr>
                <w:rFonts w:asciiTheme="minorHAnsi" w:hAnsiTheme="minorHAnsi" w:cstheme="minorHAnsi"/>
              </w:rPr>
            </w:pPr>
            <w:r w:rsidRPr="008D4579">
              <w:rPr>
                <w:rFonts w:asciiTheme="minorHAnsi" w:hAnsiTheme="minorHAnsi" w:cstheme="minorHAnsi"/>
              </w:rPr>
              <w:t>NCOSS/ SPRC</w:t>
            </w:r>
          </w:p>
          <w:p w14:paraId="5E2640B8" w14:textId="77777777" w:rsidR="00EE4CBC" w:rsidRPr="008D4579" w:rsidRDefault="00EE4CBC" w:rsidP="003B4005">
            <w:pPr>
              <w:pStyle w:val="BodyText"/>
              <w:spacing w:before="60" w:after="60" w:line="240" w:lineRule="auto"/>
              <w:jc w:val="left"/>
              <w:rPr>
                <w:rFonts w:asciiTheme="minorHAnsi" w:hAnsiTheme="minorHAnsi" w:cstheme="minorHAnsi"/>
              </w:rPr>
            </w:pPr>
          </w:p>
        </w:tc>
        <w:tc>
          <w:tcPr>
            <w:tcW w:w="1559" w:type="dxa"/>
          </w:tcPr>
          <w:p w14:paraId="7C8DAAA8" w14:textId="77777777" w:rsidR="00EE4CBC" w:rsidRPr="008D4579" w:rsidRDefault="00EE4CBC" w:rsidP="003B4005">
            <w:pPr>
              <w:pStyle w:val="BodyText"/>
              <w:spacing w:before="60" w:after="60" w:line="240" w:lineRule="auto"/>
              <w:jc w:val="left"/>
              <w:rPr>
                <w:rFonts w:asciiTheme="minorHAnsi" w:hAnsiTheme="minorHAnsi" w:cstheme="minorHAnsi"/>
              </w:rPr>
            </w:pPr>
          </w:p>
        </w:tc>
      </w:tr>
    </w:tbl>
    <w:p w14:paraId="59B22A4D" w14:textId="77777777" w:rsidR="00EE4CBC" w:rsidRPr="00720F64" w:rsidRDefault="00EE4CBC" w:rsidP="003B4005">
      <w:pPr>
        <w:pStyle w:val="Heading2"/>
      </w:pPr>
      <w:bookmarkStart w:id="38" w:name="_Toc353289622"/>
      <w:bookmarkStart w:id="39" w:name="_Toc488151519"/>
      <w:bookmarkStart w:id="40" w:name="_Toc488679812"/>
      <w:r w:rsidRPr="003B4005">
        <w:t>Project</w:t>
      </w:r>
      <w:r w:rsidRPr="00720F64">
        <w:t xml:space="preserve"> team</w:t>
      </w:r>
      <w:bookmarkEnd w:id="38"/>
      <w:bookmarkEnd w:id="39"/>
      <w:bookmarkEnd w:id="40"/>
    </w:p>
    <w:tbl>
      <w:tblPr>
        <w:tblStyle w:val="Style3"/>
        <w:tblW w:w="5025" w:type="pct"/>
        <w:tblLook w:val="0680" w:firstRow="0" w:lastRow="0" w:firstColumn="1" w:lastColumn="0" w:noHBand="1" w:noVBand="1"/>
      </w:tblPr>
      <w:tblGrid>
        <w:gridCol w:w="4199"/>
        <w:gridCol w:w="5477"/>
      </w:tblGrid>
      <w:tr w:rsidR="00EE4CBC" w:rsidRPr="009D1C5D" w14:paraId="65CA98BE" w14:textId="77777777" w:rsidTr="003B4005">
        <w:tc>
          <w:tcPr>
            <w:cnfStyle w:val="001000000000" w:firstRow="0" w:lastRow="0" w:firstColumn="1" w:lastColumn="0" w:oddVBand="0" w:evenVBand="0" w:oddHBand="0" w:evenHBand="0" w:firstRowFirstColumn="0" w:firstRowLastColumn="0" w:lastRowFirstColumn="0" w:lastRowLastColumn="0"/>
            <w:tcW w:w="4203" w:type="dxa"/>
          </w:tcPr>
          <w:p w14:paraId="230DBD6B" w14:textId="77777777" w:rsidR="00EE4CBC" w:rsidRPr="009D1C5D" w:rsidRDefault="00EE4CBC" w:rsidP="00973A6B">
            <w:pPr>
              <w:pStyle w:val="TableText12"/>
              <w:spacing w:after="120"/>
              <w:rPr>
                <w:rFonts w:ascii="Arial" w:hAnsi="Arial" w:cs="Arial"/>
                <w:sz w:val="22"/>
                <w:szCs w:val="22"/>
              </w:rPr>
            </w:pPr>
            <w:bookmarkStart w:id="41" w:name="_Hlk485821217"/>
            <w:r>
              <w:rPr>
                <w:rFonts w:ascii="Arial" w:hAnsi="Arial" w:cs="Arial"/>
                <w:sz w:val="22"/>
                <w:szCs w:val="22"/>
              </w:rPr>
              <w:t>Project lead</w:t>
            </w:r>
          </w:p>
        </w:tc>
        <w:tc>
          <w:tcPr>
            <w:tcW w:w="5484" w:type="dxa"/>
          </w:tcPr>
          <w:p w14:paraId="6128657F" w14:textId="77777777" w:rsidR="00EE4CBC" w:rsidRPr="009D1C5D" w:rsidRDefault="00EE4CBC" w:rsidP="00973A6B">
            <w:pPr>
              <w:pStyle w:val="TableText12"/>
              <w:spacing w:after="12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NCOSS – Yvette Proud </w:t>
            </w:r>
          </w:p>
        </w:tc>
      </w:tr>
      <w:bookmarkEnd w:id="41"/>
      <w:tr w:rsidR="00EE4CBC" w:rsidRPr="009D1C5D" w14:paraId="6FF78A18" w14:textId="77777777" w:rsidTr="003B4005">
        <w:tc>
          <w:tcPr>
            <w:cnfStyle w:val="001000000000" w:firstRow="0" w:lastRow="0" w:firstColumn="1" w:lastColumn="0" w:oddVBand="0" w:evenVBand="0" w:oddHBand="0" w:evenHBand="0" w:firstRowFirstColumn="0" w:firstRowLastColumn="0" w:lastRowFirstColumn="0" w:lastRowLastColumn="0"/>
            <w:tcW w:w="4203" w:type="dxa"/>
          </w:tcPr>
          <w:p w14:paraId="2852A889" w14:textId="77777777" w:rsidR="00EE4CBC" w:rsidRDefault="00EE4CBC" w:rsidP="00973A6B">
            <w:pPr>
              <w:pStyle w:val="TableText12"/>
              <w:spacing w:after="120"/>
              <w:rPr>
                <w:rFonts w:ascii="Arial" w:hAnsi="Arial" w:cs="Arial"/>
                <w:sz w:val="22"/>
                <w:szCs w:val="22"/>
              </w:rPr>
            </w:pPr>
            <w:r>
              <w:rPr>
                <w:rFonts w:ascii="Arial" w:hAnsi="Arial" w:cs="Arial"/>
                <w:sz w:val="22"/>
                <w:szCs w:val="22"/>
              </w:rPr>
              <w:t>Research lead</w:t>
            </w:r>
          </w:p>
        </w:tc>
        <w:tc>
          <w:tcPr>
            <w:tcW w:w="5484" w:type="dxa"/>
          </w:tcPr>
          <w:p w14:paraId="06185EBF" w14:textId="77777777" w:rsidR="00EE4CBC" w:rsidRPr="009D1C5D" w:rsidRDefault="00EE4CBC" w:rsidP="00973A6B">
            <w:pPr>
              <w:pStyle w:val="TableText12"/>
              <w:spacing w:after="12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9D1C5D">
              <w:rPr>
                <w:rFonts w:ascii="Arial" w:hAnsi="Arial" w:cs="Arial"/>
                <w:sz w:val="22"/>
                <w:szCs w:val="22"/>
              </w:rPr>
              <w:t>SPRC – Karen Fisher and Christiane Purcal</w:t>
            </w:r>
          </w:p>
        </w:tc>
      </w:tr>
      <w:tr w:rsidR="00EE4CBC" w:rsidRPr="009D1C5D" w14:paraId="4D264E8D" w14:textId="77777777" w:rsidTr="003B4005">
        <w:tc>
          <w:tcPr>
            <w:cnfStyle w:val="001000000000" w:firstRow="0" w:lastRow="0" w:firstColumn="1" w:lastColumn="0" w:oddVBand="0" w:evenVBand="0" w:oddHBand="0" w:evenHBand="0" w:firstRowFirstColumn="0" w:firstRowLastColumn="0" w:lastRowFirstColumn="0" w:lastRowLastColumn="0"/>
            <w:tcW w:w="4203" w:type="dxa"/>
          </w:tcPr>
          <w:p w14:paraId="0679AA37" w14:textId="77777777" w:rsidR="00EE4CBC" w:rsidRPr="009D1C5D" w:rsidRDefault="00EE4CBC" w:rsidP="00973A6B">
            <w:pPr>
              <w:pStyle w:val="TableText12"/>
              <w:spacing w:after="120"/>
              <w:rPr>
                <w:rFonts w:ascii="Arial" w:hAnsi="Arial" w:cs="Arial"/>
                <w:sz w:val="22"/>
                <w:szCs w:val="22"/>
              </w:rPr>
            </w:pPr>
            <w:r>
              <w:rPr>
                <w:rFonts w:ascii="Arial" w:hAnsi="Arial" w:cs="Arial"/>
                <w:sz w:val="22"/>
                <w:szCs w:val="22"/>
              </w:rPr>
              <w:t>Group</w:t>
            </w:r>
            <w:r w:rsidRPr="009D1C5D">
              <w:rPr>
                <w:rFonts w:ascii="Arial" w:hAnsi="Arial" w:cs="Arial"/>
                <w:sz w:val="22"/>
                <w:szCs w:val="22"/>
              </w:rPr>
              <w:t xml:space="preserve"> coordinator/facilitator</w:t>
            </w:r>
          </w:p>
        </w:tc>
        <w:tc>
          <w:tcPr>
            <w:tcW w:w="5484" w:type="dxa"/>
          </w:tcPr>
          <w:p w14:paraId="0483BE40" w14:textId="77777777" w:rsidR="00EE4CBC" w:rsidRPr="009D1C5D" w:rsidRDefault="00EE4CBC" w:rsidP="00973A6B">
            <w:pPr>
              <w:pStyle w:val="TableText12"/>
              <w:spacing w:after="12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NCOSS</w:t>
            </w:r>
            <w:r w:rsidRPr="009D1C5D">
              <w:rPr>
                <w:sz w:val="22"/>
                <w:szCs w:val="22"/>
              </w:rPr>
              <w:t xml:space="preserve"> </w:t>
            </w:r>
            <w:r w:rsidRPr="009D1C5D">
              <w:rPr>
                <w:rFonts w:ascii="Arial" w:hAnsi="Arial" w:cs="Arial"/>
                <w:sz w:val="22"/>
                <w:szCs w:val="22"/>
              </w:rPr>
              <w:t>– Yvette Proud</w:t>
            </w:r>
          </w:p>
        </w:tc>
      </w:tr>
      <w:tr w:rsidR="00EE4CBC" w:rsidRPr="009D1C5D" w14:paraId="28A7095B" w14:textId="77777777" w:rsidTr="003B4005">
        <w:tc>
          <w:tcPr>
            <w:cnfStyle w:val="001000000000" w:firstRow="0" w:lastRow="0" w:firstColumn="1" w:lastColumn="0" w:oddVBand="0" w:evenVBand="0" w:oddHBand="0" w:evenHBand="0" w:firstRowFirstColumn="0" w:firstRowLastColumn="0" w:lastRowFirstColumn="0" w:lastRowLastColumn="0"/>
            <w:tcW w:w="4203" w:type="dxa"/>
          </w:tcPr>
          <w:p w14:paraId="51A064FE" w14:textId="77777777" w:rsidR="00EE4CBC" w:rsidRPr="009D1C5D" w:rsidRDefault="00EE4CBC" w:rsidP="00973A6B">
            <w:pPr>
              <w:pStyle w:val="TableText12"/>
              <w:spacing w:after="120"/>
              <w:rPr>
                <w:rFonts w:ascii="Arial" w:hAnsi="Arial" w:cs="Arial"/>
                <w:sz w:val="22"/>
                <w:szCs w:val="22"/>
              </w:rPr>
            </w:pPr>
            <w:r w:rsidRPr="009D1C5D">
              <w:rPr>
                <w:rFonts w:ascii="Arial" w:hAnsi="Arial" w:cs="Arial"/>
                <w:sz w:val="22"/>
                <w:szCs w:val="22"/>
              </w:rPr>
              <w:t>Design, literature review, project plan</w:t>
            </w:r>
          </w:p>
        </w:tc>
        <w:tc>
          <w:tcPr>
            <w:tcW w:w="5484" w:type="dxa"/>
          </w:tcPr>
          <w:p w14:paraId="114F4216" w14:textId="77777777" w:rsidR="00EE4CBC" w:rsidRPr="009D1C5D" w:rsidRDefault="00EE4CBC" w:rsidP="00973A6B">
            <w:pPr>
              <w:pStyle w:val="TableText12"/>
              <w:spacing w:after="12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9D1C5D">
              <w:rPr>
                <w:rFonts w:ascii="Arial" w:hAnsi="Arial" w:cs="Arial"/>
                <w:sz w:val="22"/>
                <w:szCs w:val="22"/>
              </w:rPr>
              <w:t>Ariella Meltzer, Yvette Proud, Sandra Gendera, Karen Fisher</w:t>
            </w:r>
            <w:r>
              <w:rPr>
                <w:rFonts w:ascii="Arial" w:hAnsi="Arial" w:cs="Arial"/>
                <w:sz w:val="22"/>
                <w:szCs w:val="22"/>
              </w:rPr>
              <w:t>, Christiane Purcal</w:t>
            </w:r>
          </w:p>
        </w:tc>
      </w:tr>
      <w:tr w:rsidR="00EE4CBC" w:rsidRPr="009D1C5D" w14:paraId="0D7045EF" w14:textId="77777777" w:rsidTr="003B4005">
        <w:tc>
          <w:tcPr>
            <w:cnfStyle w:val="001000000000" w:firstRow="0" w:lastRow="0" w:firstColumn="1" w:lastColumn="0" w:oddVBand="0" w:evenVBand="0" w:oddHBand="0" w:evenHBand="0" w:firstRowFirstColumn="0" w:firstRowLastColumn="0" w:lastRowFirstColumn="0" w:lastRowLastColumn="0"/>
            <w:tcW w:w="4203" w:type="dxa"/>
          </w:tcPr>
          <w:p w14:paraId="2B1EA6DA" w14:textId="77777777" w:rsidR="00EE4CBC" w:rsidRPr="009D1C5D" w:rsidRDefault="00EE4CBC" w:rsidP="00973A6B">
            <w:pPr>
              <w:pStyle w:val="TableText12"/>
              <w:spacing w:after="120"/>
              <w:rPr>
                <w:rFonts w:ascii="Arial" w:hAnsi="Arial" w:cs="Arial"/>
                <w:sz w:val="22"/>
                <w:szCs w:val="22"/>
              </w:rPr>
            </w:pPr>
            <w:r>
              <w:rPr>
                <w:rFonts w:ascii="Arial" w:hAnsi="Arial" w:cs="Arial"/>
                <w:sz w:val="22"/>
                <w:szCs w:val="22"/>
              </w:rPr>
              <w:t>Safety and inclusion</w:t>
            </w:r>
            <w:r w:rsidRPr="009D1C5D">
              <w:rPr>
                <w:rFonts w:ascii="Arial" w:hAnsi="Arial" w:cs="Arial"/>
                <w:sz w:val="22"/>
                <w:szCs w:val="22"/>
              </w:rPr>
              <w:t xml:space="preserve"> advice</w:t>
            </w:r>
          </w:p>
        </w:tc>
        <w:tc>
          <w:tcPr>
            <w:tcW w:w="5484" w:type="dxa"/>
          </w:tcPr>
          <w:p w14:paraId="51F3B4EA" w14:textId="77777777" w:rsidR="00EE4CBC" w:rsidRPr="009D1C5D" w:rsidRDefault="00EE4CBC" w:rsidP="00973A6B">
            <w:pPr>
              <w:pStyle w:val="TableText12"/>
              <w:spacing w:after="12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9D1C5D">
              <w:rPr>
                <w:rFonts w:ascii="Arial" w:hAnsi="Arial" w:cs="Arial"/>
                <w:sz w:val="22"/>
                <w:szCs w:val="22"/>
              </w:rPr>
              <w:t>Sally Robinson and Rosemary Kayess</w:t>
            </w:r>
          </w:p>
        </w:tc>
      </w:tr>
      <w:tr w:rsidR="00EE4CBC" w:rsidRPr="00745AA0" w14:paraId="5399DFF2" w14:textId="77777777" w:rsidTr="003B4005">
        <w:tc>
          <w:tcPr>
            <w:cnfStyle w:val="001000000000" w:firstRow="0" w:lastRow="0" w:firstColumn="1" w:lastColumn="0" w:oddVBand="0" w:evenVBand="0" w:oddHBand="0" w:evenHBand="0" w:firstRowFirstColumn="0" w:firstRowLastColumn="0" w:lastRowFirstColumn="0" w:lastRowLastColumn="0"/>
            <w:tcW w:w="4203" w:type="dxa"/>
          </w:tcPr>
          <w:p w14:paraId="27379BE5" w14:textId="77777777" w:rsidR="00EE4CBC" w:rsidRPr="009D1C5D" w:rsidRDefault="00EE4CBC" w:rsidP="00973A6B">
            <w:pPr>
              <w:pStyle w:val="TableText12"/>
              <w:spacing w:after="120"/>
              <w:rPr>
                <w:rFonts w:ascii="Arial" w:hAnsi="Arial" w:cs="Arial"/>
                <w:sz w:val="22"/>
                <w:szCs w:val="22"/>
              </w:rPr>
            </w:pPr>
            <w:r>
              <w:rPr>
                <w:rFonts w:ascii="Arial" w:hAnsi="Arial" w:cs="Arial"/>
                <w:sz w:val="22"/>
                <w:szCs w:val="22"/>
              </w:rPr>
              <w:t>Action research partner organisations</w:t>
            </w:r>
          </w:p>
        </w:tc>
        <w:tc>
          <w:tcPr>
            <w:tcW w:w="5484" w:type="dxa"/>
          </w:tcPr>
          <w:p w14:paraId="1B647144" w14:textId="77777777" w:rsidR="00EE4CBC" w:rsidRDefault="00EE4CBC" w:rsidP="00973A6B">
            <w:pPr>
              <w:pStyle w:val="TableText12"/>
              <w:spacing w:after="12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RAC – Sydney Regional Aboriginal Corporation</w:t>
            </w:r>
          </w:p>
          <w:p w14:paraId="775A05B5" w14:textId="77777777" w:rsidR="00EE4CBC" w:rsidRPr="009D1C5D" w:rsidRDefault="00EE4CBC" w:rsidP="00973A6B">
            <w:pPr>
              <w:pStyle w:val="TableText12"/>
              <w:spacing w:after="12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MDAA – </w:t>
            </w:r>
            <w:r w:rsidRPr="00745AA0">
              <w:rPr>
                <w:rFonts w:ascii="Arial" w:hAnsi="Arial" w:cs="Arial"/>
                <w:sz w:val="22"/>
                <w:szCs w:val="22"/>
              </w:rPr>
              <w:t>Multicultural Disability Advocacy Association</w:t>
            </w:r>
            <w:r>
              <w:rPr>
                <w:rFonts w:ascii="Arial" w:hAnsi="Arial" w:cs="Arial"/>
                <w:sz w:val="22"/>
                <w:szCs w:val="22"/>
              </w:rPr>
              <w:t xml:space="preserve"> NSW</w:t>
            </w:r>
          </w:p>
        </w:tc>
      </w:tr>
    </w:tbl>
    <w:p w14:paraId="51313608" w14:textId="77777777" w:rsidR="00EE4CBC" w:rsidRDefault="00EE4CBC" w:rsidP="00EE4CBC">
      <w:pPr>
        <w:pStyle w:val="BodyText"/>
      </w:pPr>
    </w:p>
    <w:p w14:paraId="67F2B90E" w14:textId="77777777" w:rsidR="00EE4CBC" w:rsidRDefault="00EE4CBC" w:rsidP="00EE4CBC">
      <w:pPr>
        <w:pStyle w:val="BodyText"/>
      </w:pPr>
      <w:r>
        <w:t xml:space="preserve"> </w:t>
      </w:r>
      <w:r>
        <w:tab/>
      </w:r>
    </w:p>
    <w:p w14:paraId="65B23A5B" w14:textId="77777777" w:rsidR="00EE4CBC" w:rsidRPr="00BD2AC1" w:rsidRDefault="00EE4CBC" w:rsidP="00EE4CBC">
      <w:pPr>
        <w:pStyle w:val="Heading1"/>
        <w:numPr>
          <w:ilvl w:val="0"/>
          <w:numId w:val="0"/>
        </w:numPr>
        <w:ind w:left="425" w:hanging="425"/>
      </w:pPr>
      <w:bookmarkStart w:id="42" w:name="_Toc488151520"/>
      <w:bookmarkStart w:id="43" w:name="_Toc488679813"/>
      <w:r>
        <w:t>References</w:t>
      </w:r>
      <w:bookmarkEnd w:id="42"/>
      <w:bookmarkEnd w:id="43"/>
      <w:r w:rsidRPr="000175C1">
        <w:rPr>
          <w:rFonts w:eastAsia="MetaPlusBold-Roman" w:cs="Arial"/>
          <w:noProof/>
          <w:color w:val="auto"/>
          <w:sz w:val="22"/>
          <w:szCs w:val="22"/>
          <w:highlight w:val="yellow"/>
        </w:rPr>
        <w:fldChar w:fldCharType="begin"/>
      </w:r>
      <w:r w:rsidRPr="000175C1">
        <w:rPr>
          <w:noProof/>
          <w:highlight w:val="yellow"/>
        </w:rPr>
        <w:instrText xml:space="preserve"> ADDIN EN.REFLIST </w:instrText>
      </w:r>
      <w:r w:rsidRPr="000175C1">
        <w:rPr>
          <w:rFonts w:eastAsia="MetaPlusBold-Roman" w:cs="Arial"/>
          <w:noProof/>
          <w:color w:val="auto"/>
          <w:sz w:val="22"/>
          <w:szCs w:val="22"/>
          <w:highlight w:val="yellow"/>
        </w:rPr>
        <w:fldChar w:fldCharType="separate"/>
      </w:r>
    </w:p>
    <w:p w14:paraId="0175A0F6" w14:textId="77777777" w:rsidR="00EE4CBC" w:rsidRPr="005E650C" w:rsidRDefault="00EE4CBC" w:rsidP="003B4005">
      <w:pPr>
        <w:spacing w:before="120" w:after="0"/>
        <w:ind w:left="720" w:hanging="720"/>
        <w:rPr>
          <w:rFonts w:cstheme="minorHAnsi"/>
          <w:noProof/>
        </w:rPr>
      </w:pPr>
      <w:r w:rsidRPr="000175C1">
        <w:rPr>
          <w:noProof/>
          <w:highlight w:val="yellow"/>
        </w:rPr>
        <w:fldChar w:fldCharType="end"/>
      </w:r>
      <w:r w:rsidRPr="005E650C">
        <w:rPr>
          <w:rFonts w:cstheme="minorHAnsi"/>
          <w:noProof/>
        </w:rPr>
        <w:t>Balcazar, FE, Taylor, RR, Kielhofner, GW, Tamley, K, Benziger, T, Carlin, N and Johnson, S (2004), Participatory action research: General principles and a study with a chronic health condition, in: Jason, LA, Keys, CB, Suarez.</w:t>
      </w:r>
      <w:r w:rsidRPr="005E650C">
        <w:rPr>
          <w:rFonts w:cstheme="minorHAnsi"/>
        </w:rPr>
        <w:t xml:space="preserve"> Balcazar, Y, Taylor, RR, Davis, MI (Eds.), </w:t>
      </w:r>
      <w:r w:rsidRPr="005E650C">
        <w:rPr>
          <w:rFonts w:cstheme="minorHAnsi"/>
          <w:i/>
        </w:rPr>
        <w:t>Participatory community research: Theories and methods in action. APA decade of behaviour volumes</w:t>
      </w:r>
      <w:r w:rsidRPr="005E650C">
        <w:rPr>
          <w:rFonts w:cstheme="minorHAnsi"/>
        </w:rPr>
        <w:t>, Washington, DC: American Psychological Association, 17-35.</w:t>
      </w:r>
    </w:p>
    <w:p w14:paraId="18ACA010" w14:textId="77777777" w:rsidR="00EE4CBC" w:rsidRPr="005E650C" w:rsidRDefault="00EE4CBC" w:rsidP="003B4005">
      <w:pPr>
        <w:spacing w:before="120" w:after="0"/>
        <w:ind w:left="720" w:hanging="720"/>
        <w:rPr>
          <w:rFonts w:cstheme="minorHAnsi"/>
          <w:noProof/>
        </w:rPr>
      </w:pPr>
      <w:r w:rsidRPr="005E650C">
        <w:rPr>
          <w:rFonts w:cstheme="minorHAnsi"/>
          <w:noProof/>
        </w:rPr>
        <w:t>Bigby, Frawley, &amp; Ramcharan, 2014, Conceptualizing inclusive research with people with intellectual disability. Journal of applied research in intellectual disabilities. Vol 27, 1, p.3-12.</w:t>
      </w:r>
      <w:r w:rsidRPr="005E650C">
        <w:rPr>
          <w:rFonts w:cstheme="minorHAnsi"/>
        </w:rPr>
        <w:t xml:space="preserve"> </w:t>
      </w:r>
      <w:r w:rsidRPr="005E650C">
        <w:rPr>
          <w:rFonts w:cstheme="minorHAnsi"/>
          <w:noProof/>
        </w:rPr>
        <w:t>http://dx.doi.org/10.1111/jar.12083</w:t>
      </w:r>
    </w:p>
    <w:p w14:paraId="31853D1D" w14:textId="77777777" w:rsidR="00EE4CBC" w:rsidRPr="005E650C" w:rsidRDefault="00EE4CBC" w:rsidP="003B4005">
      <w:pPr>
        <w:spacing w:before="120" w:after="0"/>
        <w:ind w:left="720" w:hanging="720"/>
        <w:rPr>
          <w:rFonts w:cstheme="minorHAnsi"/>
          <w:noProof/>
        </w:rPr>
      </w:pPr>
      <w:r w:rsidRPr="005E650C">
        <w:rPr>
          <w:rFonts w:cstheme="minorHAnsi"/>
          <w:noProof/>
        </w:rPr>
        <w:t>Bigby, C. &amp; Tait, S. (2004) Evaluation of the independent review of a major life decision affecting people who have an intellectual disability. Psychiatry, Psychology and Law. 11, 2, 202- 213.</w:t>
      </w:r>
    </w:p>
    <w:p w14:paraId="5F864275" w14:textId="77777777" w:rsidR="00EE4CBC" w:rsidRPr="005E650C" w:rsidRDefault="00EE4CBC" w:rsidP="003B4005">
      <w:pPr>
        <w:spacing w:before="120" w:after="0"/>
        <w:ind w:left="720" w:hanging="720"/>
        <w:rPr>
          <w:rFonts w:cstheme="minorHAnsi"/>
          <w:noProof/>
        </w:rPr>
      </w:pPr>
      <w:r w:rsidRPr="005E650C">
        <w:rPr>
          <w:rFonts w:cstheme="minorHAnsi"/>
          <w:noProof/>
        </w:rPr>
        <w:t>Brown, I. &amp; Schormans, A. F. 2014. Quality of life, children with intellectual and developmental disabilities, and maltreatment. International Public Health Journal, 6, 185.</w:t>
      </w:r>
    </w:p>
    <w:p w14:paraId="3CB07E8C" w14:textId="77777777" w:rsidR="00EE4CBC" w:rsidRDefault="00EE4CBC" w:rsidP="003B4005">
      <w:pPr>
        <w:spacing w:before="120" w:after="0"/>
        <w:ind w:left="720" w:hanging="720"/>
        <w:rPr>
          <w:rFonts w:cstheme="minorHAnsi"/>
          <w:noProof/>
        </w:rPr>
      </w:pPr>
      <w:r w:rsidRPr="005E650C">
        <w:rPr>
          <w:rFonts w:cstheme="minorHAnsi"/>
          <w:noProof/>
        </w:rPr>
        <w:t>Dowse</w:t>
      </w:r>
      <w:r>
        <w:rPr>
          <w:rFonts w:cstheme="minorHAnsi"/>
          <w:noProof/>
        </w:rPr>
        <w:t>,</w:t>
      </w:r>
      <w:r w:rsidRPr="005E650C">
        <w:rPr>
          <w:rFonts w:cstheme="minorHAnsi"/>
          <w:noProof/>
        </w:rPr>
        <w:t xml:space="preserve"> L</w:t>
      </w:r>
      <w:r>
        <w:rPr>
          <w:rFonts w:cstheme="minorHAnsi"/>
          <w:noProof/>
        </w:rPr>
        <w:t>.</w:t>
      </w:r>
      <w:r w:rsidRPr="005E650C">
        <w:rPr>
          <w:rFonts w:cstheme="minorHAnsi"/>
          <w:noProof/>
        </w:rPr>
        <w:t>M, 2009, '`Some people are never going to be able to do that`. Challenges for people with intellectual disability in the 21st century'</w:t>
      </w:r>
      <w:r w:rsidRPr="005E650C">
        <w:rPr>
          <w:rFonts w:cstheme="minorHAnsi"/>
          <w:i/>
          <w:noProof/>
        </w:rPr>
        <w:t>, Disability and Society</w:t>
      </w:r>
      <w:r w:rsidRPr="005E650C">
        <w:rPr>
          <w:rFonts w:cstheme="minorHAnsi"/>
          <w:noProof/>
        </w:rPr>
        <w:t>, vol. 24, pp. 571 – 584.</w:t>
      </w:r>
    </w:p>
    <w:p w14:paraId="59F3A291" w14:textId="77777777" w:rsidR="00EE4CBC" w:rsidRPr="005E650C" w:rsidRDefault="00EE4CBC" w:rsidP="003B4005">
      <w:pPr>
        <w:spacing w:before="120" w:after="0"/>
        <w:ind w:left="720" w:hanging="720"/>
        <w:rPr>
          <w:rFonts w:cstheme="minorHAnsi"/>
          <w:noProof/>
        </w:rPr>
      </w:pPr>
      <w:r w:rsidRPr="00100C39">
        <w:rPr>
          <w:rFonts w:cstheme="minorHAnsi"/>
          <w:noProof/>
        </w:rPr>
        <w:t>Epstein, I, Stevens, B, Mckeever, P &amp; Baruchel, S (2008), Photo elicitation interview (PEI): Using photos to elicit children’s perspectives. International Journal of Qualitative Methods, 5, 1-11.</w:t>
      </w:r>
    </w:p>
    <w:p w14:paraId="72B0691E" w14:textId="77777777" w:rsidR="00EE4CBC" w:rsidRPr="005E650C" w:rsidRDefault="00EE4CBC" w:rsidP="003B4005">
      <w:pPr>
        <w:spacing w:before="120" w:after="0"/>
        <w:ind w:left="720" w:hanging="720"/>
        <w:rPr>
          <w:rFonts w:cstheme="minorHAnsi"/>
          <w:noProof/>
        </w:rPr>
      </w:pPr>
      <w:r w:rsidRPr="005E650C">
        <w:rPr>
          <w:rFonts w:cstheme="minorHAnsi"/>
          <w:noProof/>
        </w:rPr>
        <w:t xml:space="preserve">Fisher, K. R., Gleeson, R., Edwards, R., Purcal, C., Sitek, T., Dinning, B., Laragy, C., D’aegher, L. &amp; Thompson, D. (2010). </w:t>
      </w:r>
      <w:r w:rsidRPr="005E650C">
        <w:rPr>
          <w:rFonts w:cstheme="minorHAnsi"/>
          <w:i/>
          <w:noProof/>
        </w:rPr>
        <w:t xml:space="preserve">Effectiveness of Individual Funding Approaches for Disability Support, </w:t>
      </w:r>
      <w:r w:rsidRPr="005E650C">
        <w:rPr>
          <w:rFonts w:cstheme="minorHAnsi"/>
          <w:noProof/>
        </w:rPr>
        <w:t>Occasional Paper 29, Canberra: Australian Government Department of Families, Housing, Community Services and Indigenous Affairs.</w:t>
      </w:r>
    </w:p>
    <w:p w14:paraId="74BD98EF" w14:textId="77777777" w:rsidR="00EE4CBC" w:rsidRDefault="00EE4CBC" w:rsidP="003B4005">
      <w:pPr>
        <w:spacing w:before="120" w:after="0"/>
        <w:ind w:left="720" w:hanging="720"/>
        <w:rPr>
          <w:rFonts w:cstheme="minorHAnsi"/>
          <w:noProof/>
        </w:rPr>
      </w:pPr>
      <w:bookmarkStart w:id="44" w:name="_ENREF_17"/>
      <w:r w:rsidRPr="005E650C">
        <w:rPr>
          <w:rFonts w:cstheme="minorHAnsi"/>
          <w:noProof/>
        </w:rPr>
        <w:t xml:space="preserve">Frawley, P. &amp; Bigby, C. 2014. “I'm in their shoes”: Experiences of peer educators in sexuality and relationship education. </w:t>
      </w:r>
      <w:r w:rsidRPr="005E650C">
        <w:rPr>
          <w:rFonts w:cstheme="minorHAnsi"/>
          <w:i/>
          <w:noProof/>
        </w:rPr>
        <w:t>Journal of intellectual and developmental disability,</w:t>
      </w:r>
      <w:r w:rsidRPr="005E650C">
        <w:rPr>
          <w:rFonts w:cstheme="minorHAnsi"/>
          <w:noProof/>
        </w:rPr>
        <w:t xml:space="preserve"> 39</w:t>
      </w:r>
      <w:r w:rsidRPr="005E650C">
        <w:rPr>
          <w:rFonts w:cstheme="minorHAnsi"/>
          <w:b/>
          <w:noProof/>
        </w:rPr>
        <w:t>,</w:t>
      </w:r>
      <w:r w:rsidRPr="005E650C">
        <w:rPr>
          <w:rFonts w:cstheme="minorHAnsi"/>
          <w:noProof/>
        </w:rPr>
        <w:t xml:space="preserve"> 167-176.</w:t>
      </w:r>
      <w:bookmarkEnd w:id="44"/>
    </w:p>
    <w:p w14:paraId="28A0FE8A" w14:textId="77777777" w:rsidR="00EE4CBC" w:rsidRPr="00100C39" w:rsidRDefault="00EE4CBC" w:rsidP="003B4005">
      <w:pPr>
        <w:spacing w:before="120" w:after="0"/>
        <w:ind w:left="720" w:hanging="720"/>
        <w:rPr>
          <w:rFonts w:cstheme="minorHAnsi"/>
          <w:noProof/>
        </w:rPr>
      </w:pPr>
      <w:r w:rsidRPr="00100C39">
        <w:rPr>
          <w:rFonts w:cstheme="minorHAnsi"/>
          <w:noProof/>
        </w:rPr>
        <w:t>Folkestad, H (2000), Getting the picture: Photo</w:t>
      </w:r>
      <w:r w:rsidRPr="00100C39">
        <w:rPr>
          <w:rFonts w:ascii="Cambria Math" w:hAnsi="Cambria Math" w:cs="Cambria Math"/>
          <w:noProof/>
        </w:rPr>
        <w:t>‐</w:t>
      </w:r>
      <w:r w:rsidRPr="00100C39">
        <w:rPr>
          <w:rFonts w:cstheme="minorHAnsi"/>
          <w:noProof/>
        </w:rPr>
        <w:t>assisted conversations as interviews. Scandinavian Journal of Disability Research, 2, 3-21.</w:t>
      </w:r>
    </w:p>
    <w:p w14:paraId="4351B565" w14:textId="77777777" w:rsidR="00EE4CBC" w:rsidRPr="00100C39" w:rsidRDefault="00EE4CBC" w:rsidP="003B4005">
      <w:pPr>
        <w:spacing w:before="120" w:after="0"/>
        <w:ind w:left="720" w:hanging="720"/>
        <w:rPr>
          <w:rFonts w:cstheme="minorHAnsi"/>
          <w:noProof/>
        </w:rPr>
      </w:pPr>
      <w:r w:rsidRPr="00100C39">
        <w:rPr>
          <w:rFonts w:cstheme="minorHAnsi"/>
          <w:noProof/>
        </w:rPr>
        <w:t>Harper, D (2002), Talking about pictures: A case for photo elicitation. Visual Studies, 17, 13-26.</w:t>
      </w:r>
    </w:p>
    <w:p w14:paraId="30A8C58D" w14:textId="77777777" w:rsidR="00EE4CBC" w:rsidRDefault="00EE4CBC" w:rsidP="003B4005">
      <w:pPr>
        <w:spacing w:before="120" w:after="0"/>
        <w:ind w:left="720" w:hanging="720"/>
        <w:rPr>
          <w:rFonts w:cstheme="minorHAnsi"/>
          <w:noProof/>
        </w:rPr>
      </w:pPr>
      <w:r w:rsidRPr="00100C39">
        <w:rPr>
          <w:rFonts w:cstheme="minorHAnsi"/>
          <w:noProof/>
        </w:rPr>
        <w:t>Hurworth, R (2003), Photo-interviewing for research. Social Research Update, 40.</w:t>
      </w:r>
    </w:p>
    <w:p w14:paraId="55AF6E3D" w14:textId="77777777" w:rsidR="00EE4CBC" w:rsidRPr="005E650C" w:rsidRDefault="00EE4CBC" w:rsidP="003B4005">
      <w:pPr>
        <w:spacing w:before="120" w:after="0"/>
        <w:ind w:left="720" w:hanging="720"/>
        <w:rPr>
          <w:rFonts w:cstheme="minorHAnsi"/>
        </w:rPr>
      </w:pPr>
      <w:r w:rsidRPr="00235080">
        <w:rPr>
          <w:rFonts w:cstheme="minorHAnsi"/>
        </w:rPr>
        <w:t>Kusenbach, M (2003), Street Phenomenology: The Go-Along as Ethnographic Research Tool. Ethnography, 4, 455-485.</w:t>
      </w:r>
    </w:p>
    <w:p w14:paraId="462506F5" w14:textId="77777777" w:rsidR="00EE4CBC" w:rsidRPr="005E650C" w:rsidRDefault="00EE4CBC" w:rsidP="003B4005">
      <w:pPr>
        <w:spacing w:before="120" w:after="0"/>
        <w:ind w:left="720" w:hanging="720"/>
        <w:rPr>
          <w:rFonts w:cstheme="minorHAnsi"/>
          <w:noProof/>
        </w:rPr>
      </w:pPr>
      <w:bookmarkStart w:id="45" w:name="_ENREF_31"/>
      <w:r w:rsidRPr="005E650C">
        <w:rPr>
          <w:rFonts w:cstheme="minorHAnsi"/>
          <w:noProof/>
        </w:rPr>
        <w:t xml:space="preserve">Manders, J. E. &amp; Stoneman, Z. 2009. Children with disabilities in the child protective services system: An analog study of investigation and case management. </w:t>
      </w:r>
      <w:r w:rsidRPr="005E650C">
        <w:rPr>
          <w:rFonts w:cstheme="minorHAnsi"/>
          <w:i/>
          <w:noProof/>
        </w:rPr>
        <w:t>Child abuse &amp; neglect,</w:t>
      </w:r>
      <w:r w:rsidRPr="005E650C">
        <w:rPr>
          <w:rFonts w:cstheme="minorHAnsi"/>
          <w:noProof/>
        </w:rPr>
        <w:t xml:space="preserve"> 33</w:t>
      </w:r>
      <w:r w:rsidRPr="005E650C">
        <w:rPr>
          <w:rFonts w:cstheme="minorHAnsi"/>
          <w:b/>
          <w:noProof/>
        </w:rPr>
        <w:t>,</w:t>
      </w:r>
      <w:r w:rsidRPr="005E650C">
        <w:rPr>
          <w:rFonts w:cstheme="minorHAnsi"/>
          <w:noProof/>
        </w:rPr>
        <w:t xml:space="preserve"> 229-237.</w:t>
      </w:r>
      <w:bookmarkEnd w:id="45"/>
    </w:p>
    <w:p w14:paraId="1588B4F5" w14:textId="77777777" w:rsidR="00EE4CBC" w:rsidRPr="005E650C" w:rsidRDefault="00EE4CBC" w:rsidP="003B4005">
      <w:pPr>
        <w:spacing w:before="120" w:after="0"/>
        <w:ind w:left="720" w:hanging="720"/>
        <w:rPr>
          <w:rFonts w:cstheme="minorHAnsi"/>
          <w:noProof/>
        </w:rPr>
      </w:pPr>
      <w:r w:rsidRPr="005E650C">
        <w:rPr>
          <w:rFonts w:cstheme="minorHAnsi"/>
          <w:noProof/>
        </w:rPr>
        <w:t xml:space="preserve">Meltzer, A., Robinson, S., Proud, Y. and Fisher, K.R. (2017) Literature and practice review. Support to make decisions that promote personal safety and prevent harm. </w:t>
      </w:r>
      <w:r w:rsidRPr="005E650C">
        <w:rPr>
          <w:rFonts w:cstheme="minorHAnsi"/>
        </w:rPr>
        <w:t>Sydney: Social Policy Research Centre, UNSW Sydney.</w:t>
      </w:r>
      <w:r>
        <w:rPr>
          <w:rFonts w:cstheme="minorHAnsi"/>
          <w:noProof/>
        </w:rPr>
        <w:t xml:space="preserve"> </w:t>
      </w:r>
    </w:p>
    <w:p w14:paraId="3892C736" w14:textId="77777777" w:rsidR="00EE4CBC" w:rsidRDefault="00EE4CBC" w:rsidP="003B4005">
      <w:pPr>
        <w:spacing w:before="120" w:after="0"/>
        <w:ind w:left="720" w:hanging="720"/>
        <w:rPr>
          <w:rFonts w:cstheme="minorHAnsi"/>
          <w:noProof/>
        </w:rPr>
      </w:pPr>
      <w:r w:rsidRPr="005E650C">
        <w:rPr>
          <w:rFonts w:cstheme="minorHAnsi"/>
          <w:noProof/>
        </w:rPr>
        <w:t>Mepham, S. 2010. Disabled children: The right to feel safe. Child care in practice, 16, 19-34.</w:t>
      </w:r>
    </w:p>
    <w:p w14:paraId="71F142E6" w14:textId="77777777" w:rsidR="00EE4CBC" w:rsidRPr="00100C39" w:rsidRDefault="00EE4CBC" w:rsidP="003B4005">
      <w:pPr>
        <w:spacing w:before="120" w:after="0"/>
        <w:ind w:left="720" w:hanging="720"/>
        <w:rPr>
          <w:rFonts w:cstheme="minorHAnsi"/>
          <w:noProof/>
        </w:rPr>
      </w:pPr>
      <w:r w:rsidRPr="00100C39">
        <w:rPr>
          <w:rFonts w:cstheme="minorHAnsi"/>
          <w:noProof/>
        </w:rPr>
        <w:t>Novek, S, Morris-Oswald, T &amp; Menec, V (2012), Using photovoice with older adults: some methodological strengths and issues. Ageing &amp; Society, 32, 451-470.</w:t>
      </w:r>
    </w:p>
    <w:p w14:paraId="4FA05B0E" w14:textId="77777777" w:rsidR="00EE4CBC" w:rsidRPr="005E650C" w:rsidRDefault="00EE4CBC" w:rsidP="003B4005">
      <w:pPr>
        <w:spacing w:before="120" w:after="0"/>
        <w:ind w:left="720" w:hanging="720"/>
        <w:rPr>
          <w:rFonts w:cstheme="minorHAnsi"/>
          <w:noProof/>
        </w:rPr>
      </w:pPr>
      <w:r w:rsidRPr="005E650C">
        <w:rPr>
          <w:rFonts w:cstheme="minorHAnsi"/>
          <w:noProof/>
        </w:rPr>
        <w:t>Robinson, S. 2015. Preventing abuse of children and young people with disability under the National Disability Insurance Scheme: a Brave new world? Australian Social Work, 68, 469-482.</w:t>
      </w:r>
    </w:p>
    <w:p w14:paraId="55D1F855" w14:textId="77777777" w:rsidR="00EE4CBC" w:rsidRPr="005E650C" w:rsidRDefault="00EE4CBC" w:rsidP="003B4005">
      <w:pPr>
        <w:spacing w:before="120" w:after="0"/>
        <w:ind w:left="720" w:hanging="720"/>
        <w:rPr>
          <w:rFonts w:cstheme="minorHAnsi"/>
          <w:noProof/>
        </w:rPr>
      </w:pPr>
      <w:r w:rsidRPr="005E650C">
        <w:rPr>
          <w:rFonts w:cstheme="minorHAnsi"/>
          <w:noProof/>
        </w:rPr>
        <w:t>Reeve, R., Marjolin, A., Muir, K., Powell, A., Hannigan, N., Ramia, I. &amp; Etuk, L. E. 2016. Australia's Social Pulse. Centre for Social Impact: UNSW Australia, Sydney and UWA, Perth.</w:t>
      </w:r>
    </w:p>
    <w:p w14:paraId="7330C352" w14:textId="77777777" w:rsidR="00EE4CBC" w:rsidRPr="005E650C" w:rsidRDefault="00EE4CBC" w:rsidP="003B4005">
      <w:pPr>
        <w:spacing w:before="120" w:after="0"/>
        <w:ind w:left="720" w:hanging="720"/>
        <w:rPr>
          <w:rFonts w:cstheme="minorHAnsi"/>
        </w:rPr>
      </w:pPr>
      <w:r w:rsidRPr="005E650C">
        <w:rPr>
          <w:rFonts w:cstheme="minorHAnsi"/>
        </w:rPr>
        <w:t>UN General Assembly, Convention on the Rights of Persons with Disabilities: resolution / adopted by the General Assembly, 24 January 2007, A/RES/61/106, available at: http://www.refworld.org/docid/45f973632.html [accessed 15 May 2017]</w:t>
      </w:r>
    </w:p>
    <w:p w14:paraId="30C216F4" w14:textId="77777777" w:rsidR="003B4005" w:rsidRDefault="00EE4CBC" w:rsidP="003B4005">
      <w:pPr>
        <w:spacing w:before="120" w:after="0"/>
        <w:ind w:left="720" w:hanging="720"/>
        <w:rPr>
          <w:rFonts w:cstheme="minorHAnsi"/>
          <w:noProof/>
        </w:rPr>
      </w:pPr>
      <w:bookmarkStart w:id="46" w:name="_ENREF_7"/>
      <w:r w:rsidRPr="00100C39">
        <w:rPr>
          <w:rFonts w:cstheme="minorHAnsi"/>
          <w:noProof/>
        </w:rPr>
        <w:t>Wang, C &amp; Burris, M A (1997), Photovoice: Concept, Methodology, and Use for Participatory Needs Assessment. Health Education &amp; Behavior, 24, 369-387.</w:t>
      </w:r>
      <w:bookmarkEnd w:id="46"/>
      <w:r w:rsidR="003B4005">
        <w:rPr>
          <w:rFonts w:cstheme="minorHAnsi"/>
          <w:noProof/>
        </w:rPr>
        <w:br w:type="page"/>
      </w:r>
    </w:p>
    <w:p w14:paraId="20F7535A" w14:textId="77777777" w:rsidR="00EE4CBC" w:rsidRDefault="00EE4CBC" w:rsidP="003B4005">
      <w:pPr>
        <w:pStyle w:val="Heading6"/>
      </w:pPr>
      <w:bookmarkStart w:id="47" w:name="_Toc488151521"/>
      <w:bookmarkStart w:id="48" w:name="_Ref488322710"/>
      <w:bookmarkStart w:id="49" w:name="_Toc488679814"/>
      <w:r>
        <w:t>Group</w:t>
      </w:r>
      <w:r w:rsidRPr="00FA637E">
        <w:t xml:space="preserve"> methods</w:t>
      </w:r>
      <w:bookmarkEnd w:id="47"/>
      <w:bookmarkEnd w:id="48"/>
      <w:bookmarkEnd w:id="49"/>
    </w:p>
    <w:p w14:paraId="4B456CD3" w14:textId="77777777" w:rsidR="00EE4CBC" w:rsidRPr="00FA637E" w:rsidRDefault="00EE4CBC" w:rsidP="00EE4CBC">
      <w:pPr>
        <w:rPr>
          <w:rFonts w:cstheme="minorHAnsi"/>
        </w:rPr>
      </w:pPr>
      <w:r>
        <w:rPr>
          <w:rFonts w:cstheme="minorHAnsi"/>
        </w:rPr>
        <w:t>Group</w:t>
      </w:r>
      <w:r w:rsidRPr="00FA637E">
        <w:rPr>
          <w:rFonts w:cstheme="minorHAnsi"/>
        </w:rPr>
        <w:t xml:space="preserve">s will investigate the experiences that people with disability </w:t>
      </w:r>
      <w:r>
        <w:rPr>
          <w:rFonts w:cstheme="minorHAnsi"/>
        </w:rPr>
        <w:t xml:space="preserve">and workers </w:t>
      </w:r>
      <w:r w:rsidRPr="00FA637E">
        <w:rPr>
          <w:rFonts w:cstheme="minorHAnsi"/>
        </w:rPr>
        <w:t>have with</w:t>
      </w:r>
      <w:r>
        <w:rPr>
          <w:rFonts w:cstheme="minorHAnsi"/>
        </w:rPr>
        <w:t xml:space="preserve"> supported decision-making around safety and prevention of harm</w:t>
      </w:r>
      <w:r w:rsidRPr="00FA637E">
        <w:rPr>
          <w:rFonts w:cstheme="minorHAnsi"/>
        </w:rPr>
        <w:t>, using the following or similar participatory methodologies.</w:t>
      </w:r>
    </w:p>
    <w:p w14:paraId="416CBF48" w14:textId="77777777" w:rsidR="00EE4CBC" w:rsidRPr="00FA637E" w:rsidRDefault="00EE4CBC" w:rsidP="003B4005">
      <w:pPr>
        <w:pStyle w:val="SubHeading"/>
      </w:pPr>
      <w:r w:rsidRPr="00FA637E">
        <w:t>Photo interviews</w:t>
      </w:r>
    </w:p>
    <w:p w14:paraId="03F304D4" w14:textId="77777777" w:rsidR="00EE4CBC" w:rsidRPr="0081530D" w:rsidRDefault="00EE4CBC" w:rsidP="0081530D">
      <w:pPr>
        <w:pStyle w:val="BodyText"/>
      </w:pPr>
      <w:r w:rsidRPr="0081530D">
        <w:t xml:space="preserve">In photo interviews the interviewer presents the participant with photos and asks questions about these photos. Ideally photos will ‘break the frame’ – present a new view of normal things – to provoke reflection </w:t>
      </w:r>
      <w:r w:rsidRPr="0081530D">
        <w:fldChar w:fldCharType="begin"/>
      </w:r>
      <w:r w:rsidRPr="0081530D">
        <w:instrText xml:space="preserve"> ADDIN EN.CITE &lt;EndNote&gt;&lt;Cite&gt;&lt;Author&gt;Harper&lt;/Author&gt;&lt;Year&gt;2002&lt;/Year&gt;&lt;RecNum&gt;76&lt;/RecNum&gt;&lt;DisplayText&gt;(Harper, 2002)&lt;/DisplayText&gt;&lt;record&gt;&lt;rec-number&gt;76&lt;/rec-number&gt;&lt;foreign-keys&gt;&lt;key app="EN" db-id="2rv52xpeqs2xdmevdt05w2ai0rdfzw0swee0"&gt;76&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pub-dates&gt;&lt;date&gt;2002/01/01&lt;/date&gt;&lt;/pub-dates&gt;&lt;/dates&gt;&lt;publisher&gt;Routledge&lt;/publisher&gt;&lt;isbn&gt;1472-586X&lt;/isbn&gt;&lt;urls&gt;&lt;related-urls&gt;&lt;url&gt;http://dx.doi.org/10.1080/14725860220137345&lt;/url&gt;&lt;/related-urls&gt;&lt;/urls&gt;&lt;electronic-resource-num&gt;10.1080/14725860220137345&lt;/electronic-resource-num&gt;&lt;access-date&gt;2013/01/21&lt;/access-date&gt;&lt;/record&gt;&lt;/Cite&gt;&lt;/EndNote&gt;</w:instrText>
      </w:r>
      <w:r w:rsidRPr="0081530D">
        <w:fldChar w:fldCharType="separate"/>
      </w:r>
      <w:r w:rsidRPr="0081530D">
        <w:t>(</w:t>
      </w:r>
      <w:hyperlink w:anchor="_ENREF_3" w:tooltip="Harper, 2002 #76" w:history="1">
        <w:r w:rsidRPr="0081530D">
          <w:rPr>
            <w:rStyle w:val="Hyperlink"/>
            <w:color w:val="auto"/>
            <w:u w:val="none"/>
          </w:rPr>
          <w:t>Harper, 2002</w:t>
        </w:r>
      </w:hyperlink>
      <w:r w:rsidRPr="0081530D">
        <w:t>)</w:t>
      </w:r>
      <w:r w:rsidRPr="0081530D">
        <w:fldChar w:fldCharType="end"/>
      </w:r>
      <w:r w:rsidRPr="0081530D">
        <w:t>.</w:t>
      </w:r>
    </w:p>
    <w:p w14:paraId="1D0CDA10" w14:textId="77777777" w:rsidR="00EE4CBC" w:rsidRPr="0081530D" w:rsidRDefault="00EE4CBC" w:rsidP="0081530D">
      <w:pPr>
        <w:pStyle w:val="BodyText"/>
      </w:pPr>
      <w:r w:rsidRPr="0081530D">
        <w:t xml:space="preserve">Photo interviews can create a less formal interview and provide space for the participant to direct the interview by choosing which photos to speak about, which part of the photo to speak about, or to talk about things outside the photo </w:t>
      </w:r>
      <w:r w:rsidRPr="0081530D">
        <w:fldChar w:fldCharType="begin"/>
      </w:r>
      <w:r w:rsidRPr="0081530D">
        <w:instrText xml:space="preserve"> ADDIN EN.CITE &lt;EndNote&gt;&lt;Cite&gt;&lt;Author&gt;Epstein&lt;/Author&gt;&lt;Year&gt;2008&lt;/Year&gt;&lt;RecNum&gt;74&lt;/RecNum&gt;&lt;DisplayText&gt;(Epstein et al., 2008)&lt;/DisplayText&gt;&lt;record&gt;&lt;rec-number&gt;74&lt;/rec-number&gt;&lt;foreign-keys&gt;&lt;key app="EN" db-id="2rv52xpeqs2xdmevdt05w2ai0rdfzw0swee0"&gt;74&lt;/key&gt;&lt;/foreign-keys&gt;&lt;ref-type name="Journal Article"&gt;17&lt;/ref-type&gt;&lt;contributors&gt;&lt;authors&gt;&lt;author&gt;Epstein, I.&lt;/author&gt;&lt;author&gt;Stevens, B.&lt;/author&gt;&lt;author&gt;McKeever, P.&lt;/author&gt;&lt;author&gt;Baruchel, S.&lt;/author&gt;&lt;/authors&gt;&lt;/contributors&gt;&lt;titles&gt;&lt;title&gt;Photo elicitation interview (PEI): Using photos to elicit children’s perspectives&lt;/title&gt;&lt;secondary-title&gt;International Journal of Qualitative Methods&lt;/secondary-title&gt;&lt;/titles&gt;&lt;periodical&gt;&lt;full-title&gt;International Journal of Qualitative Methods&lt;/full-title&gt;&lt;/periodical&gt;&lt;pages&gt;1-11&lt;/pages&gt;&lt;volume&gt;5&lt;/volume&gt;&lt;number&gt;3&lt;/number&gt;&lt;dates&gt;&lt;year&gt;2008&lt;/year&gt;&lt;/dates&gt;&lt;isbn&gt;1609-4069&lt;/isbn&gt;&lt;urls&gt;&lt;/urls&gt;&lt;/record&gt;&lt;/Cite&gt;&lt;/EndNote&gt;</w:instrText>
      </w:r>
      <w:r w:rsidRPr="0081530D">
        <w:fldChar w:fldCharType="separate"/>
      </w:r>
      <w:r w:rsidRPr="0081530D">
        <w:t>(</w:t>
      </w:r>
      <w:hyperlink w:anchor="_ENREF_1" w:tooltip="Epstein, 2008 #74" w:history="1">
        <w:r w:rsidRPr="0081530D">
          <w:rPr>
            <w:rStyle w:val="Hyperlink"/>
            <w:color w:val="auto"/>
            <w:u w:val="none"/>
          </w:rPr>
          <w:t>Epstein et al., 2008</w:t>
        </w:r>
      </w:hyperlink>
      <w:r w:rsidRPr="0081530D">
        <w:t>)</w:t>
      </w:r>
      <w:r w:rsidRPr="0081530D">
        <w:fldChar w:fldCharType="end"/>
      </w:r>
      <w:r w:rsidRPr="0081530D">
        <w:t xml:space="preserve">. Photo interviews are useful for making abstract concepts more accessible </w:t>
      </w:r>
      <w:r w:rsidRPr="0081530D">
        <w:fldChar w:fldCharType="begin"/>
      </w:r>
      <w:r w:rsidRPr="0081530D">
        <w:instrText xml:space="preserve"> ADDIN EN.CITE &lt;EndNote&gt;&lt;Cite&gt;&lt;Author&gt;Hurworth&lt;/Author&gt;&lt;Year&gt;2003&lt;/Year&gt;&lt;RecNum&gt;37&lt;/RecNum&gt;&lt;DisplayText&gt;(Hurworth, 2003)&lt;/DisplayText&gt;&lt;record&gt;&lt;rec-number&gt;37&lt;/rec-number&gt;&lt;foreign-keys&gt;&lt;key app="EN" db-id="2rv52xpeqs2xdmevdt05w2ai0rdfzw0swee0"&gt;37&lt;/key&gt;&lt;/foreign-keys&gt;&lt;ref-type name="Journal Article"&gt;17&lt;/ref-type&gt;&lt;contributors&gt;&lt;authors&gt;&lt;author&gt;Hurworth, R&lt;/author&gt;&lt;/authors&gt;&lt;/contributors&gt;&lt;titles&gt;&lt;title&gt;Photo-interviewing for research&lt;/title&gt;&lt;secondary-title&gt;Social Research Update&lt;/secondary-title&gt;&lt;/titles&gt;&lt;periodical&gt;&lt;full-title&gt;Social Research Update&lt;/full-title&gt;&lt;/periodical&gt;&lt;volume&gt;40&lt;/volume&gt;&lt;dates&gt;&lt;year&gt;2003&lt;/year&gt;&lt;/dates&gt;&lt;urls&gt;&lt;related-urls&gt;&lt;url&gt;http://sru.soc.surrey.ac.uk/SRU40.html&lt;/url&gt;&lt;/related-urls&gt;&lt;/urls&gt;&lt;access-date&gt;15/01/2013&lt;/access-date&gt;&lt;/record&gt;&lt;/Cite&gt;&lt;/EndNote&gt;</w:instrText>
      </w:r>
      <w:r w:rsidRPr="0081530D">
        <w:fldChar w:fldCharType="separate"/>
      </w:r>
      <w:r w:rsidRPr="0081530D">
        <w:t>(</w:t>
      </w:r>
      <w:hyperlink w:anchor="_ENREF_4" w:tooltip="Hurworth, 2003 #37" w:history="1">
        <w:r w:rsidRPr="0081530D">
          <w:rPr>
            <w:rStyle w:val="Hyperlink"/>
            <w:color w:val="auto"/>
            <w:u w:val="none"/>
          </w:rPr>
          <w:t>Hurworth, 2003</w:t>
        </w:r>
      </w:hyperlink>
      <w:r w:rsidRPr="0081530D">
        <w:t>)</w:t>
      </w:r>
      <w:r w:rsidRPr="0081530D">
        <w:fldChar w:fldCharType="end"/>
      </w:r>
      <w:r w:rsidRPr="0081530D">
        <w:t xml:space="preserve">. They can reduce the feeling of being tested or needing to choose the ‘right’ answer, reducing yes/no answers and acquiescence </w:t>
      </w:r>
      <w:r w:rsidRPr="0081530D">
        <w:fldChar w:fldCharType="begin"/>
      </w:r>
      <w:r w:rsidRPr="0081530D">
        <w:instrText xml:space="preserve"> ADDIN EN.CITE &lt;EndNote&gt;&lt;Cite&gt;&lt;Author&gt;Folkestad&lt;/Author&gt;&lt;Year&gt;2000&lt;/Year&gt;&lt;RecNum&gt;75&lt;/RecNum&gt;&lt;DisplayText&gt;(Folkestad, 2000)&lt;/DisplayText&gt;&lt;record&gt;&lt;rec-number&gt;75&lt;/rec-number&gt;&lt;foreign-keys&gt;&lt;key app="EN" db-id="2rv52xpeqs2xdmevdt05w2ai0rdfzw0swee0"&gt;75&lt;/key&gt;&lt;/foreign-keys&gt;&lt;ref-type name="Journal Article"&gt;17&lt;/ref-type&gt;&lt;contributors&gt;&lt;authors&gt;&lt;author&gt;Folkestad, Helge&lt;/author&gt;&lt;/authors&gt;&lt;/contributors&gt;&lt;titles&gt;&lt;title&gt;Getting the picture: Photo</w:instrText>
      </w:r>
      <w:r w:rsidRPr="0081530D">
        <w:rPr>
          <w:rFonts w:ascii="Cambria Math" w:hAnsi="Cambria Math" w:cs="Cambria Math"/>
        </w:rPr>
        <w:instrText>‐</w:instrText>
      </w:r>
      <w:r w:rsidRPr="0081530D">
        <w:instrText>assisted conversations as interviews&lt;/title&gt;&lt;secondary-title&gt;Scandinavian Journal of Disability Research&lt;/secondary-title&gt;&lt;/titles&gt;&lt;periodical&gt;&lt;full-title&gt;Scandinavian Journal of Disability Research&lt;/full-title&gt;&lt;/periodical&gt;&lt;pages&gt;3-21&lt;/pages&gt;&lt;volume&gt;2&lt;/volume&gt;&lt;number&gt;2&lt;/number&gt;&lt;dates&gt;&lt;year&gt;2000&lt;/year&gt;&lt;pub-dates&gt;&lt;date&gt;2000/01/01&lt;/date&gt;&lt;/pub-dates&gt;&lt;/dates&gt;&lt;publisher&gt;Routledge&lt;/publisher&gt;&lt;isbn&gt;1501-7419&lt;/isbn&gt;&lt;urls&gt;&lt;related-urls&gt;&lt;url&gt;http://dx.doi.org/10.1080/15017410009510757&lt;/url&gt;&lt;/related-urls&gt;&lt;/urls&gt;&lt;electronic-resource-num&gt;10.1080/15017410009510757&lt;/electronic-resource-num&gt;&lt;access-date&gt;2013/01/21&lt;/access-date&gt;&lt;/record&gt;&lt;/Cite&gt;&lt;/EndNote&gt;</w:instrText>
      </w:r>
      <w:r w:rsidRPr="0081530D">
        <w:fldChar w:fldCharType="separate"/>
      </w:r>
      <w:r w:rsidRPr="0081530D">
        <w:t>(</w:t>
      </w:r>
      <w:hyperlink w:anchor="_ENREF_2" w:tooltip="Folkestad, 2000 #75" w:history="1">
        <w:r w:rsidRPr="0081530D">
          <w:rPr>
            <w:rStyle w:val="Hyperlink"/>
            <w:color w:val="auto"/>
            <w:u w:val="none"/>
          </w:rPr>
          <w:t>Folkestad, 2000</w:t>
        </w:r>
      </w:hyperlink>
      <w:r w:rsidRPr="0081530D">
        <w:t>)</w:t>
      </w:r>
      <w:r w:rsidRPr="0081530D">
        <w:fldChar w:fldCharType="end"/>
      </w:r>
      <w:r w:rsidRPr="0081530D">
        <w:t xml:space="preserve">. </w:t>
      </w:r>
    </w:p>
    <w:p w14:paraId="11164F43" w14:textId="77777777" w:rsidR="00EE4CBC" w:rsidRPr="00FA637E" w:rsidRDefault="00EE4CBC" w:rsidP="003B4005">
      <w:pPr>
        <w:pStyle w:val="SubHeading"/>
      </w:pPr>
      <w:r w:rsidRPr="00FA637E">
        <w:t>Photovoice</w:t>
      </w:r>
    </w:p>
    <w:p w14:paraId="1FEB80B4" w14:textId="77777777" w:rsidR="00EE4CBC" w:rsidRPr="0081530D" w:rsidRDefault="00EE4CBC" w:rsidP="0081530D">
      <w:pPr>
        <w:pStyle w:val="BodyText"/>
      </w:pPr>
      <w:r w:rsidRPr="00FA637E">
        <w:t xml:space="preserve">Photovoice gives cameras to people to document their lives, communities and what is important to </w:t>
      </w:r>
      <w:r w:rsidRPr="0081530D">
        <w:t xml:space="preserve">them. These photos are then discussed in groups and priority issues identified. These priority issues guide data analysis, and summaries of the research are distributed widely in the community and presented to policy makers to create change </w:t>
      </w:r>
      <w:r w:rsidRPr="0081530D">
        <w:fldChar w:fldCharType="begin"/>
      </w:r>
      <w:r w:rsidRPr="0081530D">
        <w:instrText xml:space="preserve"> ADDIN EN.CITE &lt;EndNote&gt;&lt;Cite&gt;&lt;Author&gt;Novek&lt;/Author&gt;&lt;Year&gt;2012&lt;/Year&gt;&lt;RecNum&gt;47&lt;/RecNum&gt;&lt;DisplayText&gt;(Novek et al., 2012)&lt;/DisplayText&gt;&lt;record&gt;&lt;rec-number&gt;47&lt;/rec-number&gt;&lt;foreign-keys&gt;&lt;key app="EN" db-id="2rv52xpeqs2xdmevdt05w2ai0rdfzw0swee0"&gt;47&lt;/key&gt;&lt;/foreign-keys&gt;&lt;ref-type name="Journal Article"&gt;17&lt;/ref-type&gt;&lt;contributors&gt;&lt;authors&gt;&lt;author&gt;Novek,SHEILA&lt;/author&gt;&lt;author&gt;MORRIS-OSWALD,TONI&lt;/author&gt;&lt;author&gt;MENEC,VERENA&lt;/author&gt;&lt;/authors&gt;&lt;/contributors&gt;&lt;titles&gt;&lt;title&gt;Using photovoice with older adults: some methodological strengths and issues&lt;/title&gt;&lt;secondary-title&gt;Ageing &amp;amp; Society&lt;/secondary-title&gt;&lt;/titles&gt;&lt;periodical&gt;&lt;full-title&gt;Ageing &amp;amp; Society&lt;/full-title&gt;&lt;/periodical&gt;&lt;pages&gt;451-470&lt;/pages&gt;&lt;volume&gt;32&lt;/volume&gt;&lt;number&gt;03&lt;/number&gt;&lt;dates&gt;&lt;year&gt;2012&lt;/year&gt;&lt;/dates&gt;&lt;isbn&gt;1469-1779&lt;/isbn&gt;&lt;urls&gt;&lt;related-urls&gt;&lt;url&gt;http://dx.doi.org/10.1017/S0144686X11000377&lt;/url&gt;&lt;/related-urls&gt;&lt;/urls&gt;&lt;electronic-resource-num&gt;doi:10.1017/S0144686X11000377&lt;/electronic-resource-num&gt;&lt;access-date&gt;2012&lt;/access-date&gt;&lt;/record&gt;&lt;/Cite&gt;&lt;/EndNote&gt;</w:instrText>
      </w:r>
      <w:r w:rsidRPr="0081530D">
        <w:fldChar w:fldCharType="separate"/>
      </w:r>
      <w:r w:rsidRPr="0081530D">
        <w:t>(</w:t>
      </w:r>
      <w:hyperlink w:anchor="_ENREF_6" w:tooltip="Novek, 2012 #47" w:history="1">
        <w:r w:rsidRPr="0081530D">
          <w:rPr>
            <w:rStyle w:val="Hyperlink"/>
            <w:color w:val="auto"/>
            <w:u w:val="none"/>
          </w:rPr>
          <w:t>Novek et al., 2012</w:t>
        </w:r>
      </w:hyperlink>
      <w:r w:rsidRPr="0081530D">
        <w:t>)</w:t>
      </w:r>
      <w:r w:rsidRPr="0081530D">
        <w:fldChar w:fldCharType="end"/>
      </w:r>
      <w:r w:rsidRPr="0081530D">
        <w:t xml:space="preserve">. Photovoice aims to give people the ability and opportunity to record and create change in their communities rather than be passive subjects of others’ research and intentions </w:t>
      </w:r>
      <w:r w:rsidRPr="0081530D">
        <w:fldChar w:fldCharType="begin"/>
      </w:r>
      <w:r w:rsidRPr="0081530D">
        <w:instrText xml:space="preserve"> ADDIN EN.CITE &lt;EndNote&gt;&lt;Cite&gt;&lt;Author&gt;Wang&lt;/Author&gt;&lt;Year&gt;1997&lt;/Year&gt;&lt;RecNum&gt;39&lt;/RecNum&gt;&lt;DisplayText&gt;(Wang and Burris, 1997)&lt;/DisplayText&gt;&lt;record&gt;&lt;rec-number&gt;39&lt;/rec-number&gt;&lt;foreign-keys&gt;&lt;key app="EN" db-id="2rv52xpeqs2xdmevdt05w2ai0rdfzw0swee0"&gt;39&lt;/key&gt;&lt;/foreign-keys&gt;&lt;ref-type name="Journal Article"&gt;17&lt;/ref-type&gt;&lt;contributors&gt;&lt;authors&gt;&lt;author&gt;Wang, Caroline&lt;/author&gt;&lt;author&gt;Burris, Mary Ann&lt;/author&gt;&lt;/authors&gt;&lt;/contributors&gt;&lt;titles&gt;&lt;title&gt;Photovoice: Concept, Methodology, and Use for Participatory Needs Assessment&lt;/title&gt;&lt;secondary-title&gt;Health Education &amp;amp; Behavior&lt;/secondary-title&gt;&lt;/titles&gt;&lt;periodical&gt;&lt;full-title&gt;Health Education &amp;amp; Behavior&lt;/full-title&gt;&lt;/periodical&gt;&lt;pages&gt;369-387&lt;/pages&gt;&lt;volume&gt;24&lt;/volume&gt;&lt;number&gt;3&lt;/number&gt;&lt;dates&gt;&lt;year&gt;1997&lt;/year&gt;&lt;pub-dates&gt;&lt;date&gt;June 1, 1997&lt;/date&gt;&lt;/pub-dates&gt;&lt;/dates&gt;&lt;urls&gt;&lt;related-urls&gt;&lt;url&gt;http://heb.sagepub.com/content/24/3/369.abstract&lt;/url&gt;&lt;/related-urls&gt;&lt;/urls&gt;&lt;electronic-resource-num&gt;10.1177/109019819702400309&lt;/electronic-resource-num&gt;&lt;/record&gt;&lt;/Cite&gt;&lt;/EndNote&gt;</w:instrText>
      </w:r>
      <w:r w:rsidRPr="0081530D">
        <w:fldChar w:fldCharType="separate"/>
      </w:r>
      <w:r w:rsidRPr="0081530D">
        <w:t>(</w:t>
      </w:r>
      <w:hyperlink w:anchor="_ENREF_7" w:tooltip="Wang, 1997 #39" w:history="1">
        <w:r w:rsidRPr="0081530D">
          <w:rPr>
            <w:rStyle w:val="Hyperlink"/>
            <w:color w:val="auto"/>
            <w:u w:val="none"/>
          </w:rPr>
          <w:t>Wang and Burris, 1997</w:t>
        </w:r>
      </w:hyperlink>
      <w:r w:rsidRPr="0081530D">
        <w:t>)</w:t>
      </w:r>
      <w:r w:rsidRPr="0081530D">
        <w:fldChar w:fldCharType="end"/>
      </w:r>
      <w:r w:rsidRPr="0081530D">
        <w:t>.</w:t>
      </w:r>
    </w:p>
    <w:p w14:paraId="28B5382F" w14:textId="77777777" w:rsidR="00EE4CBC" w:rsidRPr="0081530D" w:rsidRDefault="00EE4CBC" w:rsidP="0081530D">
      <w:pPr>
        <w:pStyle w:val="BodyText"/>
      </w:pPr>
      <w:r w:rsidRPr="0081530D">
        <w:t xml:space="preserve">Groups may adapt the philosophy of Photovoice to other media, such as painting, or selecting various important objects that represent their experiences with supported decision making around safety and prevention of harm. </w:t>
      </w:r>
    </w:p>
    <w:p w14:paraId="4B391ECB" w14:textId="77777777" w:rsidR="00EE4CBC" w:rsidRPr="00FA637E" w:rsidRDefault="00EE4CBC" w:rsidP="003B4005">
      <w:pPr>
        <w:pStyle w:val="SubHeading"/>
      </w:pPr>
      <w:r w:rsidRPr="00FA637E">
        <w:t>Go-along interviews</w:t>
      </w:r>
      <w:r>
        <w:t xml:space="preserve"> </w:t>
      </w:r>
    </w:p>
    <w:p w14:paraId="695F22AB" w14:textId="77777777" w:rsidR="00EE4CBC" w:rsidRPr="00FA637E" w:rsidRDefault="00EE4CBC" w:rsidP="00EE4CBC">
      <w:pPr>
        <w:rPr>
          <w:rFonts w:cstheme="minorHAnsi"/>
        </w:rPr>
      </w:pPr>
      <w:r w:rsidRPr="00FA637E">
        <w:rPr>
          <w:rFonts w:cstheme="minorHAnsi"/>
        </w:rPr>
        <w:t xml:space="preserve">Go-along interviews are in-depth qualitative interviews in which researchers accompany individual participants on natural everyday trips. This provides scope to investigate people’s perceptions and navigation of their physical and social environments. The interviewer can ask questions about salient features of the environment, or leave it to the participant to talk about their usual experiences on routine trips and whatever comes to mind while looking at and moving through places. Interviews take about one hour to 90 minutes </w:t>
      </w:r>
      <w:r w:rsidRPr="0081530D">
        <w:rPr>
          <w:rStyle w:val="BodyTextChar"/>
        </w:rPr>
        <w:fldChar w:fldCharType="begin"/>
      </w:r>
      <w:r w:rsidRPr="0081530D">
        <w:rPr>
          <w:rStyle w:val="BodyTextChar"/>
        </w:rPr>
        <w:instrText xml:space="preserve"> ADDIN EN.CITE &lt;EndNote&gt;&lt;Cite&gt;&lt;Author&gt;Kusenbach&lt;/Author&gt;&lt;Year&gt;2003&lt;/Year&gt;&lt;RecNum&gt;73&lt;/RecNum&gt;&lt;DisplayText&gt;(Kusenbach, 2003)&lt;/DisplayText&gt;&lt;record&gt;&lt;rec-number&gt;73&lt;/rec-number&gt;&lt;foreign-keys&gt;&lt;key app="EN" db-id="2rv52xpeqs2xdmevdt05w2ai0rdfzw0swee0"&gt;73&lt;/key&gt;&lt;/foreign-keys&gt;&lt;ref-type name="Journal Article"&gt;17&lt;/ref-type&gt;&lt;contributors&gt;&lt;authors&gt;&lt;author&gt;Kusenbach, Margarethe&lt;/author&gt;&lt;/authors&gt;&lt;/contributors&gt;&lt;titles&gt;&lt;title&gt;Street Phenomenology: The Go-Along as Ethnographic Research Tool&lt;/title&gt;&lt;secondary-title&gt;Ethnography&lt;/secondary-title&gt;&lt;/titles&gt;&lt;periodical&gt;&lt;full-title&gt;Ethnography&lt;/full-title&gt;&lt;/periodical&gt;&lt;pages&gt;455-485&lt;/pages&gt;&lt;volume&gt;4&lt;/volume&gt;&lt;number&gt;3&lt;/number&gt;&lt;dates&gt;&lt;year&gt;2003&lt;/year&gt;&lt;pub-dates&gt;&lt;date&gt;September 1, 2003&lt;/date&gt;&lt;/pub-dates&gt;&lt;/dates&gt;&lt;urls&gt;&lt;related-urls&gt;&lt;url&gt;http://eth.sagepub.com/content/4/3/455.abstract&lt;/url&gt;&lt;/related-urls&gt;&lt;/urls&gt;&lt;electronic-resource-num&gt;10.1177/146613810343007&lt;/electronic-resource-num&gt;&lt;/record&gt;&lt;/Cite&gt;&lt;/EndNote&gt;</w:instrText>
      </w:r>
      <w:r w:rsidRPr="0081530D">
        <w:rPr>
          <w:rStyle w:val="BodyTextChar"/>
        </w:rPr>
        <w:fldChar w:fldCharType="separate"/>
      </w:r>
      <w:r w:rsidRPr="0081530D">
        <w:rPr>
          <w:rStyle w:val="BodyTextChar"/>
        </w:rPr>
        <w:t>(</w:t>
      </w:r>
      <w:hyperlink w:anchor="_ENREF_5" w:tooltip="Kusenbach, 2003 #73" w:history="1">
        <w:r w:rsidRPr="0081530D">
          <w:rPr>
            <w:rStyle w:val="BodyTextChar"/>
          </w:rPr>
          <w:t>Kusenbach, 2003</w:t>
        </w:r>
      </w:hyperlink>
      <w:r w:rsidRPr="0081530D">
        <w:rPr>
          <w:rStyle w:val="BodyTextChar"/>
        </w:rPr>
        <w:t>)</w:t>
      </w:r>
      <w:r w:rsidRPr="0081530D">
        <w:rPr>
          <w:rStyle w:val="BodyTextChar"/>
        </w:rPr>
        <w:fldChar w:fldCharType="end"/>
      </w:r>
      <w:r w:rsidRPr="0081530D">
        <w:rPr>
          <w:rStyle w:val="BodyTextChar"/>
        </w:rPr>
        <w:t>.</w:t>
      </w:r>
      <w:r w:rsidRPr="00FA637E">
        <w:rPr>
          <w:rFonts w:cstheme="minorHAnsi"/>
        </w:rPr>
        <w:t xml:space="preserve"> </w:t>
      </w:r>
    </w:p>
    <w:p w14:paraId="01C1DA8F" w14:textId="77777777" w:rsidR="00EE4CBC" w:rsidRPr="00FA637E" w:rsidRDefault="00EE4CBC" w:rsidP="003B4005">
      <w:pPr>
        <w:pStyle w:val="SubHeading"/>
      </w:pPr>
      <w:r>
        <w:t>Group</w:t>
      </w:r>
      <w:r w:rsidRPr="00FA637E">
        <w:t>s may also choose to use</w:t>
      </w:r>
    </w:p>
    <w:p w14:paraId="04EA4AAA" w14:textId="77777777" w:rsidR="00EE4CBC" w:rsidRPr="00FA637E" w:rsidRDefault="00EE4CBC" w:rsidP="001D44FD">
      <w:pPr>
        <w:numPr>
          <w:ilvl w:val="0"/>
          <w:numId w:val="19"/>
        </w:numPr>
        <w:tabs>
          <w:tab w:val="clear" w:pos="357"/>
        </w:tabs>
        <w:spacing w:before="120" w:after="0" w:line="240" w:lineRule="auto"/>
        <w:rPr>
          <w:rFonts w:cstheme="minorHAnsi"/>
          <w:b/>
        </w:rPr>
      </w:pPr>
      <w:r w:rsidRPr="00FA637E">
        <w:rPr>
          <w:rFonts w:cstheme="minorHAnsi"/>
          <w:b/>
        </w:rPr>
        <w:t>Discussions</w:t>
      </w:r>
    </w:p>
    <w:p w14:paraId="2B3EFD68" w14:textId="77777777" w:rsidR="00EE4CBC" w:rsidRPr="0081530D" w:rsidRDefault="00EE4CBC" w:rsidP="003B4005">
      <w:pPr>
        <w:pStyle w:val="ListBullet3"/>
        <w:rPr>
          <w:b/>
        </w:rPr>
      </w:pPr>
      <w:r>
        <w:t>Group</w:t>
      </w:r>
      <w:r w:rsidRPr="00FA637E">
        <w:t xml:space="preserve">s may choose to informally discuss a topic. This could be simply discussing their opinions or experiences, or using a more structured format, such as </w:t>
      </w:r>
      <w:r w:rsidRPr="00FA637E">
        <w:rPr>
          <w:i/>
        </w:rPr>
        <w:t>projective discussion</w:t>
      </w:r>
      <w:r w:rsidRPr="00FA637E">
        <w:t xml:space="preserve">, where they say what they would like to happen in the future and discuss what is needed to get there. </w:t>
      </w:r>
    </w:p>
    <w:p w14:paraId="2A8C383E" w14:textId="77777777" w:rsidR="0081530D" w:rsidRPr="00FA637E" w:rsidRDefault="0081530D" w:rsidP="0081530D">
      <w:pPr>
        <w:pStyle w:val="BodyText"/>
      </w:pPr>
    </w:p>
    <w:p w14:paraId="60567954" w14:textId="77777777" w:rsidR="00EE4CBC" w:rsidRPr="00FA637E" w:rsidRDefault="00EE4CBC" w:rsidP="001D44FD">
      <w:pPr>
        <w:numPr>
          <w:ilvl w:val="0"/>
          <w:numId w:val="19"/>
        </w:numPr>
        <w:tabs>
          <w:tab w:val="clear" w:pos="357"/>
        </w:tabs>
        <w:spacing w:after="0" w:line="240" w:lineRule="auto"/>
        <w:rPr>
          <w:rFonts w:cstheme="minorHAnsi"/>
          <w:b/>
        </w:rPr>
      </w:pPr>
      <w:r>
        <w:rPr>
          <w:rFonts w:cstheme="minorHAnsi"/>
          <w:b/>
        </w:rPr>
        <w:t>I</w:t>
      </w:r>
      <w:r w:rsidRPr="00FA637E">
        <w:rPr>
          <w:rFonts w:cstheme="minorHAnsi"/>
          <w:b/>
        </w:rPr>
        <w:t>nterviews</w:t>
      </w:r>
    </w:p>
    <w:p w14:paraId="707962B1" w14:textId="77777777" w:rsidR="00EE4CBC" w:rsidRPr="00FA637E" w:rsidRDefault="00EE4CBC" w:rsidP="003B4005">
      <w:pPr>
        <w:pStyle w:val="ListBullet3"/>
        <w:rPr>
          <w:b/>
        </w:rPr>
      </w:pPr>
      <w:r>
        <w:t>Group</w:t>
      </w:r>
      <w:r w:rsidRPr="00FA637E">
        <w:t xml:space="preserve"> members may </w:t>
      </w:r>
      <w:r w:rsidRPr="003B4005">
        <w:t>choose</w:t>
      </w:r>
      <w:r w:rsidRPr="00FA637E">
        <w:t xml:space="preserve"> to interview each other or people outside the </w:t>
      </w:r>
      <w:r>
        <w:t>group</w:t>
      </w:r>
      <w:r w:rsidRPr="00FA637E">
        <w:t xml:space="preserve"> in an informal way and either report back on this to the group or make a more formal record through voice or video recording. </w:t>
      </w:r>
    </w:p>
    <w:p w14:paraId="7BCC1A48" w14:textId="77777777" w:rsidR="00EE4CBC" w:rsidRPr="00FA637E" w:rsidRDefault="00EE4CBC" w:rsidP="001D44FD">
      <w:pPr>
        <w:numPr>
          <w:ilvl w:val="0"/>
          <w:numId w:val="19"/>
        </w:numPr>
        <w:tabs>
          <w:tab w:val="clear" w:pos="357"/>
        </w:tabs>
        <w:spacing w:after="0" w:line="240" w:lineRule="auto"/>
        <w:rPr>
          <w:rFonts w:cstheme="minorHAnsi"/>
          <w:b/>
        </w:rPr>
      </w:pPr>
      <w:r w:rsidRPr="00FA637E">
        <w:rPr>
          <w:rFonts w:cstheme="minorHAnsi"/>
          <w:b/>
        </w:rPr>
        <w:t>Surveys</w:t>
      </w:r>
    </w:p>
    <w:p w14:paraId="60193144" w14:textId="77777777" w:rsidR="00EE4CBC" w:rsidRPr="00FA637E" w:rsidRDefault="00EE4CBC" w:rsidP="003B4005">
      <w:pPr>
        <w:pStyle w:val="ListBullet3"/>
        <w:rPr>
          <w:b/>
        </w:rPr>
      </w:pPr>
      <w:r>
        <w:t>Group</w:t>
      </w:r>
      <w:r w:rsidRPr="00FA637E">
        <w:t xml:space="preserve">s will determine what information they want to find out in a survey, and researchers from the SPRC will advise on survey structure and questions. </w:t>
      </w:r>
      <w:r>
        <w:t>Group</w:t>
      </w:r>
      <w:r w:rsidRPr="00FA637E">
        <w:t xml:space="preserve"> members will complete the survey and may ask community members, service personnel, or other people with disability to participate also.</w:t>
      </w:r>
    </w:p>
    <w:p w14:paraId="4183FA4F" w14:textId="77777777" w:rsidR="00EE4CBC" w:rsidRPr="00FA637E" w:rsidRDefault="00EE4CBC" w:rsidP="001D44FD">
      <w:pPr>
        <w:numPr>
          <w:ilvl w:val="0"/>
          <w:numId w:val="19"/>
        </w:numPr>
        <w:tabs>
          <w:tab w:val="clear" w:pos="357"/>
        </w:tabs>
        <w:spacing w:after="0" w:line="240" w:lineRule="auto"/>
        <w:rPr>
          <w:rFonts w:cstheme="minorHAnsi"/>
          <w:b/>
        </w:rPr>
      </w:pPr>
      <w:r w:rsidRPr="00FA637E">
        <w:rPr>
          <w:rFonts w:cstheme="minorHAnsi"/>
          <w:b/>
        </w:rPr>
        <w:t>Focus groups</w:t>
      </w:r>
    </w:p>
    <w:p w14:paraId="7F268528" w14:textId="77777777" w:rsidR="00EE4CBC" w:rsidRPr="00FA637E" w:rsidRDefault="00EE4CBC" w:rsidP="003B4005">
      <w:pPr>
        <w:pStyle w:val="ListBullet3"/>
        <w:rPr>
          <w:b/>
        </w:rPr>
      </w:pPr>
      <w:r>
        <w:t>Group</w:t>
      </w:r>
      <w:r w:rsidRPr="00FA637E">
        <w:t xml:space="preserve">s will determine which questions they wish to discuss as a group or invite other members of the community to join the focus group with them. In a </w:t>
      </w:r>
      <w:r>
        <w:t>group</w:t>
      </w:r>
      <w:r w:rsidRPr="00FA637E">
        <w:t xml:space="preserve"> meeting, a focus group could be run by the facilitator, or </w:t>
      </w:r>
      <w:r>
        <w:t>group</w:t>
      </w:r>
      <w:r w:rsidRPr="00FA637E">
        <w:t xml:space="preserve"> members could take turns running a focus group in successive months. </w:t>
      </w:r>
    </w:p>
    <w:p w14:paraId="03CF5548" w14:textId="77777777" w:rsidR="00EE4CBC" w:rsidRPr="00FA637E" w:rsidRDefault="00EE4CBC" w:rsidP="001D44FD">
      <w:pPr>
        <w:numPr>
          <w:ilvl w:val="0"/>
          <w:numId w:val="19"/>
        </w:numPr>
        <w:tabs>
          <w:tab w:val="clear" w:pos="357"/>
        </w:tabs>
        <w:spacing w:after="0" w:line="240" w:lineRule="auto"/>
        <w:rPr>
          <w:rFonts w:cstheme="minorHAnsi"/>
          <w:b/>
        </w:rPr>
      </w:pPr>
      <w:r w:rsidRPr="00FA637E">
        <w:rPr>
          <w:rFonts w:cstheme="minorHAnsi"/>
          <w:b/>
        </w:rPr>
        <w:t>Technological methods</w:t>
      </w:r>
    </w:p>
    <w:p w14:paraId="44076779" w14:textId="77777777" w:rsidR="00EE4CBC" w:rsidRPr="00FA637E" w:rsidRDefault="00EE4CBC" w:rsidP="003B4005">
      <w:pPr>
        <w:pStyle w:val="ListBullet3"/>
        <w:rPr>
          <w:b/>
        </w:rPr>
      </w:pPr>
      <w:r w:rsidRPr="00FA637E">
        <w:t xml:space="preserve">A range of technological methods could be used by </w:t>
      </w:r>
      <w:r>
        <w:t>group</w:t>
      </w:r>
      <w:r w:rsidRPr="00FA637E">
        <w:t xml:space="preserve">s, including voice or video recording and iPad apps, to record and organise information, either during or between </w:t>
      </w:r>
      <w:r>
        <w:t>group</w:t>
      </w:r>
      <w:r w:rsidRPr="00FA637E">
        <w:t xml:space="preserve"> meetings. </w:t>
      </w:r>
    </w:p>
    <w:p w14:paraId="6B196F43" w14:textId="77777777" w:rsidR="00EE4CBC" w:rsidRPr="00FA637E" w:rsidRDefault="00EE4CBC" w:rsidP="001D44FD">
      <w:pPr>
        <w:numPr>
          <w:ilvl w:val="0"/>
          <w:numId w:val="19"/>
        </w:numPr>
        <w:tabs>
          <w:tab w:val="clear" w:pos="357"/>
        </w:tabs>
        <w:spacing w:after="0" w:line="240" w:lineRule="auto"/>
        <w:rPr>
          <w:rFonts w:cstheme="minorHAnsi"/>
          <w:b/>
        </w:rPr>
      </w:pPr>
      <w:r w:rsidRPr="00FA637E">
        <w:rPr>
          <w:rFonts w:cstheme="minorHAnsi"/>
          <w:b/>
        </w:rPr>
        <w:t>Visual methods</w:t>
      </w:r>
    </w:p>
    <w:p w14:paraId="49CE432B" w14:textId="77777777" w:rsidR="003B4005" w:rsidRDefault="00EE4CBC" w:rsidP="003B4005">
      <w:pPr>
        <w:pStyle w:val="ListBullet3"/>
      </w:pPr>
      <w:r w:rsidRPr="00FA637E">
        <w:t xml:space="preserve">A range of visual methods could be used by </w:t>
      </w:r>
      <w:r>
        <w:t>groups</w:t>
      </w:r>
      <w:r w:rsidRPr="00FA637E">
        <w:t xml:space="preserve"> to present their opinion on the research topics, including artwork (e.g. painting, drawing, collage), timelines, mind maps or community mapping (i.e. drawing a map of what they access in the community with the assistance of their support services). </w:t>
      </w:r>
    </w:p>
    <w:p w14:paraId="08F39CC5" w14:textId="77777777" w:rsidR="00A12C9F" w:rsidRDefault="00A12C9F" w:rsidP="00A12C9F">
      <w:pPr>
        <w:pStyle w:val="ListBullet"/>
        <w:numPr>
          <w:ilvl w:val="0"/>
          <w:numId w:val="0"/>
        </w:numPr>
        <w:ind w:left="357" w:hanging="357"/>
      </w:pPr>
    </w:p>
    <w:p w14:paraId="04D1E45F" w14:textId="77777777" w:rsidR="00A12C9F" w:rsidRDefault="00A12C9F" w:rsidP="00A12C9F">
      <w:pPr>
        <w:pStyle w:val="ListBullet"/>
        <w:numPr>
          <w:ilvl w:val="0"/>
          <w:numId w:val="0"/>
        </w:numPr>
        <w:ind w:left="357" w:hanging="357"/>
      </w:pPr>
    </w:p>
    <w:p w14:paraId="0332C9D6" w14:textId="77777777" w:rsidR="00A12C9F" w:rsidRDefault="00A12C9F" w:rsidP="00A12C9F">
      <w:pPr>
        <w:pStyle w:val="ListBullet"/>
        <w:numPr>
          <w:ilvl w:val="0"/>
          <w:numId w:val="0"/>
        </w:numPr>
        <w:ind w:left="357" w:hanging="357"/>
      </w:pPr>
    </w:p>
    <w:p w14:paraId="4E75C87E" w14:textId="77777777" w:rsidR="00A12C9F" w:rsidRDefault="00A12C9F" w:rsidP="00A12C9F">
      <w:pPr>
        <w:pStyle w:val="ListBullet"/>
        <w:numPr>
          <w:ilvl w:val="0"/>
          <w:numId w:val="0"/>
        </w:numPr>
        <w:ind w:left="357" w:hanging="357"/>
      </w:pPr>
    </w:p>
    <w:p w14:paraId="17997AFF" w14:textId="77777777" w:rsidR="00A12C9F" w:rsidRDefault="00A12C9F" w:rsidP="00A12C9F">
      <w:pPr>
        <w:pStyle w:val="ListBullet"/>
        <w:numPr>
          <w:ilvl w:val="0"/>
          <w:numId w:val="0"/>
        </w:numPr>
        <w:ind w:left="357" w:hanging="357"/>
      </w:pPr>
    </w:p>
    <w:p w14:paraId="76103E5B" w14:textId="77777777" w:rsidR="00A12C9F" w:rsidRDefault="00A12C9F" w:rsidP="00A12C9F">
      <w:pPr>
        <w:pStyle w:val="ListBullet"/>
        <w:numPr>
          <w:ilvl w:val="0"/>
          <w:numId w:val="0"/>
        </w:numPr>
        <w:ind w:left="357" w:hanging="357"/>
      </w:pPr>
    </w:p>
    <w:p w14:paraId="68353253" w14:textId="77777777" w:rsidR="00A12C9F" w:rsidRDefault="00A12C9F" w:rsidP="00A12C9F">
      <w:pPr>
        <w:pStyle w:val="ListBullet"/>
        <w:numPr>
          <w:ilvl w:val="0"/>
          <w:numId w:val="0"/>
        </w:numPr>
        <w:ind w:left="357" w:hanging="357"/>
      </w:pPr>
    </w:p>
    <w:p w14:paraId="5BD8915D" w14:textId="77777777" w:rsidR="00A12C9F" w:rsidRDefault="00A12C9F" w:rsidP="00A12C9F">
      <w:pPr>
        <w:pStyle w:val="ListBullet"/>
        <w:numPr>
          <w:ilvl w:val="0"/>
          <w:numId w:val="0"/>
        </w:numPr>
        <w:ind w:left="357" w:hanging="357"/>
      </w:pPr>
    </w:p>
    <w:p w14:paraId="1E4D7640" w14:textId="77777777" w:rsidR="00A12C9F" w:rsidRDefault="00A12C9F" w:rsidP="00A12C9F">
      <w:pPr>
        <w:pStyle w:val="ListBullet"/>
        <w:numPr>
          <w:ilvl w:val="0"/>
          <w:numId w:val="0"/>
        </w:numPr>
        <w:ind w:left="357" w:hanging="357"/>
      </w:pPr>
    </w:p>
    <w:p w14:paraId="1CBE4A72" w14:textId="77777777" w:rsidR="00A12C9F" w:rsidRDefault="00A12C9F" w:rsidP="00A12C9F">
      <w:pPr>
        <w:pStyle w:val="ListBullet"/>
        <w:numPr>
          <w:ilvl w:val="0"/>
          <w:numId w:val="0"/>
        </w:numPr>
        <w:ind w:left="357" w:hanging="357"/>
      </w:pPr>
    </w:p>
    <w:p w14:paraId="4B3ABF0C" w14:textId="77777777" w:rsidR="00A12C9F" w:rsidRDefault="00A12C9F" w:rsidP="00A12C9F">
      <w:pPr>
        <w:pStyle w:val="ListBullet"/>
        <w:numPr>
          <w:ilvl w:val="0"/>
          <w:numId w:val="0"/>
        </w:numPr>
        <w:ind w:left="357" w:hanging="357"/>
      </w:pPr>
    </w:p>
    <w:p w14:paraId="27BFFBB7" w14:textId="77777777" w:rsidR="00A12C9F" w:rsidRDefault="00A12C9F" w:rsidP="00A12C9F">
      <w:pPr>
        <w:pStyle w:val="ListBullet"/>
        <w:numPr>
          <w:ilvl w:val="0"/>
          <w:numId w:val="0"/>
        </w:numPr>
        <w:ind w:left="357" w:hanging="357"/>
      </w:pPr>
    </w:p>
    <w:p w14:paraId="0B28527B" w14:textId="77777777" w:rsidR="00A12C9F" w:rsidRDefault="00A12C9F" w:rsidP="00A12C9F">
      <w:pPr>
        <w:pStyle w:val="ListBullet"/>
        <w:numPr>
          <w:ilvl w:val="0"/>
          <w:numId w:val="0"/>
        </w:numPr>
        <w:ind w:left="357" w:hanging="357"/>
      </w:pPr>
    </w:p>
    <w:p w14:paraId="24F0F899" w14:textId="77777777" w:rsidR="00A12C9F" w:rsidRDefault="00A12C9F" w:rsidP="00A12C9F">
      <w:pPr>
        <w:pStyle w:val="ListBullet"/>
        <w:numPr>
          <w:ilvl w:val="0"/>
          <w:numId w:val="0"/>
        </w:numPr>
        <w:ind w:left="357" w:hanging="357"/>
      </w:pPr>
    </w:p>
    <w:p w14:paraId="4B7DDD19" w14:textId="77777777" w:rsidR="00A12C9F" w:rsidRDefault="00A12C9F" w:rsidP="00A12C9F">
      <w:pPr>
        <w:pStyle w:val="ListBullet"/>
        <w:numPr>
          <w:ilvl w:val="0"/>
          <w:numId w:val="0"/>
        </w:numPr>
        <w:ind w:left="357" w:hanging="357"/>
      </w:pPr>
    </w:p>
    <w:p w14:paraId="3697E7EB" w14:textId="77777777" w:rsidR="00A12C9F" w:rsidRDefault="00A12C9F" w:rsidP="00A12C9F">
      <w:pPr>
        <w:pStyle w:val="ListBullet"/>
        <w:numPr>
          <w:ilvl w:val="0"/>
          <w:numId w:val="0"/>
        </w:numPr>
        <w:ind w:left="357" w:hanging="357"/>
        <w:sectPr w:rsidR="00A12C9F" w:rsidSect="003B4005">
          <w:footerReference w:type="default" r:id="rId18"/>
          <w:type w:val="continuous"/>
          <w:pgSz w:w="11906" w:h="16838" w:code="9"/>
          <w:pgMar w:top="1134" w:right="1134" w:bottom="1134" w:left="1134" w:header="680" w:footer="284" w:gutter="0"/>
          <w:pgNumType w:start="0"/>
          <w:cols w:space="708"/>
          <w:docGrid w:linePitch="360"/>
        </w:sectPr>
      </w:pPr>
    </w:p>
    <w:p w14:paraId="7CA8E20F" w14:textId="77777777" w:rsidR="00A12C9F" w:rsidRDefault="001859B7" w:rsidP="00A12C9F">
      <w:pPr>
        <w:pStyle w:val="Heading6"/>
        <w:spacing w:after="0"/>
      </w:pPr>
      <w:bookmarkStart w:id="50" w:name="_Toc488679815"/>
      <w:bookmarkStart w:id="51" w:name="_Ref488322662"/>
      <w:r>
        <w:t>Research logic</w:t>
      </w:r>
      <w:bookmarkEnd w:id="50"/>
    </w:p>
    <w:tbl>
      <w:tblPr>
        <w:tblStyle w:val="HiddenTable"/>
        <w:tblpPr w:leftFromText="181" w:rightFromText="181" w:vertAnchor="page" w:horzAnchor="margin" w:tblpY="1741"/>
        <w:tblW w:w="5000" w:type="pct"/>
        <w:tblBorders>
          <w:top w:val="single" w:sz="4" w:space="0" w:color="E37222" w:themeColor="accent1"/>
          <w:left w:val="single" w:sz="4" w:space="0" w:color="E37222" w:themeColor="accent1"/>
          <w:bottom w:val="single" w:sz="4" w:space="0" w:color="E37222" w:themeColor="accent1"/>
          <w:right w:val="single" w:sz="4" w:space="0" w:color="E37222" w:themeColor="accent1"/>
          <w:insideH w:val="single" w:sz="4" w:space="0" w:color="E37222" w:themeColor="accent1"/>
          <w:insideV w:val="single" w:sz="4" w:space="0" w:color="E37222" w:themeColor="accent1"/>
        </w:tblBorders>
        <w:tblLook w:val="06A0" w:firstRow="1" w:lastRow="0" w:firstColumn="1" w:lastColumn="0" w:noHBand="1" w:noVBand="1"/>
      </w:tblPr>
      <w:tblGrid>
        <w:gridCol w:w="6237"/>
        <w:gridCol w:w="2836"/>
        <w:gridCol w:w="5895"/>
      </w:tblGrid>
      <w:tr w:rsidR="00A12C9F" w:rsidRPr="0064123F" w14:paraId="7A879EC3" w14:textId="77777777" w:rsidTr="00A12C9F">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6237" w:type="dxa"/>
          </w:tcPr>
          <w:p w14:paraId="75F5426C" w14:textId="77777777" w:rsidR="00A12C9F" w:rsidRPr="0064123F" w:rsidRDefault="009F407C" w:rsidP="00A12C9F">
            <w:pPr>
              <w:pStyle w:val="BodyText"/>
              <w:spacing w:before="60" w:after="60" w:line="240" w:lineRule="auto"/>
              <w:rPr>
                <w:b/>
              </w:rPr>
            </w:pPr>
            <w:bookmarkStart w:id="52" w:name="_Ref488322656"/>
            <w:bookmarkEnd w:id="51"/>
            <w:r>
              <w:rPr>
                <w:b/>
              </w:rPr>
              <w:t>Topic guides for g</w:t>
            </w:r>
            <w:r w:rsidR="00A12C9F">
              <w:rPr>
                <w:b/>
              </w:rPr>
              <w:t>roups of people with disability and workers</w:t>
            </w:r>
            <w:bookmarkEnd w:id="52"/>
          </w:p>
        </w:tc>
        <w:tc>
          <w:tcPr>
            <w:tcW w:w="2836" w:type="dxa"/>
          </w:tcPr>
          <w:p w14:paraId="5D021581" w14:textId="77777777" w:rsidR="00A12C9F" w:rsidRPr="0064123F" w:rsidRDefault="00A12C9F" w:rsidP="00A12C9F">
            <w:pPr>
              <w:pStyle w:val="BodyText"/>
              <w:spacing w:before="60" w:after="60" w:line="240" w:lineRule="auto"/>
              <w:cnfStyle w:val="100000000000" w:firstRow="1" w:lastRow="0" w:firstColumn="0" w:lastColumn="0" w:oddVBand="0" w:evenVBand="0" w:oddHBand="0" w:evenHBand="0" w:firstRowFirstColumn="0" w:firstRowLastColumn="0" w:lastRowFirstColumn="0" w:lastRowLastColumn="0"/>
              <w:rPr>
                <w:b/>
              </w:rPr>
            </w:pPr>
            <w:r>
              <w:rPr>
                <w:b/>
              </w:rPr>
              <w:t>A</w:t>
            </w:r>
            <w:r w:rsidRPr="0064123F">
              <w:rPr>
                <w:b/>
              </w:rPr>
              <w:t>im</w:t>
            </w:r>
            <w:r>
              <w:rPr>
                <w:b/>
              </w:rPr>
              <w:t>s</w:t>
            </w:r>
            <w:r w:rsidRPr="0064123F">
              <w:rPr>
                <w:b/>
              </w:rPr>
              <w:t xml:space="preserve"> </w:t>
            </w:r>
            <w:r>
              <w:rPr>
                <w:b/>
              </w:rPr>
              <w:t xml:space="preserve">for </w:t>
            </w:r>
            <w:r w:rsidRPr="0064123F">
              <w:rPr>
                <w:b/>
              </w:rPr>
              <w:t>practice guide</w:t>
            </w:r>
            <w:r>
              <w:rPr>
                <w:b/>
              </w:rPr>
              <w:t xml:space="preserve"> </w:t>
            </w:r>
          </w:p>
        </w:tc>
        <w:tc>
          <w:tcPr>
            <w:tcW w:w="5895" w:type="dxa"/>
          </w:tcPr>
          <w:p w14:paraId="33FFE1D6" w14:textId="77777777" w:rsidR="00A12C9F" w:rsidRPr="0064123F" w:rsidRDefault="00A12C9F" w:rsidP="00A12C9F">
            <w:pPr>
              <w:pStyle w:val="BodyText"/>
              <w:spacing w:before="60" w:after="60" w:line="240" w:lineRule="auto"/>
              <w:cnfStyle w:val="100000000000" w:firstRow="1" w:lastRow="0" w:firstColumn="0" w:lastColumn="0" w:oddVBand="0" w:evenVBand="0" w:oddHBand="0" w:evenHBand="0" w:firstRowFirstColumn="0" w:firstRowLastColumn="0" w:lastRowFirstColumn="0" w:lastRowLastColumn="0"/>
              <w:rPr>
                <w:b/>
              </w:rPr>
            </w:pPr>
            <w:r w:rsidRPr="0064123F">
              <w:rPr>
                <w:b/>
              </w:rPr>
              <w:t>Research questions</w:t>
            </w:r>
          </w:p>
        </w:tc>
      </w:tr>
      <w:tr w:rsidR="00A12C9F" w:rsidRPr="0051717A" w14:paraId="1F78A3DB" w14:textId="77777777" w:rsidTr="00A12C9F">
        <w:trPr>
          <w:trHeight w:val="334"/>
        </w:trPr>
        <w:tc>
          <w:tcPr>
            <w:cnfStyle w:val="001000000000" w:firstRow="0" w:lastRow="0" w:firstColumn="1" w:lastColumn="0" w:oddVBand="0" w:evenVBand="0" w:oddHBand="0" w:evenHBand="0" w:firstRowFirstColumn="0" w:firstRowLastColumn="0" w:lastRowFirstColumn="0" w:lastRowLastColumn="0"/>
            <w:tcW w:w="6237" w:type="dxa"/>
          </w:tcPr>
          <w:p w14:paraId="3FE29EBE" w14:textId="77777777" w:rsidR="00A12C9F" w:rsidRPr="005D048F" w:rsidRDefault="00A12C9F" w:rsidP="00A12C9F">
            <w:pPr>
              <w:pStyle w:val="BodyText"/>
              <w:spacing w:before="60" w:after="60" w:line="240" w:lineRule="auto"/>
              <w:rPr>
                <w:b/>
                <w:sz w:val="18"/>
                <w:szCs w:val="18"/>
              </w:rPr>
            </w:pPr>
            <w:r>
              <w:rPr>
                <w:b/>
                <w:sz w:val="18"/>
                <w:szCs w:val="18"/>
              </w:rPr>
              <w:t>My S</w:t>
            </w:r>
            <w:r w:rsidRPr="005D048F">
              <w:rPr>
                <w:b/>
                <w:sz w:val="18"/>
                <w:szCs w:val="18"/>
              </w:rPr>
              <w:t>afety</w:t>
            </w:r>
          </w:p>
          <w:p w14:paraId="73F0BB42" w14:textId="77777777" w:rsidR="00A12C9F" w:rsidRPr="005D048F" w:rsidRDefault="00A12C9F" w:rsidP="00A12C9F">
            <w:pPr>
              <w:pStyle w:val="BodyText"/>
              <w:spacing w:before="60" w:after="60" w:line="240" w:lineRule="auto"/>
              <w:rPr>
                <w:sz w:val="18"/>
                <w:szCs w:val="18"/>
              </w:rPr>
            </w:pPr>
            <w:r w:rsidRPr="005D048F">
              <w:rPr>
                <w:sz w:val="18"/>
                <w:szCs w:val="18"/>
              </w:rPr>
              <w:t xml:space="preserve">What </w:t>
            </w:r>
            <w:r>
              <w:rPr>
                <w:sz w:val="18"/>
                <w:szCs w:val="18"/>
              </w:rPr>
              <w:t>does feeling safe and being well mean to you?</w:t>
            </w:r>
          </w:p>
        </w:tc>
        <w:tc>
          <w:tcPr>
            <w:tcW w:w="2836" w:type="dxa"/>
          </w:tcPr>
          <w:p w14:paraId="754CC3D1" w14:textId="77777777" w:rsidR="00A12C9F" w:rsidRPr="0051717A"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r w:rsidRPr="0051717A">
              <w:rPr>
                <w:noProof/>
                <w:lang w:eastAsia="zh-CN"/>
              </w:rPr>
              <mc:AlternateContent>
                <mc:Choice Requires="wps">
                  <w:drawing>
                    <wp:anchor distT="0" distB="0" distL="114300" distR="114300" simplePos="0" relativeHeight="251660288" behindDoc="0" locked="0" layoutInCell="1" allowOverlap="1" wp14:anchorId="6EFD4C45" wp14:editId="0663ED34">
                      <wp:simplePos x="0" y="0"/>
                      <wp:positionH relativeFrom="column">
                        <wp:posOffset>627380</wp:posOffset>
                      </wp:positionH>
                      <wp:positionV relativeFrom="paragraph">
                        <wp:posOffset>219075</wp:posOffset>
                      </wp:positionV>
                      <wp:extent cx="327600" cy="352800"/>
                      <wp:effectExtent l="19050" t="19050" r="34925" b="28575"/>
                      <wp:wrapNone/>
                      <wp:docPr id="5" name="Arrow: Up 5"/>
                      <wp:cNvGraphicFramePr/>
                      <a:graphic xmlns:a="http://schemas.openxmlformats.org/drawingml/2006/main">
                        <a:graphicData uri="http://schemas.microsoft.com/office/word/2010/wordprocessingShape">
                          <wps:wsp>
                            <wps:cNvSpPr/>
                            <wps:spPr>
                              <a:xfrm>
                                <a:off x="0" y="0"/>
                                <a:ext cx="327600" cy="35280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DA7824"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5" o:spid="_x0000_s1026" type="#_x0000_t68" style="position:absolute;margin-left:49.4pt;margin-top:17.25pt;width:25.8pt;height:2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" adj="10029" fillcolor="#e37222 [3204]" strokecolor="#73370e [1604]" strokeweight="2pt"/>
                  </w:pict>
                </mc:Fallback>
              </mc:AlternateContent>
            </w:r>
            <w:r w:rsidRPr="0051717A">
              <w:t>Personal safety and wellbeing</w:t>
            </w:r>
          </w:p>
        </w:tc>
        <w:tc>
          <w:tcPr>
            <w:tcW w:w="5895" w:type="dxa"/>
            <w:vMerge w:val="restart"/>
          </w:tcPr>
          <w:p w14:paraId="1D01180C" w14:textId="77777777" w:rsidR="00A12C9F"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517F2">
              <w:rPr>
                <w:b/>
                <w:sz w:val="18"/>
                <w:szCs w:val="18"/>
              </w:rPr>
              <w:t>1.</w:t>
            </w:r>
            <w:r w:rsidRPr="000E4AB3">
              <w:rPr>
                <w:sz w:val="18"/>
                <w:szCs w:val="18"/>
              </w:rPr>
              <w:t xml:space="preserve"> </w:t>
            </w:r>
            <w:r w:rsidRPr="000E4AB3">
              <w:rPr>
                <w:b/>
                <w:sz w:val="18"/>
                <w:szCs w:val="18"/>
              </w:rPr>
              <w:t>What support do people with disability commonly seek to make decisions that promote personal safety and prevent harm</w:t>
            </w:r>
            <w:r w:rsidRPr="000E4AB3">
              <w:rPr>
                <w:sz w:val="18"/>
                <w:szCs w:val="18"/>
              </w:rPr>
              <w:t>?</w:t>
            </w:r>
          </w:p>
          <w:p w14:paraId="4E044639"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E5DA8">
              <w:rPr>
                <w:b/>
                <w:sz w:val="18"/>
                <w:szCs w:val="18"/>
              </w:rPr>
              <w:t>a.</w:t>
            </w:r>
            <w:r>
              <w:rPr>
                <w:sz w:val="18"/>
                <w:szCs w:val="18"/>
              </w:rPr>
              <w:t xml:space="preserve"> </w:t>
            </w:r>
            <w:r w:rsidRPr="0048647B">
              <w:rPr>
                <w:b/>
                <w:sz w:val="18"/>
                <w:szCs w:val="18"/>
              </w:rPr>
              <w:t>What are the</w:t>
            </w:r>
            <w:r w:rsidRPr="000E4AB3">
              <w:rPr>
                <w:sz w:val="18"/>
                <w:szCs w:val="18"/>
              </w:rPr>
              <w:t xml:space="preserve"> </w:t>
            </w:r>
            <w:r w:rsidRPr="0048647B">
              <w:rPr>
                <w:b/>
                <w:sz w:val="18"/>
                <w:szCs w:val="18"/>
              </w:rPr>
              <w:t>topics</w:t>
            </w:r>
            <w:r w:rsidRPr="000E4AB3">
              <w:rPr>
                <w:sz w:val="18"/>
                <w:szCs w:val="18"/>
              </w:rPr>
              <w:t>/</w:t>
            </w:r>
            <w:r w:rsidRPr="00CB651F">
              <w:rPr>
                <w:b/>
                <w:sz w:val="18"/>
                <w:szCs w:val="18"/>
              </w:rPr>
              <w:t>subjects of decisions</w:t>
            </w:r>
            <w:r w:rsidRPr="000E4AB3">
              <w:rPr>
                <w:sz w:val="18"/>
                <w:szCs w:val="18"/>
              </w:rPr>
              <w:t xml:space="preserve"> people with disability are being supported to make that promote personal safety and prevent harm?</w:t>
            </w:r>
          </w:p>
          <w:p w14:paraId="1506C596"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E5DA8">
              <w:rPr>
                <w:b/>
                <w:sz w:val="18"/>
                <w:szCs w:val="18"/>
              </w:rPr>
              <w:t>b.</w:t>
            </w:r>
            <w:r>
              <w:rPr>
                <w:sz w:val="18"/>
                <w:szCs w:val="18"/>
              </w:rPr>
              <w:t xml:space="preserve"> </w:t>
            </w:r>
            <w:r w:rsidRPr="000E4AB3">
              <w:rPr>
                <w:sz w:val="18"/>
                <w:szCs w:val="18"/>
              </w:rPr>
              <w:t xml:space="preserve">In </w:t>
            </w:r>
            <w:r w:rsidRPr="0048647B">
              <w:rPr>
                <w:b/>
                <w:sz w:val="18"/>
                <w:szCs w:val="18"/>
              </w:rPr>
              <w:t>which areas of their lives</w:t>
            </w:r>
            <w:r w:rsidRPr="000E4AB3">
              <w:rPr>
                <w:sz w:val="18"/>
                <w:szCs w:val="18"/>
              </w:rPr>
              <w:t xml:space="preserve"> are people seeking support to make decisions about these personal safety and harm prevention issues (e.g. activities in the home, in the community…)?</w:t>
            </w:r>
          </w:p>
          <w:p w14:paraId="3FD6CCE8"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CA3BED">
              <w:rPr>
                <w:b/>
                <w:sz w:val="18"/>
                <w:szCs w:val="18"/>
              </w:rPr>
              <w:t>c.</w:t>
            </w:r>
            <w:r>
              <w:rPr>
                <w:sz w:val="18"/>
                <w:szCs w:val="18"/>
              </w:rPr>
              <w:t xml:space="preserve"> </w:t>
            </w:r>
            <w:r w:rsidRPr="000E4AB3">
              <w:rPr>
                <w:sz w:val="18"/>
                <w:szCs w:val="18"/>
              </w:rPr>
              <w:t xml:space="preserve">From </w:t>
            </w:r>
            <w:r w:rsidRPr="0048647B">
              <w:rPr>
                <w:b/>
                <w:sz w:val="18"/>
                <w:szCs w:val="18"/>
              </w:rPr>
              <w:t>which parts of people’s social structures</w:t>
            </w:r>
            <w:r w:rsidRPr="000E4AB3">
              <w:rPr>
                <w:sz w:val="18"/>
                <w:szCs w:val="18"/>
              </w:rPr>
              <w:t xml:space="preserve"> do they seek support to make decisions that promote personal safety and prevent harm (at different levels: family and carers, organisation, community, society)?</w:t>
            </w:r>
          </w:p>
          <w:p w14:paraId="2E7FA9B6"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32D8C">
              <w:rPr>
                <w:b/>
                <w:sz w:val="18"/>
                <w:szCs w:val="18"/>
              </w:rPr>
              <w:t>d.</w:t>
            </w:r>
            <w:r>
              <w:rPr>
                <w:sz w:val="18"/>
                <w:szCs w:val="18"/>
              </w:rPr>
              <w:t xml:space="preserve"> </w:t>
            </w:r>
            <w:r w:rsidRPr="0048647B">
              <w:rPr>
                <w:b/>
                <w:sz w:val="18"/>
                <w:szCs w:val="18"/>
              </w:rPr>
              <w:t>What type of support</w:t>
            </w:r>
            <w:r w:rsidRPr="000E4AB3">
              <w:rPr>
                <w:sz w:val="18"/>
                <w:szCs w:val="18"/>
              </w:rPr>
              <w:t xml:space="preserve"> to make decisions to promote personal safety and prevent </w:t>
            </w:r>
            <w:r w:rsidRPr="0048647B">
              <w:rPr>
                <w:b/>
                <w:sz w:val="18"/>
                <w:szCs w:val="18"/>
              </w:rPr>
              <w:t>harm do they seek</w:t>
            </w:r>
            <w:r w:rsidRPr="000E4AB3">
              <w:rPr>
                <w:sz w:val="18"/>
                <w:szCs w:val="18"/>
              </w:rPr>
              <w:t xml:space="preserve"> – </w:t>
            </w:r>
            <w:r w:rsidRPr="0048647B">
              <w:rPr>
                <w:b/>
                <w:sz w:val="18"/>
                <w:szCs w:val="18"/>
              </w:rPr>
              <w:t>proactive</w:t>
            </w:r>
            <w:r w:rsidRPr="000E4AB3">
              <w:rPr>
                <w:sz w:val="18"/>
                <w:szCs w:val="18"/>
              </w:rPr>
              <w:t xml:space="preserve"> (prevention, capacity building) to </w:t>
            </w:r>
            <w:r w:rsidRPr="0048647B">
              <w:rPr>
                <w:b/>
                <w:sz w:val="18"/>
                <w:szCs w:val="18"/>
              </w:rPr>
              <w:t>reactive</w:t>
            </w:r>
            <w:r w:rsidRPr="000E4AB3">
              <w:rPr>
                <w:sz w:val="18"/>
                <w:szCs w:val="18"/>
              </w:rPr>
              <w:t xml:space="preserve"> (response to risk or harm) to recovery-oriented?</w:t>
            </w:r>
          </w:p>
          <w:p w14:paraId="729E8541"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32D8C">
              <w:rPr>
                <w:b/>
                <w:sz w:val="18"/>
                <w:szCs w:val="18"/>
              </w:rPr>
              <w:t>e.</w:t>
            </w:r>
            <w:r>
              <w:rPr>
                <w:sz w:val="18"/>
                <w:szCs w:val="18"/>
              </w:rPr>
              <w:t xml:space="preserve"> </w:t>
            </w:r>
            <w:r w:rsidRPr="000E4AB3">
              <w:rPr>
                <w:sz w:val="18"/>
                <w:szCs w:val="18"/>
              </w:rPr>
              <w:t xml:space="preserve">How does the experience vary for people with </w:t>
            </w:r>
            <w:r w:rsidRPr="0048647B">
              <w:rPr>
                <w:b/>
                <w:sz w:val="18"/>
                <w:szCs w:val="18"/>
              </w:rPr>
              <w:t>low levels of informal support</w:t>
            </w:r>
            <w:r w:rsidRPr="000E4AB3">
              <w:rPr>
                <w:sz w:val="18"/>
                <w:szCs w:val="18"/>
              </w:rPr>
              <w:t>, including people living in the community, in supported accommodation and congregate care?</w:t>
            </w:r>
          </w:p>
          <w:p w14:paraId="466AFC29" w14:textId="77777777" w:rsidR="00A12C9F" w:rsidRPr="006F1254"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517F2">
              <w:rPr>
                <w:b/>
                <w:sz w:val="18"/>
                <w:szCs w:val="18"/>
              </w:rPr>
              <w:t>2.</w:t>
            </w:r>
            <w:r>
              <w:rPr>
                <w:sz w:val="18"/>
                <w:szCs w:val="18"/>
              </w:rPr>
              <w:t xml:space="preserve"> </w:t>
            </w:r>
            <w:r w:rsidRPr="004E3387">
              <w:rPr>
                <w:b/>
                <w:sz w:val="18"/>
                <w:szCs w:val="18"/>
              </w:rPr>
              <w:t>What practices are effective to deliver support to make decisions that promote personal safety and prevent harm that is responsive to people‘s needs</w:t>
            </w:r>
            <w:r w:rsidRPr="006F1254">
              <w:rPr>
                <w:sz w:val="18"/>
                <w:szCs w:val="18"/>
              </w:rPr>
              <w:t xml:space="preserve"> (including gender, living circumstances, location, Indigeneity, cultural diversity and others)?</w:t>
            </w:r>
          </w:p>
          <w:p w14:paraId="115879F4" w14:textId="77777777" w:rsidR="00A12C9F" w:rsidRPr="006F1254"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6F1254">
              <w:rPr>
                <w:sz w:val="18"/>
                <w:szCs w:val="18"/>
              </w:rPr>
              <w:t>a.</w:t>
            </w:r>
            <w:r>
              <w:rPr>
                <w:sz w:val="18"/>
                <w:szCs w:val="18"/>
              </w:rPr>
              <w:t xml:space="preserve"> </w:t>
            </w:r>
            <w:r w:rsidRPr="006F1254">
              <w:rPr>
                <w:sz w:val="18"/>
                <w:szCs w:val="18"/>
              </w:rPr>
              <w:t xml:space="preserve">How can the </w:t>
            </w:r>
            <w:r w:rsidRPr="004E3387">
              <w:rPr>
                <w:b/>
                <w:sz w:val="18"/>
                <w:szCs w:val="18"/>
              </w:rPr>
              <w:t>practices be operationalised</w:t>
            </w:r>
            <w:r w:rsidRPr="006F1254">
              <w:rPr>
                <w:sz w:val="18"/>
                <w:szCs w:val="18"/>
              </w:rPr>
              <w:t xml:space="preserve"> in an NDIS environment (individual packages, ILC projects)?</w:t>
            </w:r>
          </w:p>
          <w:p w14:paraId="0A4B3CF1" w14:textId="77777777" w:rsidR="00A12C9F" w:rsidRPr="006F1254"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6F1254">
              <w:rPr>
                <w:sz w:val="18"/>
                <w:szCs w:val="18"/>
              </w:rPr>
              <w:t>b.</w:t>
            </w:r>
            <w:r>
              <w:rPr>
                <w:sz w:val="18"/>
                <w:szCs w:val="18"/>
              </w:rPr>
              <w:t xml:space="preserve"> </w:t>
            </w:r>
            <w:r w:rsidRPr="006F1254">
              <w:rPr>
                <w:sz w:val="18"/>
                <w:szCs w:val="18"/>
              </w:rPr>
              <w:t xml:space="preserve">How can </w:t>
            </w:r>
            <w:r w:rsidRPr="004E3387">
              <w:rPr>
                <w:b/>
                <w:sz w:val="18"/>
                <w:szCs w:val="18"/>
              </w:rPr>
              <w:t>support to make decisions</w:t>
            </w:r>
            <w:r w:rsidRPr="006F1254">
              <w:rPr>
                <w:sz w:val="18"/>
                <w:szCs w:val="18"/>
              </w:rPr>
              <w:t xml:space="preserve"> that promote personal safety and prevent harm be </w:t>
            </w:r>
            <w:r w:rsidRPr="004E3387">
              <w:rPr>
                <w:b/>
                <w:sz w:val="18"/>
                <w:szCs w:val="18"/>
              </w:rPr>
              <w:t>made accessible</w:t>
            </w:r>
            <w:r w:rsidRPr="006F1254">
              <w:rPr>
                <w:sz w:val="18"/>
                <w:szCs w:val="18"/>
              </w:rPr>
              <w:t xml:space="preserve"> to people who have few informal supports or who live at a distance from support networks such as family and friends, including people living in their community, in </w:t>
            </w:r>
            <w:r w:rsidRPr="004E3387">
              <w:rPr>
                <w:b/>
                <w:sz w:val="18"/>
                <w:szCs w:val="18"/>
              </w:rPr>
              <w:t>supported accommodation and congregate care</w:t>
            </w:r>
            <w:r w:rsidRPr="006F1254">
              <w:rPr>
                <w:sz w:val="18"/>
                <w:szCs w:val="18"/>
              </w:rPr>
              <w:t>?</w:t>
            </w:r>
          </w:p>
          <w:p w14:paraId="036D9EFB"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517F2">
              <w:rPr>
                <w:b/>
                <w:sz w:val="18"/>
                <w:szCs w:val="18"/>
              </w:rPr>
              <w:t>3.</w:t>
            </w:r>
            <w:r>
              <w:rPr>
                <w:sz w:val="18"/>
                <w:szCs w:val="18"/>
              </w:rPr>
              <w:t xml:space="preserve"> </w:t>
            </w:r>
            <w:r w:rsidRPr="006F1254">
              <w:rPr>
                <w:sz w:val="18"/>
                <w:szCs w:val="18"/>
              </w:rPr>
              <w:t xml:space="preserve">What </w:t>
            </w:r>
            <w:r w:rsidRPr="004E3387">
              <w:rPr>
                <w:b/>
                <w:sz w:val="18"/>
                <w:szCs w:val="18"/>
              </w:rPr>
              <w:t>practices are effective to develop organisational capacity</w:t>
            </w:r>
            <w:r w:rsidRPr="006F1254">
              <w:rPr>
                <w:sz w:val="18"/>
                <w:szCs w:val="18"/>
              </w:rPr>
              <w:t xml:space="preserve"> to provide support to make decisions that promote personal safety and prevent harm to a range of people from different backgrounds and with diverse needs?</w:t>
            </w:r>
          </w:p>
        </w:tc>
      </w:tr>
      <w:tr w:rsidR="00A12C9F" w:rsidRPr="0051717A" w14:paraId="3F2513AC" w14:textId="77777777" w:rsidTr="00A12C9F">
        <w:trPr>
          <w:trHeight w:val="1292"/>
        </w:trPr>
        <w:tc>
          <w:tcPr>
            <w:cnfStyle w:val="001000000000" w:firstRow="0" w:lastRow="0" w:firstColumn="1" w:lastColumn="0" w:oddVBand="0" w:evenVBand="0" w:oddHBand="0" w:evenHBand="0" w:firstRowFirstColumn="0" w:firstRowLastColumn="0" w:lastRowFirstColumn="0" w:lastRowLastColumn="0"/>
            <w:tcW w:w="6237" w:type="dxa"/>
          </w:tcPr>
          <w:p w14:paraId="7232C386" w14:textId="77777777" w:rsidR="00A12C9F" w:rsidRDefault="00A12C9F" w:rsidP="00A12C9F">
            <w:pPr>
              <w:pStyle w:val="BodyText"/>
              <w:spacing w:before="60" w:after="60" w:line="240" w:lineRule="auto"/>
              <w:rPr>
                <w:b/>
                <w:sz w:val="18"/>
                <w:szCs w:val="18"/>
              </w:rPr>
            </w:pPr>
            <w:r>
              <w:rPr>
                <w:b/>
                <w:sz w:val="18"/>
                <w:szCs w:val="18"/>
              </w:rPr>
              <w:t>My D</w:t>
            </w:r>
            <w:r w:rsidRPr="00954112">
              <w:rPr>
                <w:b/>
                <w:sz w:val="18"/>
                <w:szCs w:val="18"/>
              </w:rPr>
              <w:t>ecisions</w:t>
            </w:r>
          </w:p>
          <w:p w14:paraId="2083EA03" w14:textId="77777777" w:rsidR="00A12C9F" w:rsidRDefault="00A12C9F" w:rsidP="00A12C9F">
            <w:pPr>
              <w:pStyle w:val="BodyText"/>
              <w:spacing w:before="60" w:after="60" w:line="240" w:lineRule="auto"/>
              <w:rPr>
                <w:sz w:val="18"/>
                <w:szCs w:val="18"/>
              </w:rPr>
            </w:pPr>
            <w:r w:rsidRPr="00CB7310">
              <w:rPr>
                <w:sz w:val="18"/>
                <w:szCs w:val="18"/>
              </w:rPr>
              <w:t>How do people speak about, or make decisions about being safe</w:t>
            </w:r>
            <w:r>
              <w:rPr>
                <w:sz w:val="18"/>
                <w:szCs w:val="18"/>
              </w:rPr>
              <w:t>? (1, 1a)</w:t>
            </w:r>
          </w:p>
          <w:p w14:paraId="7FB53227" w14:textId="77777777" w:rsidR="00A12C9F" w:rsidRDefault="00A12C9F" w:rsidP="00A12C9F">
            <w:pPr>
              <w:pStyle w:val="BodyText"/>
              <w:spacing w:before="60" w:after="60" w:line="240" w:lineRule="auto"/>
              <w:rPr>
                <w:sz w:val="18"/>
                <w:szCs w:val="18"/>
              </w:rPr>
            </w:pPr>
            <w:r>
              <w:rPr>
                <w:sz w:val="18"/>
                <w:szCs w:val="18"/>
              </w:rPr>
              <w:t>When and where do you think about being safe (e.g. internet, housemates, cooking, making friends, relationships, money/finances etc). (see b.)</w:t>
            </w:r>
          </w:p>
          <w:p w14:paraId="655203CB" w14:textId="77777777" w:rsidR="00A12C9F" w:rsidRPr="00155AD1" w:rsidRDefault="00A12C9F" w:rsidP="00A12C9F">
            <w:pPr>
              <w:pStyle w:val="BodyText"/>
              <w:spacing w:before="60" w:after="60" w:line="240" w:lineRule="auto"/>
              <w:rPr>
                <w:sz w:val="18"/>
                <w:szCs w:val="18"/>
              </w:rPr>
            </w:pPr>
            <w:r w:rsidRPr="00155AD1">
              <w:rPr>
                <w:sz w:val="18"/>
                <w:szCs w:val="18"/>
              </w:rPr>
              <w:t xml:space="preserve">What </w:t>
            </w:r>
            <w:r>
              <w:rPr>
                <w:sz w:val="18"/>
                <w:szCs w:val="18"/>
              </w:rPr>
              <w:t xml:space="preserve">decisions do people [you] make about staying safe? (see b. and a.) </w:t>
            </w:r>
          </w:p>
        </w:tc>
        <w:tc>
          <w:tcPr>
            <w:tcW w:w="2836" w:type="dxa"/>
          </w:tcPr>
          <w:p w14:paraId="166865E1" w14:textId="77777777" w:rsidR="00A12C9F" w:rsidRPr="0051717A"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p>
          <w:p w14:paraId="3E192821" w14:textId="77777777" w:rsidR="00A12C9F" w:rsidRPr="0051717A"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r w:rsidRPr="0051717A">
              <w:rPr>
                <w:noProof/>
                <w:lang w:eastAsia="zh-CN"/>
              </w:rPr>
              <mc:AlternateContent>
                <mc:Choice Requires="wps">
                  <w:drawing>
                    <wp:anchor distT="0" distB="0" distL="114300" distR="114300" simplePos="0" relativeHeight="251659264" behindDoc="0" locked="0" layoutInCell="1" allowOverlap="1" wp14:anchorId="428F9A5D" wp14:editId="1A21BDA6">
                      <wp:simplePos x="0" y="0"/>
                      <wp:positionH relativeFrom="column">
                        <wp:posOffset>626745</wp:posOffset>
                      </wp:positionH>
                      <wp:positionV relativeFrom="paragraph">
                        <wp:posOffset>461010</wp:posOffset>
                      </wp:positionV>
                      <wp:extent cx="327600" cy="352800"/>
                      <wp:effectExtent l="19050" t="19050" r="34925" b="28575"/>
                      <wp:wrapNone/>
                      <wp:docPr id="3" name="Arrow: Up 3"/>
                      <wp:cNvGraphicFramePr/>
                      <a:graphic xmlns:a="http://schemas.openxmlformats.org/drawingml/2006/main">
                        <a:graphicData uri="http://schemas.microsoft.com/office/word/2010/wordprocessingShape">
                          <wps:wsp>
                            <wps:cNvSpPr/>
                            <wps:spPr>
                              <a:xfrm>
                                <a:off x="0" y="0"/>
                                <a:ext cx="327600" cy="35280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7239D" id="Arrow: Up 3" o:spid="_x0000_s1026" type="#_x0000_t68" style="position:absolute;margin-left:49.35pt;margin-top:36.3pt;width:25.8pt;height:2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" adj="10029" fillcolor="#e37222 [3204]" strokecolor="#73370e [1604]" strokeweight="2pt"/>
                  </w:pict>
                </mc:Fallback>
              </mc:AlternateContent>
            </w:r>
            <w:r w:rsidRPr="0051717A">
              <w:t>Person makes decisions about their safety and wellbeing</w:t>
            </w:r>
          </w:p>
        </w:tc>
        <w:tc>
          <w:tcPr>
            <w:tcW w:w="5895" w:type="dxa"/>
            <w:vMerge/>
          </w:tcPr>
          <w:p w14:paraId="66254716"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A12C9F" w:rsidRPr="0051717A" w14:paraId="7A4BCDBE" w14:textId="77777777" w:rsidTr="00A12C9F">
        <w:trPr>
          <w:trHeight w:val="2291"/>
        </w:trPr>
        <w:tc>
          <w:tcPr>
            <w:cnfStyle w:val="001000000000" w:firstRow="0" w:lastRow="0" w:firstColumn="1" w:lastColumn="0" w:oddVBand="0" w:evenVBand="0" w:oddHBand="0" w:evenHBand="0" w:firstRowFirstColumn="0" w:firstRowLastColumn="0" w:lastRowFirstColumn="0" w:lastRowLastColumn="0"/>
            <w:tcW w:w="6237" w:type="dxa"/>
          </w:tcPr>
          <w:p w14:paraId="0C7090EB" w14:textId="77777777" w:rsidR="00A12C9F" w:rsidRDefault="00A12C9F" w:rsidP="00A12C9F">
            <w:pPr>
              <w:pStyle w:val="BodyText"/>
              <w:spacing w:before="60" w:after="60" w:line="240" w:lineRule="auto"/>
              <w:rPr>
                <w:b/>
                <w:sz w:val="18"/>
                <w:szCs w:val="18"/>
              </w:rPr>
            </w:pPr>
            <w:r w:rsidRPr="00954112">
              <w:rPr>
                <w:b/>
                <w:sz w:val="18"/>
                <w:szCs w:val="18"/>
              </w:rPr>
              <w:t xml:space="preserve">My Support </w:t>
            </w:r>
          </w:p>
          <w:p w14:paraId="55743C45" w14:textId="77777777" w:rsidR="00A12C9F" w:rsidRDefault="00A12C9F" w:rsidP="00A12C9F">
            <w:pPr>
              <w:pStyle w:val="BodyText"/>
              <w:spacing w:before="60" w:after="60" w:line="240" w:lineRule="auto"/>
              <w:rPr>
                <w:sz w:val="18"/>
                <w:szCs w:val="18"/>
              </w:rPr>
            </w:pPr>
            <w:r w:rsidRPr="00593FC2">
              <w:rPr>
                <w:sz w:val="18"/>
                <w:szCs w:val="18"/>
              </w:rPr>
              <w:t>What experiences do you</w:t>
            </w:r>
            <w:r>
              <w:rPr>
                <w:sz w:val="18"/>
                <w:szCs w:val="18"/>
              </w:rPr>
              <w:t>/people</w:t>
            </w:r>
            <w:r w:rsidRPr="00593FC2">
              <w:rPr>
                <w:sz w:val="18"/>
                <w:szCs w:val="18"/>
              </w:rPr>
              <w:t xml:space="preserve"> have</w:t>
            </w:r>
            <w:r>
              <w:rPr>
                <w:sz w:val="18"/>
                <w:szCs w:val="18"/>
              </w:rPr>
              <w:t xml:space="preserve"> with supported decision making about safety and wellbeing? [getting </w:t>
            </w:r>
            <w:r w:rsidRPr="00B35771">
              <w:rPr>
                <w:sz w:val="18"/>
                <w:szCs w:val="18"/>
                <w:u w:val="single"/>
              </w:rPr>
              <w:t>and</w:t>
            </w:r>
            <w:r>
              <w:rPr>
                <w:sz w:val="18"/>
                <w:szCs w:val="18"/>
              </w:rPr>
              <w:t xml:space="preserve"> providing support] (see D.) </w:t>
            </w:r>
          </w:p>
          <w:p w14:paraId="6739060B" w14:textId="77777777" w:rsidR="00A12C9F" w:rsidRDefault="00A12C9F" w:rsidP="00A12C9F">
            <w:pPr>
              <w:pStyle w:val="BodyText"/>
              <w:spacing w:before="60" w:after="60" w:line="240" w:lineRule="auto"/>
              <w:rPr>
                <w:sz w:val="18"/>
                <w:szCs w:val="18"/>
              </w:rPr>
            </w:pPr>
            <w:r>
              <w:rPr>
                <w:sz w:val="18"/>
                <w:szCs w:val="18"/>
              </w:rPr>
              <w:t xml:space="preserve">Who do people go to, when they need support about making decisions about staying safe (family, worker, friend)? (see C.) </w:t>
            </w:r>
          </w:p>
          <w:p w14:paraId="11A9D22E" w14:textId="77777777" w:rsidR="00A12C9F" w:rsidRDefault="00A12C9F" w:rsidP="00A12C9F">
            <w:pPr>
              <w:pStyle w:val="BodyText"/>
              <w:spacing w:before="60" w:after="60" w:line="240" w:lineRule="auto"/>
              <w:rPr>
                <w:sz w:val="18"/>
                <w:szCs w:val="18"/>
              </w:rPr>
            </w:pPr>
            <w:r>
              <w:rPr>
                <w:sz w:val="18"/>
                <w:szCs w:val="18"/>
              </w:rPr>
              <w:t xml:space="preserve">Who do people go to, when they need support about making decisions about staying safe when </w:t>
            </w:r>
            <w:r w:rsidRPr="004A441C">
              <w:rPr>
                <w:sz w:val="18"/>
                <w:szCs w:val="18"/>
                <w:u w:val="single"/>
              </w:rPr>
              <w:t xml:space="preserve">they live </w:t>
            </w:r>
            <w:r>
              <w:rPr>
                <w:sz w:val="18"/>
                <w:szCs w:val="18"/>
                <w:u w:val="single"/>
              </w:rPr>
              <w:t xml:space="preserve">away from </w:t>
            </w:r>
            <w:r w:rsidRPr="004A441C">
              <w:rPr>
                <w:sz w:val="18"/>
                <w:szCs w:val="18"/>
                <w:u w:val="single"/>
              </w:rPr>
              <w:t>or</w:t>
            </w:r>
            <w:r w:rsidRPr="00832D8C">
              <w:rPr>
                <w:sz w:val="18"/>
                <w:szCs w:val="18"/>
                <w:u w:val="single"/>
              </w:rPr>
              <w:t xml:space="preserve"> don’t have</w:t>
            </w:r>
            <w:r>
              <w:rPr>
                <w:sz w:val="18"/>
                <w:szCs w:val="18"/>
              </w:rPr>
              <w:t xml:space="preserve"> family or community to support them? (see 1e. or 2.b)</w:t>
            </w:r>
          </w:p>
          <w:p w14:paraId="3AF0DDB1" w14:textId="77777777" w:rsidR="00A12C9F" w:rsidRPr="00593FC2" w:rsidRDefault="00A12C9F" w:rsidP="00A12C9F">
            <w:pPr>
              <w:pStyle w:val="BodyText"/>
              <w:spacing w:before="60" w:after="60" w:line="240" w:lineRule="auto"/>
              <w:rPr>
                <w:sz w:val="18"/>
                <w:szCs w:val="18"/>
              </w:rPr>
            </w:pPr>
            <w:r>
              <w:rPr>
                <w:sz w:val="18"/>
                <w:szCs w:val="18"/>
              </w:rPr>
              <w:t xml:space="preserve">When and where do people seek support to plan to stay safe [proactive]; when do people seek support when they feel unsafe [recovery-oriented]? (1 d.) </w:t>
            </w:r>
          </w:p>
        </w:tc>
        <w:tc>
          <w:tcPr>
            <w:tcW w:w="2836" w:type="dxa"/>
          </w:tcPr>
          <w:p w14:paraId="4575A4DE" w14:textId="77777777" w:rsidR="00A12C9F" w:rsidRPr="0051717A"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p>
          <w:p w14:paraId="4D42C31F" w14:textId="77777777" w:rsidR="00A12C9F" w:rsidRPr="0051717A"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r w:rsidRPr="0051717A">
              <w:rPr>
                <w:noProof/>
                <w:lang w:eastAsia="zh-CN"/>
              </w:rPr>
              <mc:AlternateContent>
                <mc:Choice Requires="wps">
                  <w:drawing>
                    <wp:anchor distT="0" distB="0" distL="114300" distR="114300" simplePos="0" relativeHeight="251661312" behindDoc="0" locked="0" layoutInCell="1" allowOverlap="1" wp14:anchorId="1B75574F" wp14:editId="7FA3288B">
                      <wp:simplePos x="0" y="0"/>
                      <wp:positionH relativeFrom="column">
                        <wp:posOffset>626745</wp:posOffset>
                      </wp:positionH>
                      <wp:positionV relativeFrom="paragraph">
                        <wp:posOffset>1287145</wp:posOffset>
                      </wp:positionV>
                      <wp:extent cx="327600" cy="352800"/>
                      <wp:effectExtent l="19050" t="19050" r="34925" b="28575"/>
                      <wp:wrapNone/>
                      <wp:docPr id="10" name="Arrow: Up 10"/>
                      <wp:cNvGraphicFramePr/>
                      <a:graphic xmlns:a="http://schemas.openxmlformats.org/drawingml/2006/main">
                        <a:graphicData uri="http://schemas.microsoft.com/office/word/2010/wordprocessingShape">
                          <wps:wsp>
                            <wps:cNvSpPr/>
                            <wps:spPr>
                              <a:xfrm>
                                <a:off x="0" y="0"/>
                                <a:ext cx="327600" cy="35280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AF360" id="Arrow: Up 10" o:spid="_x0000_s1026" type="#_x0000_t68" style="position:absolute;margin-left:49.35pt;margin-top:101.35pt;width:25.8pt;height:2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" adj="10029" fillcolor="#e37222 [3204]" strokecolor="#73370e [1604]" strokeweight="2pt"/>
                  </w:pict>
                </mc:Fallback>
              </mc:AlternateContent>
            </w:r>
            <w:r w:rsidRPr="0051717A">
              <w:t>Support to make decisions about safety</w:t>
            </w:r>
          </w:p>
        </w:tc>
        <w:tc>
          <w:tcPr>
            <w:tcW w:w="5895" w:type="dxa"/>
            <w:vMerge/>
          </w:tcPr>
          <w:p w14:paraId="15445A60"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A12C9F" w:rsidRPr="0051717A" w14:paraId="09308B12" w14:textId="77777777" w:rsidTr="00A12C9F">
        <w:trPr>
          <w:trHeight w:val="1209"/>
        </w:trPr>
        <w:tc>
          <w:tcPr>
            <w:cnfStyle w:val="001000000000" w:firstRow="0" w:lastRow="0" w:firstColumn="1" w:lastColumn="0" w:oddVBand="0" w:evenVBand="0" w:oddHBand="0" w:evenHBand="0" w:firstRowFirstColumn="0" w:firstRowLastColumn="0" w:lastRowFirstColumn="0" w:lastRowLastColumn="0"/>
            <w:tcW w:w="6237" w:type="dxa"/>
          </w:tcPr>
          <w:p w14:paraId="4920ED0E" w14:textId="77777777" w:rsidR="00A12C9F" w:rsidRDefault="00A12C9F" w:rsidP="00A12C9F">
            <w:pPr>
              <w:pStyle w:val="BodyText"/>
              <w:spacing w:before="60" w:after="60" w:line="240" w:lineRule="auto"/>
              <w:rPr>
                <w:b/>
                <w:sz w:val="18"/>
                <w:szCs w:val="18"/>
              </w:rPr>
            </w:pPr>
            <w:r>
              <w:rPr>
                <w:b/>
                <w:sz w:val="18"/>
                <w:szCs w:val="18"/>
              </w:rPr>
              <w:t>What W</w:t>
            </w:r>
            <w:r w:rsidRPr="00954112">
              <w:rPr>
                <w:b/>
                <w:sz w:val="18"/>
                <w:szCs w:val="18"/>
              </w:rPr>
              <w:t>orkers need to provide support</w:t>
            </w:r>
          </w:p>
          <w:p w14:paraId="0F3315D2" w14:textId="77777777" w:rsidR="00A12C9F" w:rsidRDefault="00A12C9F" w:rsidP="00A12C9F">
            <w:pPr>
              <w:pStyle w:val="BodyText"/>
              <w:spacing w:before="60" w:after="60" w:line="240" w:lineRule="auto"/>
              <w:rPr>
                <w:sz w:val="18"/>
                <w:szCs w:val="18"/>
              </w:rPr>
            </w:pPr>
            <w:r>
              <w:rPr>
                <w:sz w:val="18"/>
                <w:szCs w:val="18"/>
              </w:rPr>
              <w:t xml:space="preserve">What support do workers need to provide people with support to make decisions about </w:t>
            </w:r>
            <w:r w:rsidRPr="004051C0">
              <w:rPr>
                <w:i/>
                <w:sz w:val="18"/>
                <w:szCs w:val="18"/>
              </w:rPr>
              <w:t>their own</w:t>
            </w:r>
            <w:r>
              <w:rPr>
                <w:sz w:val="18"/>
                <w:szCs w:val="18"/>
              </w:rPr>
              <w:t xml:space="preserve"> safety and other supporters?</w:t>
            </w:r>
          </w:p>
          <w:p w14:paraId="35D8C3B3" w14:textId="77777777" w:rsidR="00A12C9F" w:rsidRPr="008A71AC" w:rsidRDefault="00A12C9F" w:rsidP="00A12C9F">
            <w:pPr>
              <w:pStyle w:val="BodyText"/>
              <w:spacing w:before="60" w:after="60" w:line="240" w:lineRule="auto"/>
              <w:rPr>
                <w:sz w:val="18"/>
                <w:szCs w:val="18"/>
              </w:rPr>
            </w:pPr>
            <w:r>
              <w:rPr>
                <w:sz w:val="18"/>
                <w:szCs w:val="18"/>
              </w:rPr>
              <w:t>How can organisations use NDIS packages or ILC  to support people and their supporters with making decisions about their safety and staying safe? (see 2.a)</w:t>
            </w:r>
          </w:p>
        </w:tc>
        <w:tc>
          <w:tcPr>
            <w:tcW w:w="2836" w:type="dxa"/>
          </w:tcPr>
          <w:p w14:paraId="57D87C86" w14:textId="77777777" w:rsidR="00A12C9F" w:rsidRPr="0051717A"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p>
          <w:p w14:paraId="272DF9FF" w14:textId="77777777" w:rsidR="00A12C9F" w:rsidRPr="0051717A"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r w:rsidRPr="0051717A">
              <w:rPr>
                <w:noProof/>
                <w:lang w:eastAsia="zh-CN"/>
              </w:rPr>
              <mc:AlternateContent>
                <mc:Choice Requires="wps">
                  <w:drawing>
                    <wp:anchor distT="0" distB="0" distL="114300" distR="114300" simplePos="0" relativeHeight="251663360" behindDoc="0" locked="0" layoutInCell="1" allowOverlap="1" wp14:anchorId="31575B33" wp14:editId="7F52935B">
                      <wp:simplePos x="0" y="0"/>
                      <wp:positionH relativeFrom="column">
                        <wp:posOffset>626745</wp:posOffset>
                      </wp:positionH>
                      <wp:positionV relativeFrom="paragraph">
                        <wp:posOffset>591820</wp:posOffset>
                      </wp:positionV>
                      <wp:extent cx="327025" cy="352425"/>
                      <wp:effectExtent l="19050" t="19050" r="34925" b="28575"/>
                      <wp:wrapNone/>
                      <wp:docPr id="12" name="Arrow: Up 12"/>
                      <wp:cNvGraphicFramePr/>
                      <a:graphic xmlns:a="http://schemas.openxmlformats.org/drawingml/2006/main">
                        <a:graphicData uri="http://schemas.microsoft.com/office/word/2010/wordprocessingShape">
                          <wps:wsp>
                            <wps:cNvSpPr/>
                            <wps:spPr>
                              <a:xfrm>
                                <a:off x="0" y="0"/>
                                <a:ext cx="327025" cy="35242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E8C33" id="Arrow: Up 12" o:spid="_x0000_s1026" type="#_x0000_t68" style="position:absolute;margin-left:49.35pt;margin-top:46.6pt;width:25.75pt;height:2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" adj="10022" fillcolor="#e37222 [3204]" strokecolor="#73370e [1604]" strokeweight="2pt"/>
                  </w:pict>
                </mc:Fallback>
              </mc:AlternateContent>
            </w:r>
            <w:r w:rsidRPr="0051717A">
              <w:t xml:space="preserve">Worker knows how to support the person </w:t>
            </w:r>
            <w:r>
              <w:t xml:space="preserve">and their other supporters </w:t>
            </w:r>
            <w:r w:rsidRPr="0051717A">
              <w:t>in their decisions (workers’ capacity)</w:t>
            </w:r>
          </w:p>
        </w:tc>
        <w:tc>
          <w:tcPr>
            <w:tcW w:w="5895" w:type="dxa"/>
            <w:vMerge/>
          </w:tcPr>
          <w:p w14:paraId="29DC72E5"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A12C9F" w:rsidRPr="0051717A" w14:paraId="5757C262" w14:textId="77777777" w:rsidTr="00A12C9F">
        <w:trPr>
          <w:trHeight w:val="1335"/>
        </w:trPr>
        <w:tc>
          <w:tcPr>
            <w:cnfStyle w:val="001000000000" w:firstRow="0" w:lastRow="0" w:firstColumn="1" w:lastColumn="0" w:oddVBand="0" w:evenVBand="0" w:oddHBand="0" w:evenHBand="0" w:firstRowFirstColumn="0" w:firstRowLastColumn="0" w:lastRowFirstColumn="0" w:lastRowLastColumn="0"/>
            <w:tcW w:w="6237" w:type="dxa"/>
          </w:tcPr>
          <w:p w14:paraId="2653D6C8" w14:textId="77777777" w:rsidR="00A12C9F" w:rsidRDefault="00A12C9F" w:rsidP="00A12C9F">
            <w:pPr>
              <w:pStyle w:val="BodyText"/>
              <w:spacing w:before="60" w:after="60" w:line="240" w:lineRule="auto"/>
              <w:rPr>
                <w:b/>
                <w:sz w:val="18"/>
                <w:szCs w:val="18"/>
              </w:rPr>
            </w:pPr>
            <w:r>
              <w:rPr>
                <w:b/>
                <w:sz w:val="18"/>
                <w:szCs w:val="18"/>
              </w:rPr>
              <w:t>What O</w:t>
            </w:r>
            <w:r w:rsidRPr="00954112">
              <w:rPr>
                <w:b/>
                <w:sz w:val="18"/>
                <w:szCs w:val="18"/>
              </w:rPr>
              <w:t>rganisations can do to provide support to workers</w:t>
            </w:r>
          </w:p>
          <w:p w14:paraId="796374B2" w14:textId="77777777" w:rsidR="00A12C9F" w:rsidRDefault="00A12C9F" w:rsidP="00A12C9F">
            <w:pPr>
              <w:pStyle w:val="BodyText"/>
              <w:spacing w:before="60" w:after="60" w:line="240" w:lineRule="auto"/>
              <w:rPr>
                <w:sz w:val="18"/>
                <w:szCs w:val="18"/>
              </w:rPr>
            </w:pPr>
            <w:r>
              <w:rPr>
                <w:sz w:val="18"/>
                <w:szCs w:val="18"/>
              </w:rPr>
              <w:t xml:space="preserve">How </w:t>
            </w:r>
            <w:r w:rsidRPr="004631A1">
              <w:rPr>
                <w:sz w:val="18"/>
                <w:szCs w:val="18"/>
                <w:u w:val="single"/>
              </w:rPr>
              <w:t>does</w:t>
            </w:r>
            <w:r w:rsidRPr="008802F4">
              <w:rPr>
                <w:sz w:val="18"/>
                <w:szCs w:val="18"/>
              </w:rPr>
              <w:t xml:space="preserve"> your organisation</w:t>
            </w:r>
            <w:r>
              <w:rPr>
                <w:b/>
                <w:sz w:val="18"/>
                <w:szCs w:val="18"/>
              </w:rPr>
              <w:t xml:space="preserve"> </w:t>
            </w:r>
            <w:r>
              <w:rPr>
                <w:sz w:val="18"/>
                <w:szCs w:val="18"/>
              </w:rPr>
              <w:t>[MDAA/SRAC] support workers to assist people to make their decisions about their own safety and staying safe? (see 3.)</w:t>
            </w:r>
          </w:p>
          <w:p w14:paraId="7780B9C9" w14:textId="77777777" w:rsidR="00A12C9F" w:rsidRPr="00954112" w:rsidRDefault="00A12C9F" w:rsidP="00A12C9F">
            <w:pPr>
              <w:pStyle w:val="BodyText"/>
              <w:spacing w:before="60" w:after="60" w:line="240" w:lineRule="auto"/>
              <w:rPr>
                <w:b/>
                <w:sz w:val="18"/>
                <w:szCs w:val="18"/>
              </w:rPr>
            </w:pPr>
            <w:r>
              <w:rPr>
                <w:sz w:val="18"/>
                <w:szCs w:val="18"/>
              </w:rPr>
              <w:t xml:space="preserve">How else could </w:t>
            </w:r>
            <w:r w:rsidRPr="008802F4">
              <w:rPr>
                <w:sz w:val="18"/>
                <w:szCs w:val="18"/>
              </w:rPr>
              <w:t>your organisation</w:t>
            </w:r>
            <w:r>
              <w:rPr>
                <w:b/>
                <w:sz w:val="18"/>
                <w:szCs w:val="18"/>
              </w:rPr>
              <w:t xml:space="preserve"> </w:t>
            </w:r>
            <w:r>
              <w:rPr>
                <w:sz w:val="18"/>
                <w:szCs w:val="18"/>
              </w:rPr>
              <w:t>[MDAA/SRAC] support workers to assist people to make their decisions about their own safety and staying safe? (see 3.)</w:t>
            </w:r>
          </w:p>
        </w:tc>
        <w:tc>
          <w:tcPr>
            <w:tcW w:w="2836" w:type="dxa"/>
          </w:tcPr>
          <w:p w14:paraId="20644E3B" w14:textId="77777777" w:rsidR="00A12C9F"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p>
          <w:p w14:paraId="4319EACD" w14:textId="77777777" w:rsidR="00A12C9F" w:rsidRPr="00A12C9F"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pPr>
            <w:r w:rsidRPr="0051717A">
              <w:rPr>
                <w:noProof/>
                <w:lang w:eastAsia="zh-CN"/>
              </w:rPr>
              <mc:AlternateContent>
                <mc:Choice Requires="wps">
                  <w:drawing>
                    <wp:anchor distT="0" distB="0" distL="114300" distR="114300" simplePos="0" relativeHeight="251662336" behindDoc="0" locked="0" layoutInCell="1" allowOverlap="1" wp14:anchorId="1DEC167A" wp14:editId="05270916">
                      <wp:simplePos x="0" y="0"/>
                      <wp:positionH relativeFrom="column">
                        <wp:posOffset>626745</wp:posOffset>
                      </wp:positionH>
                      <wp:positionV relativeFrom="paragraph">
                        <wp:posOffset>617855</wp:posOffset>
                      </wp:positionV>
                      <wp:extent cx="327025" cy="352425"/>
                      <wp:effectExtent l="19050" t="19050" r="34925" b="28575"/>
                      <wp:wrapNone/>
                      <wp:docPr id="13" name="Arrow: Up 13"/>
                      <wp:cNvGraphicFramePr/>
                      <a:graphic xmlns:a="http://schemas.openxmlformats.org/drawingml/2006/main">
                        <a:graphicData uri="http://schemas.microsoft.com/office/word/2010/wordprocessingShape">
                          <wps:wsp>
                            <wps:cNvSpPr/>
                            <wps:spPr>
                              <a:xfrm>
                                <a:off x="0" y="0"/>
                                <a:ext cx="327025" cy="35242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39F1F" id="Arrow: Up 13" o:spid="_x0000_s1026" type="#_x0000_t68" style="position:absolute;margin-left:49.35pt;margin-top:48.65pt;width:25.75pt;height:2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" adj="10022" fillcolor="#e37222 [3204]" strokecolor="#73370e [1604]" strokeweight="2pt"/>
                  </w:pict>
                </mc:Fallback>
              </mc:AlternateContent>
            </w:r>
            <w:r w:rsidRPr="00A12C9F">
              <w:t>Organisation supports the worker to provide decision making support (organisational capacity)</w:t>
            </w:r>
          </w:p>
        </w:tc>
        <w:tc>
          <w:tcPr>
            <w:tcW w:w="5895" w:type="dxa"/>
            <w:vMerge/>
          </w:tcPr>
          <w:p w14:paraId="54518B3F" w14:textId="77777777" w:rsidR="00A12C9F" w:rsidRPr="000E4AB3" w:rsidRDefault="00A12C9F" w:rsidP="00A12C9F">
            <w:pPr>
              <w:pStyle w:val="BodyText"/>
              <w:spacing w:before="60" w:after="60" w:line="240"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A12C9F" w:rsidRPr="0051717A" w14:paraId="5994C85C" w14:textId="77777777" w:rsidTr="00A12C9F">
        <w:trPr>
          <w:trHeight w:val="491"/>
        </w:trPr>
        <w:tc>
          <w:tcPr>
            <w:cnfStyle w:val="001000000000" w:firstRow="0" w:lastRow="0" w:firstColumn="1" w:lastColumn="0" w:oddVBand="0" w:evenVBand="0" w:oddHBand="0" w:evenHBand="0" w:firstRowFirstColumn="0" w:firstRowLastColumn="0" w:lastRowFirstColumn="0" w:lastRowLastColumn="0"/>
            <w:tcW w:w="14968" w:type="dxa"/>
            <w:gridSpan w:val="3"/>
            <w:shd w:val="clear" w:color="auto" w:fill="F3C6A6" w:themeFill="accent1" w:themeFillTint="66"/>
          </w:tcPr>
          <w:p w14:paraId="5CC902EA" w14:textId="77777777" w:rsidR="00A12C9F" w:rsidRDefault="00A12C9F" w:rsidP="00A12C9F">
            <w:pPr>
              <w:pStyle w:val="BodyText"/>
              <w:spacing w:before="240" w:after="60" w:line="240" w:lineRule="auto"/>
              <w:jc w:val="center"/>
            </w:pPr>
            <w:r w:rsidRPr="0051717A">
              <w:rPr>
                <w:b/>
              </w:rPr>
              <w:t>Practice Guide</w:t>
            </w:r>
          </w:p>
          <w:p w14:paraId="2681B8A1" w14:textId="77777777" w:rsidR="00A12C9F" w:rsidRPr="000E4AB3" w:rsidRDefault="00A12C9F" w:rsidP="00A12C9F">
            <w:pPr>
              <w:pStyle w:val="BodyText"/>
              <w:spacing w:before="60" w:after="60" w:line="240" w:lineRule="auto"/>
              <w:jc w:val="center"/>
              <w:rPr>
                <w:sz w:val="18"/>
                <w:szCs w:val="18"/>
              </w:rPr>
            </w:pPr>
            <w:r>
              <w:t>T</w:t>
            </w:r>
            <w:r w:rsidRPr="0051717A">
              <w:t xml:space="preserve">o inform organisational capacity </w:t>
            </w:r>
            <w:r>
              <w:t xml:space="preserve">to support workers, who support </w:t>
            </w:r>
            <w:r w:rsidRPr="0051717A">
              <w:t>people to make decision</w:t>
            </w:r>
            <w:r>
              <w:t>s</w:t>
            </w:r>
            <w:r w:rsidRPr="0051717A">
              <w:t xml:space="preserve"> </w:t>
            </w:r>
            <w:r>
              <w:t>about personal safety and wellbeing and prevent harm</w:t>
            </w:r>
          </w:p>
        </w:tc>
      </w:tr>
    </w:tbl>
    <w:p w14:paraId="3BD76363" w14:textId="77777777" w:rsidR="00A12C9F" w:rsidRPr="00A12C9F" w:rsidRDefault="00A12C9F" w:rsidP="00A12C9F">
      <w:pPr>
        <w:numPr>
          <w:ilvl w:val="0"/>
          <w:numId w:val="0"/>
        </w:numPr>
      </w:pPr>
    </w:p>
    <w:p w14:paraId="510CB15E" w14:textId="77777777" w:rsidR="003B4005" w:rsidRPr="00A12C9F" w:rsidRDefault="003B4005" w:rsidP="00A12C9F"/>
    <w:sectPr w:rsidR="003B4005" w:rsidRPr="00A12C9F" w:rsidSect="00A12C9F">
      <w:pgSz w:w="16838" w:h="11906" w:orient="landscape" w:code="9"/>
      <w:pgMar w:top="851" w:right="935" w:bottom="142" w:left="935" w:header="680" w:footer="272"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253">
      <wne:macro wne:macroName="PROJECT.MODSAVE.DOSAVE"/>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842257" w14:textId="77777777" w:rsidR="00B00F2C" w:rsidRPr="000D4EDE" w:rsidRDefault="00B00F2C" w:rsidP="000D4EDE">
      <w:r>
        <w:separator/>
      </w:r>
    </w:p>
  </w:endnote>
  <w:endnote w:type="continuationSeparator" w:id="0">
    <w:p w14:paraId="2742757B" w14:textId="77777777" w:rsidR="00B00F2C" w:rsidRPr="000D4EDE" w:rsidRDefault="00B00F2C" w:rsidP="000D4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etaPlusNormal-Roman">
    <w:altName w:val="MS Gothic"/>
    <w:panose1 w:val="020B0604020202020204"/>
    <w:charset w:val="80"/>
    <w:family w:val="auto"/>
    <w:notTrueType/>
    <w:pitch w:val="default"/>
    <w:sig w:usb0="00000001"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etaPlusBold-Roman">
    <w:altName w:val="MS Mincho"/>
    <w:panose1 w:val="020B0604020202020204"/>
    <w:charset w:val="80"/>
    <w:family w:val="auto"/>
    <w:notTrueType/>
    <w:pitch w:val="default"/>
    <w:sig w:usb0="00000000" w:usb1="08070000" w:usb2="00000010" w:usb3="00000000" w:csb0="00020000" w:csb1="00000000"/>
  </w:font>
  <w:font w:name="Sommet">
    <w:altName w:val="Sommet"/>
    <w:panose1 w:val="02000505000000020004"/>
    <w:charset w:val="00"/>
    <w:family w:val="modern"/>
    <w:notTrueType/>
    <w:pitch w:val="variable"/>
    <w:sig w:usb0="A00000AF" w:usb1="5000005B" w:usb2="00000000" w:usb3="00000000" w:csb0="00000193" w:csb1="00000000"/>
  </w:font>
  <w:font w:name="Arial MT Std Light">
    <w:altName w:val="Arial"/>
    <w:panose1 w:val="020B0604020202020204"/>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Optima LT Std">
    <w:panose1 w:val="02000503060000020004"/>
    <w:charset w:val="00"/>
    <w:family w:val="swiss"/>
    <w:notTrueType/>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2648138"/>
      <w:docPartObj>
        <w:docPartGallery w:val="Page Numbers (Bottom of Page)"/>
        <w:docPartUnique/>
      </w:docPartObj>
    </w:sdtPr>
    <w:sdtEndPr>
      <w:rPr>
        <w:noProof/>
      </w:rPr>
    </w:sdtEndPr>
    <w:sdtContent>
      <w:p w14:paraId="710335A3" w14:textId="77777777" w:rsidR="00A12C9F" w:rsidRDefault="00A12C9F" w:rsidP="0023243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6DEDD" w14:textId="77777777" w:rsidR="00A12C9F" w:rsidRDefault="00A12C9F" w:rsidP="00534A20">
    <w:pPr>
      <w:pStyle w:val="Footer"/>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D6334" w14:textId="77777777" w:rsidR="00A12C9F" w:rsidRDefault="00A12C9F" w:rsidP="008B51AF">
    <w:r>
      <w:rPr>
        <w:noProof/>
        <w:lang w:eastAsia="en-AU"/>
      </w:rPr>
      <w:drawing>
        <wp:anchor distT="0" distB="0" distL="114300" distR="114300" simplePos="0" relativeHeight="251676672" behindDoc="0" locked="0" layoutInCell="1" allowOverlap="1" wp14:anchorId="436A2946" wp14:editId="5ABE470F">
          <wp:simplePos x="0" y="0"/>
          <wp:positionH relativeFrom="margin">
            <wp:posOffset>2461260</wp:posOffset>
          </wp:positionH>
          <wp:positionV relativeFrom="paragraph">
            <wp:posOffset>-816610</wp:posOffset>
          </wp:positionV>
          <wp:extent cx="1169035" cy="11645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YP logo.png"/>
                  <pic:cNvPicPr/>
                </pic:nvPicPr>
                <pic:blipFill>
                  <a:blip r:embed="rId1">
                    <a:extLst>
                      <a:ext uri="{28A0092B-C50C-407E-A947-70E740481C1C}">
                        <a14:useLocalDpi xmlns:a14="http://schemas.microsoft.com/office/drawing/2010/main" val="0"/>
                      </a:ext>
                    </a:extLst>
                  </a:blip>
                  <a:stretch>
                    <a:fillRect/>
                  </a:stretch>
                </pic:blipFill>
                <pic:spPr>
                  <a:xfrm>
                    <a:off x="0" y="0"/>
                    <a:ext cx="1169035" cy="116459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mc:AlternateContent>
        <mc:Choice Requires="wpg">
          <w:drawing>
            <wp:anchor distT="0" distB="0" distL="114300" distR="114300" simplePos="0" relativeHeight="251661312" behindDoc="0" locked="0" layoutInCell="1" allowOverlap="1" wp14:anchorId="50B8E21D" wp14:editId="5FC7604E">
              <wp:simplePos x="0" y="0"/>
              <wp:positionH relativeFrom="page">
                <wp:posOffset>5434763</wp:posOffset>
              </wp:positionH>
              <wp:positionV relativeFrom="page">
                <wp:posOffset>9554462</wp:posOffset>
              </wp:positionV>
              <wp:extent cx="1680210" cy="521335"/>
              <wp:effectExtent l="0" t="0" r="15240" b="0"/>
              <wp:wrapSquare wrapText="bothSides"/>
              <wp:docPr id="24985" name="Group 24985" descr="SPRC Logo" title="SPRC Logo"/>
              <wp:cNvGraphicFramePr/>
              <a:graphic xmlns:a="http://schemas.openxmlformats.org/drawingml/2006/main">
                <a:graphicData uri="http://schemas.microsoft.com/office/word/2010/wordprocessingGroup">
                  <wpg:wgp>
                    <wpg:cNvGrpSpPr/>
                    <wpg:grpSpPr>
                      <a:xfrm>
                        <a:off x="0" y="0"/>
                        <a:ext cx="1680210" cy="521335"/>
                        <a:chOff x="0" y="0"/>
                        <a:chExt cx="1943989" cy="628412"/>
                      </a:xfrm>
                    </wpg:grpSpPr>
                    <wps:wsp>
                      <wps:cNvPr id="14" name="Shape 14"/>
                      <wps:cNvSpPr/>
                      <wps:spPr>
                        <a:xfrm>
                          <a:off x="6101" y="0"/>
                          <a:ext cx="213004" cy="393700"/>
                        </a:xfrm>
                        <a:custGeom>
                          <a:avLst/>
                          <a:gdLst/>
                          <a:ahLst/>
                          <a:cxnLst/>
                          <a:rect l="0" t="0" r="0" b="0"/>
                          <a:pathLst>
                            <a:path w="213004" h="393700">
                              <a:moveTo>
                                <a:pt x="174942" y="0"/>
                              </a:moveTo>
                              <a:lnTo>
                                <a:pt x="187833" y="41186"/>
                              </a:lnTo>
                              <a:cubicBezTo>
                                <a:pt x="150394" y="46533"/>
                                <a:pt x="59538" y="72212"/>
                                <a:pt x="59538" y="117145"/>
                              </a:cubicBezTo>
                              <a:cubicBezTo>
                                <a:pt x="59538" y="144958"/>
                                <a:pt x="103124" y="162078"/>
                                <a:pt x="128905" y="175451"/>
                              </a:cubicBezTo>
                              <a:cubicBezTo>
                                <a:pt x="175565" y="199517"/>
                                <a:pt x="213004" y="216636"/>
                                <a:pt x="213004" y="259969"/>
                              </a:cubicBezTo>
                              <a:cubicBezTo>
                                <a:pt x="213004" y="312395"/>
                                <a:pt x="149161" y="369633"/>
                                <a:pt x="31305" y="393700"/>
                              </a:cubicBezTo>
                              <a:lnTo>
                                <a:pt x="15342" y="353581"/>
                              </a:lnTo>
                              <a:cubicBezTo>
                                <a:pt x="75502" y="342888"/>
                                <a:pt x="152235" y="316141"/>
                                <a:pt x="152235" y="272809"/>
                              </a:cubicBezTo>
                              <a:cubicBezTo>
                                <a:pt x="152235" y="246063"/>
                                <a:pt x="132588" y="232156"/>
                                <a:pt x="88392" y="211290"/>
                              </a:cubicBezTo>
                              <a:cubicBezTo>
                                <a:pt x="36208" y="186690"/>
                                <a:pt x="0" y="164224"/>
                                <a:pt x="0" y="126238"/>
                              </a:cubicBezTo>
                              <a:cubicBezTo>
                                <a:pt x="0" y="69532"/>
                                <a:pt x="90843" y="16573"/>
                                <a:pt x="17494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5" name="Shape 15"/>
                      <wps:cNvSpPr/>
                      <wps:spPr>
                        <a:xfrm>
                          <a:off x="376221" y="9632"/>
                          <a:ext cx="123698" cy="374447"/>
                        </a:xfrm>
                        <a:custGeom>
                          <a:avLst/>
                          <a:gdLst/>
                          <a:ahLst/>
                          <a:cxnLst/>
                          <a:rect l="0" t="0" r="0" b="0"/>
                          <a:pathLst>
                            <a:path w="123698" h="374447">
                              <a:moveTo>
                                <a:pt x="1232" y="0"/>
                              </a:moveTo>
                              <a:cubicBezTo>
                                <a:pt x="27013" y="0"/>
                                <a:pt x="78575" y="1600"/>
                                <a:pt x="116637" y="6947"/>
                              </a:cubicBezTo>
                              <a:lnTo>
                                <a:pt x="123698" y="8603"/>
                              </a:lnTo>
                              <a:lnTo>
                                <a:pt x="123698" y="48775"/>
                              </a:lnTo>
                              <a:lnTo>
                                <a:pt x="97856" y="42734"/>
                              </a:lnTo>
                              <a:cubicBezTo>
                                <a:pt x="85703" y="40895"/>
                                <a:pt x="71977" y="39774"/>
                                <a:pt x="56477" y="39573"/>
                              </a:cubicBezTo>
                              <a:lnTo>
                                <a:pt x="56477" y="225196"/>
                              </a:lnTo>
                              <a:cubicBezTo>
                                <a:pt x="75812" y="221586"/>
                                <a:pt x="93883" y="216739"/>
                                <a:pt x="110112" y="210579"/>
                              </a:cubicBezTo>
                              <a:lnTo>
                                <a:pt x="123698" y="203404"/>
                              </a:lnTo>
                              <a:lnTo>
                                <a:pt x="123698" y="243901"/>
                              </a:lnTo>
                              <a:lnTo>
                                <a:pt x="56477" y="262648"/>
                              </a:lnTo>
                              <a:lnTo>
                                <a:pt x="56477" y="294208"/>
                              </a:lnTo>
                              <a:cubicBezTo>
                                <a:pt x="56477" y="304902"/>
                                <a:pt x="56477" y="363207"/>
                                <a:pt x="57708" y="374447"/>
                              </a:cubicBezTo>
                              <a:lnTo>
                                <a:pt x="0" y="374447"/>
                              </a:lnTo>
                              <a:cubicBezTo>
                                <a:pt x="1232" y="351434"/>
                                <a:pt x="3073" y="222529"/>
                                <a:pt x="3073" y="184544"/>
                              </a:cubicBezTo>
                              <a:lnTo>
                                <a:pt x="3073" y="125705"/>
                              </a:lnTo>
                              <a:cubicBezTo>
                                <a:pt x="3073" y="113399"/>
                                <a:pt x="1232" y="8013"/>
                                <a:pt x="123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6" name="Shape 16"/>
                      <wps:cNvSpPr/>
                      <wps:spPr>
                        <a:xfrm>
                          <a:off x="499919" y="18235"/>
                          <a:ext cx="126759" cy="235298"/>
                        </a:xfrm>
                        <a:custGeom>
                          <a:avLst/>
                          <a:gdLst/>
                          <a:ahLst/>
                          <a:cxnLst/>
                          <a:rect l="0" t="0" r="0" b="0"/>
                          <a:pathLst>
                            <a:path w="126759" h="235298">
                              <a:moveTo>
                                <a:pt x="0" y="0"/>
                              </a:moveTo>
                              <a:lnTo>
                                <a:pt x="48551" y="11385"/>
                              </a:lnTo>
                              <a:cubicBezTo>
                                <a:pt x="97755" y="28635"/>
                                <a:pt x="126759" y="58520"/>
                                <a:pt x="126759" y="101049"/>
                              </a:cubicBezTo>
                              <a:cubicBezTo>
                                <a:pt x="126759" y="156018"/>
                                <a:pt x="83253" y="203157"/>
                                <a:pt x="12294" y="231869"/>
                              </a:cubicBezTo>
                              <a:lnTo>
                                <a:pt x="0" y="235298"/>
                              </a:lnTo>
                              <a:lnTo>
                                <a:pt x="0" y="194801"/>
                              </a:lnTo>
                              <a:lnTo>
                                <a:pt x="29004" y="179484"/>
                              </a:lnTo>
                              <a:cubicBezTo>
                                <a:pt x="52946" y="161765"/>
                                <a:pt x="67221" y="138495"/>
                                <a:pt x="67221" y="109076"/>
                              </a:cubicBezTo>
                              <a:cubicBezTo>
                                <a:pt x="67221" y="97036"/>
                                <a:pt x="61349" y="60029"/>
                                <a:pt x="6099" y="41597"/>
                              </a:cubicBezTo>
                              <a:lnTo>
                                <a:pt x="0" y="40172"/>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7" name="Shape 17"/>
                      <wps:cNvSpPr/>
                      <wps:spPr>
                        <a:xfrm>
                          <a:off x="761692" y="9630"/>
                          <a:ext cx="312470" cy="384073"/>
                        </a:xfrm>
                        <a:custGeom>
                          <a:avLst/>
                          <a:gdLst/>
                          <a:ahLst/>
                          <a:cxnLst/>
                          <a:rect l="0" t="0" r="0" b="0"/>
                          <a:pathLst>
                            <a:path w="312470" h="384073">
                              <a:moveTo>
                                <a:pt x="0" y="0"/>
                              </a:moveTo>
                              <a:cubicBezTo>
                                <a:pt x="28854" y="0"/>
                                <a:pt x="80429" y="534"/>
                                <a:pt x="127698" y="5347"/>
                              </a:cubicBezTo>
                              <a:cubicBezTo>
                                <a:pt x="208712" y="13907"/>
                                <a:pt x="254762" y="43853"/>
                                <a:pt x="254762" y="89333"/>
                              </a:cubicBezTo>
                              <a:cubicBezTo>
                                <a:pt x="254762" y="134798"/>
                                <a:pt x="219773" y="170104"/>
                                <a:pt x="169430" y="197917"/>
                              </a:cubicBezTo>
                              <a:cubicBezTo>
                                <a:pt x="184785" y="216104"/>
                                <a:pt x="295275" y="335395"/>
                                <a:pt x="312470" y="351448"/>
                              </a:cubicBezTo>
                              <a:lnTo>
                                <a:pt x="265811" y="384073"/>
                              </a:lnTo>
                              <a:cubicBezTo>
                                <a:pt x="259067" y="376581"/>
                                <a:pt x="120942" y="218784"/>
                                <a:pt x="102527" y="196317"/>
                              </a:cubicBezTo>
                              <a:cubicBezTo>
                                <a:pt x="133223" y="181877"/>
                                <a:pt x="194602" y="149238"/>
                                <a:pt x="194602" y="96813"/>
                              </a:cubicBezTo>
                              <a:cubicBezTo>
                                <a:pt x="194602" y="72746"/>
                                <a:pt x="174346" y="36906"/>
                                <a:pt x="58331" y="35840"/>
                              </a:cubicBezTo>
                              <a:lnTo>
                                <a:pt x="58331" y="210757"/>
                              </a:lnTo>
                              <a:cubicBezTo>
                                <a:pt x="58331" y="231077"/>
                                <a:pt x="60160" y="366421"/>
                                <a:pt x="61392" y="374447"/>
                              </a:cubicBezTo>
                              <a:lnTo>
                                <a:pt x="1854" y="374447"/>
                              </a:lnTo>
                              <a:cubicBezTo>
                                <a:pt x="4305" y="361607"/>
                                <a:pt x="3073" y="192037"/>
                                <a:pt x="3073" y="180797"/>
                              </a:cubicBezTo>
                              <a:lnTo>
                                <a:pt x="3073" y="136932"/>
                              </a:lnTo>
                              <a:cubicBezTo>
                                <a:pt x="3073" y="120892"/>
                                <a:pt x="1854" y="10161"/>
                                <a:pt x="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8" name="Shape 18"/>
                      <wps:cNvSpPr/>
                      <wps:spPr>
                        <a:xfrm>
                          <a:off x="1143483" y="1062"/>
                          <a:ext cx="344996" cy="391567"/>
                        </a:xfrm>
                        <a:custGeom>
                          <a:avLst/>
                          <a:gdLst/>
                          <a:ahLst/>
                          <a:cxnLst/>
                          <a:rect l="0" t="0" r="0" b="0"/>
                          <a:pathLst>
                            <a:path w="344996" h="391567">
                              <a:moveTo>
                                <a:pt x="309385" y="0"/>
                              </a:moveTo>
                              <a:lnTo>
                                <a:pt x="318605" y="44933"/>
                              </a:lnTo>
                              <a:cubicBezTo>
                                <a:pt x="178029" y="58852"/>
                                <a:pt x="62001" y="132131"/>
                                <a:pt x="62001" y="224142"/>
                              </a:cubicBezTo>
                              <a:cubicBezTo>
                                <a:pt x="62001" y="289395"/>
                                <a:pt x="120929" y="350913"/>
                                <a:pt x="267640" y="350913"/>
                              </a:cubicBezTo>
                              <a:cubicBezTo>
                                <a:pt x="292202" y="350913"/>
                                <a:pt x="317983" y="347700"/>
                                <a:pt x="338849" y="343433"/>
                              </a:cubicBezTo>
                              <a:lnTo>
                                <a:pt x="344996" y="386220"/>
                              </a:lnTo>
                              <a:cubicBezTo>
                                <a:pt x="326580" y="389433"/>
                                <a:pt x="298336" y="391567"/>
                                <a:pt x="261506" y="391567"/>
                              </a:cubicBezTo>
                              <a:cubicBezTo>
                                <a:pt x="52185" y="391567"/>
                                <a:pt x="0" y="282448"/>
                                <a:pt x="0" y="233235"/>
                              </a:cubicBezTo>
                              <a:cubicBezTo>
                                <a:pt x="0" y="145504"/>
                                <a:pt x="92697" y="33706"/>
                                <a:pt x="30938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9" name="Shape 19"/>
                      <wps:cNvSpPr/>
                      <wps:spPr>
                        <a:xfrm>
                          <a:off x="0" y="484129"/>
                          <a:ext cx="66093" cy="110833"/>
                        </a:xfrm>
                        <a:custGeom>
                          <a:avLst/>
                          <a:gdLst/>
                          <a:ahLst/>
                          <a:cxnLst/>
                          <a:rect l="0" t="0" r="0" b="0"/>
                          <a:pathLst>
                            <a:path w="66093" h="110833">
                              <a:moveTo>
                                <a:pt x="37581" y="0"/>
                              </a:moveTo>
                              <a:cubicBezTo>
                                <a:pt x="48757" y="0"/>
                                <a:pt x="56860" y="2540"/>
                                <a:pt x="61712" y="5245"/>
                              </a:cubicBezTo>
                              <a:lnTo>
                                <a:pt x="57826" y="16549"/>
                              </a:lnTo>
                              <a:cubicBezTo>
                                <a:pt x="54270" y="14643"/>
                                <a:pt x="46980" y="11456"/>
                                <a:pt x="37099" y="11456"/>
                              </a:cubicBezTo>
                              <a:cubicBezTo>
                                <a:pt x="22189" y="11456"/>
                                <a:pt x="16512" y="20218"/>
                                <a:pt x="16512" y="27546"/>
                              </a:cubicBezTo>
                              <a:cubicBezTo>
                                <a:pt x="16512" y="37579"/>
                                <a:pt x="23167" y="42520"/>
                                <a:pt x="38229" y="48247"/>
                              </a:cubicBezTo>
                              <a:cubicBezTo>
                                <a:pt x="56695" y="55258"/>
                                <a:pt x="66093" y="64021"/>
                                <a:pt x="66093" y="79781"/>
                              </a:cubicBezTo>
                              <a:cubicBezTo>
                                <a:pt x="66093" y="96342"/>
                                <a:pt x="53622" y="110833"/>
                                <a:pt x="27853" y="110833"/>
                              </a:cubicBezTo>
                              <a:cubicBezTo>
                                <a:pt x="22589" y="110833"/>
                                <a:pt x="17084" y="110036"/>
                                <a:pt x="12164" y="108762"/>
                              </a:cubicBezTo>
                              <a:lnTo>
                                <a:pt x="0" y="103827"/>
                              </a:lnTo>
                              <a:lnTo>
                                <a:pt x="0" y="103788"/>
                              </a:lnTo>
                              <a:lnTo>
                                <a:pt x="3558" y="92202"/>
                              </a:lnTo>
                              <a:cubicBezTo>
                                <a:pt x="9870" y="96025"/>
                                <a:pt x="19116" y="99200"/>
                                <a:pt x="28831" y="99200"/>
                              </a:cubicBezTo>
                              <a:cubicBezTo>
                                <a:pt x="43246" y="99200"/>
                                <a:pt x="51679" y="91719"/>
                                <a:pt x="51679" y="80899"/>
                              </a:cubicBezTo>
                              <a:cubicBezTo>
                                <a:pt x="51679" y="70866"/>
                                <a:pt x="45837" y="65125"/>
                                <a:pt x="31105" y="59551"/>
                              </a:cubicBezTo>
                              <a:cubicBezTo>
                                <a:pt x="13274" y="53340"/>
                                <a:pt x="2263" y="44259"/>
                                <a:pt x="2263" y="29134"/>
                              </a:cubicBezTo>
                              <a:cubicBezTo>
                                <a:pt x="2263" y="12421"/>
                                <a:pt x="16360" y="0"/>
                                <a:pt x="3758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0" name="Shape 20"/>
                      <wps:cNvSpPr/>
                      <wps:spPr>
                        <a:xfrm>
                          <a:off x="80015"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1" name="Shape 21"/>
                      <wps:cNvSpPr/>
                      <wps:spPr>
                        <a:xfrm>
                          <a:off x="118242"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2" name="Shape 22"/>
                      <wps:cNvSpPr/>
                      <wps:spPr>
                        <a:xfrm>
                          <a:off x="168938" y="514537"/>
                          <a:ext cx="61887" cy="80429"/>
                        </a:xfrm>
                        <a:custGeom>
                          <a:avLst/>
                          <a:gdLst/>
                          <a:ahLst/>
                          <a:cxnLst/>
                          <a:rect l="0" t="0" r="0" b="0"/>
                          <a:pathLst>
                            <a:path w="61887" h="80429">
                              <a:moveTo>
                                <a:pt x="42113" y="0"/>
                              </a:moveTo>
                              <a:cubicBezTo>
                                <a:pt x="50546" y="0"/>
                                <a:pt x="57988" y="2070"/>
                                <a:pt x="61887" y="3988"/>
                              </a:cubicBezTo>
                              <a:lnTo>
                                <a:pt x="58649" y="14821"/>
                              </a:lnTo>
                              <a:cubicBezTo>
                                <a:pt x="55245" y="12903"/>
                                <a:pt x="49899" y="11150"/>
                                <a:pt x="42113" y="11150"/>
                              </a:cubicBezTo>
                              <a:cubicBezTo>
                                <a:pt x="24130" y="11150"/>
                                <a:pt x="14415" y="24206"/>
                                <a:pt x="14415" y="40297"/>
                              </a:cubicBezTo>
                              <a:cubicBezTo>
                                <a:pt x="14415" y="58127"/>
                                <a:pt x="26073" y="69114"/>
                                <a:pt x="41631" y="69114"/>
                              </a:cubicBezTo>
                              <a:cubicBezTo>
                                <a:pt x="49733" y="69114"/>
                                <a:pt x="55080" y="67056"/>
                                <a:pt x="59131" y="65303"/>
                              </a:cubicBezTo>
                              <a:lnTo>
                                <a:pt x="61557" y="75806"/>
                              </a:lnTo>
                              <a:cubicBezTo>
                                <a:pt x="57836" y="77724"/>
                                <a:pt x="49568" y="80429"/>
                                <a:pt x="39040"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4" name="Shape 38234"/>
                      <wps:cNvSpPr/>
                      <wps:spPr>
                        <a:xfrm>
                          <a:off x="247167" y="516126"/>
                          <a:ext cx="14250" cy="77076"/>
                        </a:xfrm>
                        <a:custGeom>
                          <a:avLst/>
                          <a:gdLst/>
                          <a:ahLst/>
                          <a:cxnLst/>
                          <a:rect l="0" t="0" r="0" b="0"/>
                          <a:pathLst>
                            <a:path w="14250" h="77076">
                              <a:moveTo>
                                <a:pt x="0" y="0"/>
                              </a:moveTo>
                              <a:lnTo>
                                <a:pt x="14250" y="0"/>
                              </a:lnTo>
                              <a:lnTo>
                                <a:pt x="14250" y="77076"/>
                              </a:lnTo>
                              <a:lnTo>
                                <a:pt x="0" y="77076"/>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4" name="Shape 24"/>
                      <wps:cNvSpPr/>
                      <wps:spPr>
                        <a:xfrm>
                          <a:off x="245389" y="485722"/>
                          <a:ext cx="17818" cy="17348"/>
                        </a:xfrm>
                        <a:custGeom>
                          <a:avLst/>
                          <a:gdLst/>
                          <a:ahLst/>
                          <a:cxnLst/>
                          <a:rect l="0" t="0" r="0" b="0"/>
                          <a:pathLst>
                            <a:path w="17818" h="17348">
                              <a:moveTo>
                                <a:pt x="8915" y="0"/>
                              </a:moveTo>
                              <a:cubicBezTo>
                                <a:pt x="14262" y="0"/>
                                <a:pt x="17653" y="3810"/>
                                <a:pt x="17653" y="8750"/>
                              </a:cubicBezTo>
                              <a:cubicBezTo>
                                <a:pt x="17818" y="13526"/>
                                <a:pt x="14262" y="17348"/>
                                <a:pt x="8585" y="17348"/>
                              </a:cubicBezTo>
                              <a:cubicBezTo>
                                <a:pt x="3569" y="17348"/>
                                <a:pt x="0" y="13526"/>
                                <a:pt x="0" y="8750"/>
                              </a:cubicBezTo>
                              <a:cubicBezTo>
                                <a:pt x="0" y="3810"/>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5" name="Shape 25"/>
                      <wps:cNvSpPr/>
                      <wps:spPr>
                        <a:xfrm>
                          <a:off x="278912" y="545613"/>
                          <a:ext cx="30867" cy="49343"/>
                        </a:xfrm>
                        <a:custGeom>
                          <a:avLst/>
                          <a:gdLst/>
                          <a:ahLst/>
                          <a:cxnLst/>
                          <a:rect l="0" t="0" r="0" b="0"/>
                          <a:pathLst>
                            <a:path w="30867" h="49343">
                              <a:moveTo>
                                <a:pt x="30867" y="0"/>
                              </a:moveTo>
                              <a:lnTo>
                                <a:pt x="30867" y="10439"/>
                              </a:lnTo>
                              <a:lnTo>
                                <a:pt x="25033" y="11205"/>
                              </a:lnTo>
                              <a:cubicBezTo>
                                <a:pt x="18676" y="13713"/>
                                <a:pt x="14262" y="18132"/>
                                <a:pt x="14262" y="25619"/>
                              </a:cubicBezTo>
                              <a:cubicBezTo>
                                <a:pt x="14262" y="34700"/>
                                <a:pt x="20422" y="38992"/>
                                <a:pt x="27711" y="38992"/>
                              </a:cubicBezTo>
                              <a:lnTo>
                                <a:pt x="30867" y="37979"/>
                              </a:lnTo>
                              <a:lnTo>
                                <a:pt x="30867" y="47703"/>
                              </a:lnTo>
                              <a:lnTo>
                                <a:pt x="23978" y="49343"/>
                              </a:lnTo>
                              <a:cubicBezTo>
                                <a:pt x="8103" y="49343"/>
                                <a:pt x="0" y="38357"/>
                                <a:pt x="0" y="27207"/>
                              </a:cubicBezTo>
                              <a:cubicBezTo>
                                <a:pt x="0" y="13234"/>
                                <a:pt x="9480" y="4011"/>
                                <a:pt x="26998" y="343"/>
                              </a:cubicBezTo>
                              <a:lnTo>
                                <a:pt x="3086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6" name="Shape 26"/>
                      <wps:cNvSpPr/>
                      <wps:spPr>
                        <a:xfrm>
                          <a:off x="284589" y="514525"/>
                          <a:ext cx="25190" cy="15940"/>
                        </a:xfrm>
                        <a:custGeom>
                          <a:avLst/>
                          <a:gdLst/>
                          <a:ahLst/>
                          <a:cxnLst/>
                          <a:rect l="0" t="0" r="0" b="0"/>
                          <a:pathLst>
                            <a:path w="25190" h="15940">
                              <a:moveTo>
                                <a:pt x="25190" y="0"/>
                              </a:moveTo>
                              <a:lnTo>
                                <a:pt x="25190" y="10518"/>
                              </a:lnTo>
                              <a:lnTo>
                                <a:pt x="23647" y="10213"/>
                              </a:lnTo>
                              <a:cubicBezTo>
                                <a:pt x="16358" y="10213"/>
                                <a:pt x="8750" y="12435"/>
                                <a:pt x="3238" y="15940"/>
                              </a:cubicBezTo>
                              <a:lnTo>
                                <a:pt x="0" y="6707"/>
                              </a:lnTo>
                              <a:lnTo>
                                <a:pt x="2519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7" name="Shape 27"/>
                      <wps:cNvSpPr/>
                      <wps:spPr>
                        <a:xfrm>
                          <a:off x="309780" y="514375"/>
                          <a:ext cx="31667" cy="78942"/>
                        </a:xfrm>
                        <a:custGeom>
                          <a:avLst/>
                          <a:gdLst/>
                          <a:ahLst/>
                          <a:cxnLst/>
                          <a:rect l="0" t="0" r="0" b="0"/>
                          <a:pathLst>
                            <a:path w="31667" h="78942">
                              <a:moveTo>
                                <a:pt x="565" y="0"/>
                              </a:moveTo>
                              <a:cubicBezTo>
                                <a:pt x="24543" y="0"/>
                                <a:pt x="30372" y="16090"/>
                                <a:pt x="30372" y="31547"/>
                              </a:cubicBezTo>
                              <a:lnTo>
                                <a:pt x="30372" y="60363"/>
                              </a:lnTo>
                              <a:cubicBezTo>
                                <a:pt x="30372" y="67056"/>
                                <a:pt x="30702" y="73584"/>
                                <a:pt x="31667" y="78829"/>
                              </a:cubicBezTo>
                              <a:lnTo>
                                <a:pt x="18713" y="78829"/>
                              </a:lnTo>
                              <a:lnTo>
                                <a:pt x="17570" y="69126"/>
                              </a:lnTo>
                              <a:lnTo>
                                <a:pt x="17088" y="69126"/>
                              </a:lnTo>
                              <a:cubicBezTo>
                                <a:pt x="14903" y="72149"/>
                                <a:pt x="11703" y="75012"/>
                                <a:pt x="7651" y="77121"/>
                              </a:cubicBezTo>
                              <a:lnTo>
                                <a:pt x="0" y="78942"/>
                              </a:lnTo>
                              <a:lnTo>
                                <a:pt x="0" y="69217"/>
                              </a:lnTo>
                              <a:lnTo>
                                <a:pt x="9295" y="66233"/>
                              </a:lnTo>
                              <a:cubicBezTo>
                                <a:pt x="12474" y="63827"/>
                                <a:pt x="14662" y="60604"/>
                                <a:pt x="15792" y="57341"/>
                              </a:cubicBezTo>
                              <a:cubicBezTo>
                                <a:pt x="16275" y="55905"/>
                                <a:pt x="16605" y="54305"/>
                                <a:pt x="16605" y="52883"/>
                              </a:cubicBezTo>
                              <a:lnTo>
                                <a:pt x="16605" y="39497"/>
                              </a:lnTo>
                              <a:lnTo>
                                <a:pt x="0" y="41677"/>
                              </a:lnTo>
                              <a:lnTo>
                                <a:pt x="0" y="31238"/>
                              </a:lnTo>
                              <a:lnTo>
                                <a:pt x="16275" y="29794"/>
                              </a:lnTo>
                              <a:lnTo>
                                <a:pt x="16275" y="28194"/>
                              </a:lnTo>
                              <a:cubicBezTo>
                                <a:pt x="16275" y="23422"/>
                                <a:pt x="15275" y="15778"/>
                                <a:pt x="8008" y="12254"/>
                              </a:cubicBezTo>
                              <a:lnTo>
                                <a:pt x="0" y="10668"/>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5" name="Shape 38235"/>
                      <wps:cNvSpPr/>
                      <wps:spPr>
                        <a:xfrm>
                          <a:off x="363144" y="480147"/>
                          <a:ext cx="14250" cy="113068"/>
                        </a:xfrm>
                        <a:custGeom>
                          <a:avLst/>
                          <a:gdLst/>
                          <a:ahLst/>
                          <a:cxnLst/>
                          <a:rect l="0" t="0" r="0" b="0"/>
                          <a:pathLst>
                            <a:path w="14250" h="113068">
                              <a:moveTo>
                                <a:pt x="0" y="0"/>
                              </a:moveTo>
                              <a:lnTo>
                                <a:pt x="14250" y="0"/>
                              </a:lnTo>
                              <a:lnTo>
                                <a:pt x="14250" y="113068"/>
                              </a:lnTo>
                              <a:lnTo>
                                <a:pt x="0" y="11306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9" name="Shape 29"/>
                      <wps:cNvSpPr/>
                      <wps:spPr>
                        <a:xfrm>
                          <a:off x="436193" y="485084"/>
                          <a:ext cx="33617" cy="108128"/>
                        </a:xfrm>
                        <a:custGeom>
                          <a:avLst/>
                          <a:gdLst/>
                          <a:ahLst/>
                          <a:cxnLst/>
                          <a:rect l="0" t="0" r="0" b="0"/>
                          <a:pathLst>
                            <a:path w="33617" h="108128">
                              <a:moveTo>
                                <a:pt x="27051" y="0"/>
                              </a:moveTo>
                              <a:lnTo>
                                <a:pt x="33617" y="836"/>
                              </a:lnTo>
                              <a:lnTo>
                                <a:pt x="33617" y="12717"/>
                              </a:lnTo>
                              <a:lnTo>
                                <a:pt x="27381" y="10985"/>
                              </a:lnTo>
                              <a:cubicBezTo>
                                <a:pt x="21222" y="10985"/>
                                <a:pt x="16523" y="11468"/>
                                <a:pt x="14097" y="12103"/>
                              </a:cubicBezTo>
                              <a:lnTo>
                                <a:pt x="14097" y="53822"/>
                              </a:lnTo>
                              <a:cubicBezTo>
                                <a:pt x="17170" y="54610"/>
                                <a:pt x="21056" y="54940"/>
                                <a:pt x="25755" y="54940"/>
                              </a:cubicBezTo>
                              <a:lnTo>
                                <a:pt x="33617" y="52623"/>
                              </a:lnTo>
                              <a:lnTo>
                                <a:pt x="33617" y="64806"/>
                              </a:lnTo>
                              <a:lnTo>
                                <a:pt x="25438" y="66078"/>
                              </a:lnTo>
                              <a:cubicBezTo>
                                <a:pt x="21222" y="66078"/>
                                <a:pt x="17335" y="65925"/>
                                <a:pt x="14097" y="65125"/>
                              </a:cubicBezTo>
                              <a:lnTo>
                                <a:pt x="14097" y="108128"/>
                              </a:lnTo>
                              <a:lnTo>
                                <a:pt x="0" y="108128"/>
                              </a:lnTo>
                              <a:lnTo>
                                <a:pt x="0" y="2057"/>
                              </a:lnTo>
                              <a:cubicBezTo>
                                <a:pt x="6807" y="952"/>
                                <a:pt x="15710"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0" name="Shape 30"/>
                      <wps:cNvSpPr/>
                      <wps:spPr>
                        <a:xfrm>
                          <a:off x="469810" y="485919"/>
                          <a:ext cx="33617" cy="63971"/>
                        </a:xfrm>
                        <a:custGeom>
                          <a:avLst/>
                          <a:gdLst/>
                          <a:ahLst/>
                          <a:cxnLst/>
                          <a:rect l="0" t="0" r="0" b="0"/>
                          <a:pathLst>
                            <a:path w="33617" h="63971">
                              <a:moveTo>
                                <a:pt x="0" y="0"/>
                              </a:moveTo>
                              <a:lnTo>
                                <a:pt x="11539" y="1470"/>
                              </a:lnTo>
                              <a:cubicBezTo>
                                <a:pt x="16643" y="2980"/>
                                <a:pt x="20815" y="5209"/>
                                <a:pt x="24054" y="8079"/>
                              </a:cubicBezTo>
                              <a:cubicBezTo>
                                <a:pt x="30048" y="13172"/>
                                <a:pt x="33617" y="20970"/>
                                <a:pt x="33617" y="30533"/>
                              </a:cubicBezTo>
                              <a:cubicBezTo>
                                <a:pt x="33617" y="40249"/>
                                <a:pt x="30696" y="47894"/>
                                <a:pt x="25184" y="53470"/>
                              </a:cubicBezTo>
                              <a:cubicBezTo>
                                <a:pt x="21463" y="57369"/>
                                <a:pt x="16564" y="60311"/>
                                <a:pt x="10874" y="62280"/>
                              </a:cubicBezTo>
                              <a:lnTo>
                                <a:pt x="0" y="63971"/>
                              </a:lnTo>
                              <a:lnTo>
                                <a:pt x="0" y="51788"/>
                              </a:lnTo>
                              <a:lnTo>
                                <a:pt x="12211" y="48189"/>
                              </a:lnTo>
                              <a:cubicBezTo>
                                <a:pt x="16929" y="44306"/>
                                <a:pt x="19520" y="38572"/>
                                <a:pt x="19520" y="31168"/>
                              </a:cubicBezTo>
                              <a:cubicBezTo>
                                <a:pt x="19520" y="24081"/>
                                <a:pt x="16967" y="18827"/>
                                <a:pt x="12471" y="15344"/>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1" name="Shape 31"/>
                      <wps:cNvSpPr/>
                      <wps:spPr>
                        <a:xfrm>
                          <a:off x="512326"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2" name="Shape 32"/>
                      <wps:cNvSpPr/>
                      <wps:spPr>
                        <a:xfrm>
                          <a:off x="550554"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5" name="Shape 35"/>
                      <wps:cNvSpPr/>
                      <wps:spPr>
                        <a:xfrm>
                          <a:off x="643356" y="485722"/>
                          <a:ext cx="17818" cy="17348"/>
                        </a:xfrm>
                        <a:custGeom>
                          <a:avLst/>
                          <a:gdLst/>
                          <a:ahLst/>
                          <a:cxnLst/>
                          <a:rect l="0" t="0" r="0" b="0"/>
                          <a:pathLst>
                            <a:path w="17818" h="17348">
                              <a:moveTo>
                                <a:pt x="8915" y="0"/>
                              </a:moveTo>
                              <a:cubicBezTo>
                                <a:pt x="14262" y="0"/>
                                <a:pt x="17666" y="3810"/>
                                <a:pt x="17666" y="8750"/>
                              </a:cubicBezTo>
                              <a:cubicBezTo>
                                <a:pt x="17818" y="13526"/>
                                <a:pt x="14262" y="17348"/>
                                <a:pt x="8585" y="17348"/>
                              </a:cubicBezTo>
                              <a:cubicBezTo>
                                <a:pt x="3569" y="17348"/>
                                <a:pt x="0" y="13526"/>
                                <a:pt x="0" y="8750"/>
                              </a:cubicBezTo>
                              <a:cubicBezTo>
                                <a:pt x="0" y="3810"/>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6" name="Shape 36"/>
                      <wps:cNvSpPr/>
                      <wps:spPr>
                        <a:xfrm>
                          <a:off x="677375" y="514537"/>
                          <a:ext cx="61887" cy="80429"/>
                        </a:xfrm>
                        <a:custGeom>
                          <a:avLst/>
                          <a:gdLst/>
                          <a:ahLst/>
                          <a:cxnLst/>
                          <a:rect l="0" t="0" r="0" b="0"/>
                          <a:pathLst>
                            <a:path w="61887" h="80429">
                              <a:moveTo>
                                <a:pt x="42113" y="0"/>
                              </a:moveTo>
                              <a:cubicBezTo>
                                <a:pt x="50546" y="0"/>
                                <a:pt x="57988" y="2070"/>
                                <a:pt x="61887" y="3988"/>
                              </a:cubicBezTo>
                              <a:lnTo>
                                <a:pt x="58648" y="14821"/>
                              </a:lnTo>
                              <a:cubicBezTo>
                                <a:pt x="55245" y="12903"/>
                                <a:pt x="49898" y="11150"/>
                                <a:pt x="42113" y="11150"/>
                              </a:cubicBezTo>
                              <a:cubicBezTo>
                                <a:pt x="24130" y="11150"/>
                                <a:pt x="14414" y="24206"/>
                                <a:pt x="14414" y="40297"/>
                              </a:cubicBezTo>
                              <a:cubicBezTo>
                                <a:pt x="14414" y="58127"/>
                                <a:pt x="26073" y="69114"/>
                                <a:pt x="41630" y="69114"/>
                              </a:cubicBezTo>
                              <a:cubicBezTo>
                                <a:pt x="49733" y="69114"/>
                                <a:pt x="55080" y="67056"/>
                                <a:pt x="59131" y="65303"/>
                              </a:cubicBezTo>
                              <a:lnTo>
                                <a:pt x="61557" y="75806"/>
                              </a:lnTo>
                              <a:cubicBezTo>
                                <a:pt x="57836" y="77724"/>
                                <a:pt x="49568" y="80429"/>
                                <a:pt x="39039"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7" name="Shape 37"/>
                      <wps:cNvSpPr/>
                      <wps:spPr>
                        <a:xfrm>
                          <a:off x="747999" y="516131"/>
                          <a:ext cx="73711" cy="112281"/>
                        </a:xfrm>
                        <a:custGeom>
                          <a:avLst/>
                          <a:gdLst/>
                          <a:ahLst/>
                          <a:cxnLst/>
                          <a:rect l="0" t="0" r="0" b="0"/>
                          <a:pathLst>
                            <a:path w="73711" h="112281">
                              <a:moveTo>
                                <a:pt x="0" y="0"/>
                              </a:moveTo>
                              <a:lnTo>
                                <a:pt x="15545" y="0"/>
                              </a:lnTo>
                              <a:lnTo>
                                <a:pt x="32715" y="45555"/>
                              </a:lnTo>
                              <a:cubicBezTo>
                                <a:pt x="34506" y="50647"/>
                                <a:pt x="36449" y="56693"/>
                                <a:pt x="37744" y="61316"/>
                              </a:cubicBezTo>
                              <a:lnTo>
                                <a:pt x="38062" y="61316"/>
                              </a:lnTo>
                              <a:cubicBezTo>
                                <a:pt x="39522" y="56693"/>
                                <a:pt x="41135" y="50800"/>
                                <a:pt x="43091" y="45224"/>
                              </a:cubicBezTo>
                              <a:lnTo>
                                <a:pt x="58649" y="0"/>
                              </a:lnTo>
                              <a:lnTo>
                                <a:pt x="73711" y="0"/>
                              </a:lnTo>
                              <a:lnTo>
                                <a:pt x="52324" y="54940"/>
                              </a:lnTo>
                              <a:cubicBezTo>
                                <a:pt x="42113" y="81382"/>
                                <a:pt x="35154" y="94907"/>
                                <a:pt x="25426" y="103200"/>
                              </a:cubicBezTo>
                              <a:cubicBezTo>
                                <a:pt x="18466" y="109245"/>
                                <a:pt x="11493" y="111633"/>
                                <a:pt x="7938" y="112281"/>
                              </a:cubicBezTo>
                              <a:lnTo>
                                <a:pt x="4369" y="100495"/>
                              </a:lnTo>
                              <a:cubicBezTo>
                                <a:pt x="7938" y="99378"/>
                                <a:pt x="12636" y="97142"/>
                                <a:pt x="16840" y="93637"/>
                              </a:cubicBezTo>
                              <a:cubicBezTo>
                                <a:pt x="20739" y="90615"/>
                                <a:pt x="25590" y="85204"/>
                                <a:pt x="28829" y="78029"/>
                              </a:cubicBezTo>
                              <a:cubicBezTo>
                                <a:pt x="29476" y="76606"/>
                                <a:pt x="29959" y="75488"/>
                                <a:pt x="29959" y="74688"/>
                              </a:cubicBezTo>
                              <a:cubicBezTo>
                                <a:pt x="29959" y="73901"/>
                                <a:pt x="29642" y="72784"/>
                                <a:pt x="28994" y="71031"/>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 name="Shape 38"/>
                      <wps:cNvSpPr/>
                      <wps:spPr>
                        <a:xfrm>
                          <a:off x="869478" y="485083"/>
                          <a:ext cx="33617" cy="108128"/>
                        </a:xfrm>
                        <a:custGeom>
                          <a:avLst/>
                          <a:gdLst/>
                          <a:ahLst/>
                          <a:cxnLst/>
                          <a:rect l="0" t="0" r="0" b="0"/>
                          <a:pathLst>
                            <a:path w="33617" h="108128">
                              <a:moveTo>
                                <a:pt x="27051" y="0"/>
                              </a:moveTo>
                              <a:lnTo>
                                <a:pt x="33617" y="733"/>
                              </a:lnTo>
                              <a:lnTo>
                                <a:pt x="33617" y="12176"/>
                              </a:lnTo>
                              <a:lnTo>
                                <a:pt x="28029" y="10668"/>
                              </a:lnTo>
                              <a:cubicBezTo>
                                <a:pt x="21222" y="10668"/>
                                <a:pt x="16358" y="11303"/>
                                <a:pt x="14097" y="11938"/>
                              </a:cubicBezTo>
                              <a:lnTo>
                                <a:pt x="14097" y="51118"/>
                              </a:lnTo>
                              <a:lnTo>
                                <a:pt x="28511" y="51118"/>
                              </a:lnTo>
                              <a:lnTo>
                                <a:pt x="33617" y="49527"/>
                              </a:lnTo>
                              <a:lnTo>
                                <a:pt x="33617" y="63795"/>
                              </a:lnTo>
                              <a:lnTo>
                                <a:pt x="27381" y="61621"/>
                              </a:lnTo>
                              <a:lnTo>
                                <a:pt x="14097" y="61621"/>
                              </a:lnTo>
                              <a:lnTo>
                                <a:pt x="14097" y="108128"/>
                              </a:lnTo>
                              <a:lnTo>
                                <a:pt x="0" y="108128"/>
                              </a:lnTo>
                              <a:lnTo>
                                <a:pt x="0" y="2223"/>
                              </a:lnTo>
                              <a:cubicBezTo>
                                <a:pt x="7124" y="801"/>
                                <a:pt x="17335"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9" name="Shape 39"/>
                      <wps:cNvSpPr/>
                      <wps:spPr>
                        <a:xfrm>
                          <a:off x="903095" y="485816"/>
                          <a:ext cx="37503" cy="107395"/>
                        </a:xfrm>
                        <a:custGeom>
                          <a:avLst/>
                          <a:gdLst/>
                          <a:ahLst/>
                          <a:cxnLst/>
                          <a:rect l="0" t="0" r="0" b="0"/>
                          <a:pathLst>
                            <a:path w="37503" h="107395">
                              <a:moveTo>
                                <a:pt x="0" y="0"/>
                              </a:moveTo>
                              <a:lnTo>
                                <a:pt x="12328" y="1377"/>
                              </a:lnTo>
                              <a:cubicBezTo>
                                <a:pt x="17494" y="2810"/>
                                <a:pt x="21628" y="5000"/>
                                <a:pt x="25031" y="8030"/>
                              </a:cubicBezTo>
                              <a:cubicBezTo>
                                <a:pt x="30543" y="12792"/>
                                <a:pt x="33604" y="20120"/>
                                <a:pt x="33604" y="28414"/>
                              </a:cubicBezTo>
                              <a:cubicBezTo>
                                <a:pt x="33604" y="42574"/>
                                <a:pt x="24536" y="51972"/>
                                <a:pt x="13043" y="55795"/>
                              </a:cubicBezTo>
                              <a:lnTo>
                                <a:pt x="13043" y="56277"/>
                              </a:lnTo>
                              <a:cubicBezTo>
                                <a:pt x="21463" y="59135"/>
                                <a:pt x="26479" y="66793"/>
                                <a:pt x="29070" y="77931"/>
                              </a:cubicBezTo>
                              <a:cubicBezTo>
                                <a:pt x="32639" y="92904"/>
                                <a:pt x="35230" y="103255"/>
                                <a:pt x="37503" y="107395"/>
                              </a:cubicBezTo>
                              <a:lnTo>
                                <a:pt x="22923" y="107395"/>
                              </a:lnTo>
                              <a:cubicBezTo>
                                <a:pt x="21132" y="104207"/>
                                <a:pt x="18707" y="95139"/>
                                <a:pt x="15621" y="81754"/>
                              </a:cubicBezTo>
                              <a:cubicBezTo>
                                <a:pt x="14008" y="74350"/>
                                <a:pt x="11741" y="69254"/>
                                <a:pt x="8279" y="65949"/>
                              </a:cubicBezTo>
                              <a:lnTo>
                                <a:pt x="0" y="63062"/>
                              </a:lnTo>
                              <a:lnTo>
                                <a:pt x="0" y="48794"/>
                              </a:lnTo>
                              <a:lnTo>
                                <a:pt x="12855" y="44789"/>
                              </a:lnTo>
                              <a:cubicBezTo>
                                <a:pt x="17129" y="41225"/>
                                <a:pt x="19520" y="36129"/>
                                <a:pt x="19520" y="30001"/>
                              </a:cubicBezTo>
                              <a:cubicBezTo>
                                <a:pt x="19520" y="23074"/>
                                <a:pt x="16967" y="18095"/>
                                <a:pt x="12552" y="14829"/>
                              </a:cubicBezTo>
                              <a:lnTo>
                                <a:pt x="0" y="1144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0" name="Shape 40"/>
                      <wps:cNvSpPr/>
                      <wps:spPr>
                        <a:xfrm>
                          <a:off x="951108" y="514840"/>
                          <a:ext cx="34591" cy="79432"/>
                        </a:xfrm>
                        <a:custGeom>
                          <a:avLst/>
                          <a:gdLst/>
                          <a:ahLst/>
                          <a:cxnLst/>
                          <a:rect l="0" t="0" r="0" b="0"/>
                          <a:pathLst>
                            <a:path w="34591" h="79432">
                              <a:moveTo>
                                <a:pt x="34591" y="0"/>
                              </a:moveTo>
                              <a:lnTo>
                                <a:pt x="34591" y="9820"/>
                              </a:lnTo>
                              <a:lnTo>
                                <a:pt x="26297" y="11766"/>
                              </a:lnTo>
                              <a:cubicBezTo>
                                <a:pt x="18384" y="15894"/>
                                <a:pt x="14615" y="25059"/>
                                <a:pt x="13767" y="32345"/>
                              </a:cubicBezTo>
                              <a:lnTo>
                                <a:pt x="34591" y="32345"/>
                              </a:lnTo>
                              <a:lnTo>
                                <a:pt x="34591" y="42378"/>
                              </a:lnTo>
                              <a:lnTo>
                                <a:pt x="13615" y="42378"/>
                              </a:lnTo>
                              <a:cubicBezTo>
                                <a:pt x="13774" y="51853"/>
                                <a:pt x="16932" y="58542"/>
                                <a:pt x="21833" y="62863"/>
                              </a:cubicBezTo>
                              <a:lnTo>
                                <a:pt x="34591" y="67151"/>
                              </a:lnTo>
                              <a:lnTo>
                                <a:pt x="34591" y="79432"/>
                              </a:lnTo>
                              <a:lnTo>
                                <a:pt x="22353" y="77297"/>
                              </a:lnTo>
                              <a:cubicBezTo>
                                <a:pt x="8115" y="71774"/>
                                <a:pt x="0" y="58548"/>
                                <a:pt x="0" y="41108"/>
                              </a:cubicBezTo>
                              <a:cubicBezTo>
                                <a:pt x="0" y="23668"/>
                                <a:pt x="7837" y="9006"/>
                                <a:pt x="21394" y="2766"/>
                              </a:cubicBezTo>
                              <a:lnTo>
                                <a:pt x="345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1" name="Shape 41"/>
                      <wps:cNvSpPr/>
                      <wps:spPr>
                        <a:xfrm>
                          <a:off x="985699" y="579989"/>
                          <a:ext cx="30052" cy="14974"/>
                        </a:xfrm>
                        <a:custGeom>
                          <a:avLst/>
                          <a:gdLst/>
                          <a:ahLst/>
                          <a:cxnLst/>
                          <a:rect l="0" t="0" r="0" b="0"/>
                          <a:pathLst>
                            <a:path w="30052" h="14974">
                              <a:moveTo>
                                <a:pt x="27627" y="0"/>
                              </a:moveTo>
                              <a:lnTo>
                                <a:pt x="30052" y="10033"/>
                              </a:lnTo>
                              <a:cubicBezTo>
                                <a:pt x="25023" y="12268"/>
                                <a:pt x="16438" y="14974"/>
                                <a:pt x="3966" y="14974"/>
                              </a:cubicBezTo>
                              <a:lnTo>
                                <a:pt x="0" y="14282"/>
                              </a:lnTo>
                              <a:lnTo>
                                <a:pt x="0" y="2001"/>
                              </a:lnTo>
                              <a:lnTo>
                                <a:pt x="5909" y="3987"/>
                              </a:lnTo>
                              <a:cubicBezTo>
                                <a:pt x="16120" y="3987"/>
                                <a:pt x="22267" y="2235"/>
                                <a:pt x="27627"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2" name="Shape 42"/>
                      <wps:cNvSpPr/>
                      <wps:spPr>
                        <a:xfrm>
                          <a:off x="985699" y="514381"/>
                          <a:ext cx="34586" cy="42837"/>
                        </a:xfrm>
                        <a:custGeom>
                          <a:avLst/>
                          <a:gdLst/>
                          <a:ahLst/>
                          <a:cxnLst/>
                          <a:rect l="0" t="0" r="0" b="0"/>
                          <a:pathLst>
                            <a:path w="34586" h="42837">
                              <a:moveTo>
                                <a:pt x="2188" y="0"/>
                              </a:moveTo>
                              <a:cubicBezTo>
                                <a:pt x="27779" y="0"/>
                                <a:pt x="34586" y="22136"/>
                                <a:pt x="34586" y="36309"/>
                              </a:cubicBezTo>
                              <a:cubicBezTo>
                                <a:pt x="34586" y="39180"/>
                                <a:pt x="34268" y="41402"/>
                                <a:pt x="34103" y="42837"/>
                              </a:cubicBezTo>
                              <a:lnTo>
                                <a:pt x="0" y="42837"/>
                              </a:lnTo>
                              <a:lnTo>
                                <a:pt x="0" y="32804"/>
                              </a:lnTo>
                              <a:lnTo>
                                <a:pt x="20819" y="32804"/>
                              </a:lnTo>
                              <a:cubicBezTo>
                                <a:pt x="20972" y="23888"/>
                                <a:pt x="17098" y="10033"/>
                                <a:pt x="1045" y="10033"/>
                              </a:cubicBezTo>
                              <a:lnTo>
                                <a:pt x="0" y="10278"/>
                              </a:lnTo>
                              <a:lnTo>
                                <a:pt x="0" y="459"/>
                              </a:lnTo>
                              <a:lnTo>
                                <a:pt x="218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3" name="Shape 43"/>
                      <wps:cNvSpPr/>
                      <wps:spPr>
                        <a:xfrm>
                          <a:off x="1032412" y="514385"/>
                          <a:ext cx="51359" cy="80582"/>
                        </a:xfrm>
                        <a:custGeom>
                          <a:avLst/>
                          <a:gdLst/>
                          <a:ahLst/>
                          <a:cxnLst/>
                          <a:rect l="0" t="0" r="0" b="0"/>
                          <a:pathLst>
                            <a:path w="51359" h="80582">
                              <a:moveTo>
                                <a:pt x="29325" y="0"/>
                              </a:moveTo>
                              <a:cubicBezTo>
                                <a:pt x="37262" y="0"/>
                                <a:pt x="44234" y="2222"/>
                                <a:pt x="48616" y="4775"/>
                              </a:cubicBezTo>
                              <a:lnTo>
                                <a:pt x="45034" y="14974"/>
                              </a:lnTo>
                              <a:cubicBezTo>
                                <a:pt x="41961" y="13056"/>
                                <a:pt x="36297" y="10503"/>
                                <a:pt x="29007" y="10503"/>
                              </a:cubicBezTo>
                              <a:cubicBezTo>
                                <a:pt x="20574" y="10503"/>
                                <a:pt x="15888" y="15278"/>
                                <a:pt x="15888" y="21019"/>
                              </a:cubicBezTo>
                              <a:cubicBezTo>
                                <a:pt x="15888" y="27394"/>
                                <a:pt x="20574" y="30252"/>
                                <a:pt x="30785" y="34074"/>
                              </a:cubicBezTo>
                              <a:cubicBezTo>
                                <a:pt x="44386" y="39167"/>
                                <a:pt x="51359" y="45860"/>
                                <a:pt x="51359" y="57328"/>
                              </a:cubicBezTo>
                              <a:cubicBezTo>
                                <a:pt x="51359" y="70866"/>
                                <a:pt x="40665" y="80582"/>
                                <a:pt x="22047" y="80582"/>
                              </a:cubicBezTo>
                              <a:cubicBezTo>
                                <a:pt x="13450" y="80582"/>
                                <a:pt x="5512" y="78346"/>
                                <a:pt x="0" y="75159"/>
                              </a:cubicBezTo>
                              <a:lnTo>
                                <a:pt x="3569" y="64491"/>
                              </a:lnTo>
                              <a:cubicBezTo>
                                <a:pt x="7785" y="67208"/>
                                <a:pt x="15240" y="70066"/>
                                <a:pt x="22365" y="70066"/>
                              </a:cubicBezTo>
                              <a:cubicBezTo>
                                <a:pt x="32728" y="70066"/>
                                <a:pt x="37592" y="64960"/>
                                <a:pt x="37592" y="58598"/>
                              </a:cubicBezTo>
                              <a:cubicBezTo>
                                <a:pt x="37592" y="51918"/>
                                <a:pt x="33541" y="48247"/>
                                <a:pt x="23013" y="44424"/>
                              </a:cubicBezTo>
                              <a:cubicBezTo>
                                <a:pt x="8915" y="39484"/>
                                <a:pt x="2274" y="31852"/>
                                <a:pt x="2274" y="22606"/>
                              </a:cubicBezTo>
                              <a:cubicBezTo>
                                <a:pt x="2274" y="10185"/>
                                <a:pt x="12484" y="0"/>
                                <a:pt x="2932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4" name="Shape 44"/>
                      <wps:cNvSpPr/>
                      <wps:spPr>
                        <a:xfrm>
                          <a:off x="1096388" y="514841"/>
                          <a:ext cx="34598" cy="79432"/>
                        </a:xfrm>
                        <a:custGeom>
                          <a:avLst/>
                          <a:gdLst/>
                          <a:ahLst/>
                          <a:cxnLst/>
                          <a:rect l="0" t="0" r="0" b="0"/>
                          <a:pathLst>
                            <a:path w="34598" h="79432">
                              <a:moveTo>
                                <a:pt x="34598" y="0"/>
                              </a:moveTo>
                              <a:lnTo>
                                <a:pt x="34598" y="9820"/>
                              </a:lnTo>
                              <a:lnTo>
                                <a:pt x="26310" y="11765"/>
                              </a:lnTo>
                              <a:cubicBezTo>
                                <a:pt x="18397" y="15893"/>
                                <a:pt x="14627" y="25058"/>
                                <a:pt x="13780" y="32345"/>
                              </a:cubicBezTo>
                              <a:lnTo>
                                <a:pt x="34598" y="32345"/>
                              </a:lnTo>
                              <a:lnTo>
                                <a:pt x="34598" y="42377"/>
                              </a:lnTo>
                              <a:lnTo>
                                <a:pt x="13615" y="42377"/>
                              </a:lnTo>
                              <a:cubicBezTo>
                                <a:pt x="13780" y="51852"/>
                                <a:pt x="16939" y="58541"/>
                                <a:pt x="21839" y="62862"/>
                              </a:cubicBezTo>
                              <a:lnTo>
                                <a:pt x="34598" y="67149"/>
                              </a:lnTo>
                              <a:lnTo>
                                <a:pt x="34598" y="79432"/>
                              </a:lnTo>
                              <a:lnTo>
                                <a:pt x="22353" y="77296"/>
                              </a:lnTo>
                              <a:cubicBezTo>
                                <a:pt x="8115" y="71773"/>
                                <a:pt x="0" y="58548"/>
                                <a:pt x="0" y="41108"/>
                              </a:cubicBezTo>
                              <a:cubicBezTo>
                                <a:pt x="0" y="23668"/>
                                <a:pt x="7844" y="9006"/>
                                <a:pt x="21405" y="2765"/>
                              </a:cubicBezTo>
                              <a:lnTo>
                                <a:pt x="3459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5" name="Shape 45"/>
                      <wps:cNvSpPr/>
                      <wps:spPr>
                        <a:xfrm>
                          <a:off x="1130986" y="579989"/>
                          <a:ext cx="30058" cy="14974"/>
                        </a:xfrm>
                        <a:custGeom>
                          <a:avLst/>
                          <a:gdLst/>
                          <a:ahLst/>
                          <a:cxnLst/>
                          <a:rect l="0" t="0" r="0" b="0"/>
                          <a:pathLst>
                            <a:path w="30058" h="14974">
                              <a:moveTo>
                                <a:pt x="27620" y="0"/>
                              </a:moveTo>
                              <a:lnTo>
                                <a:pt x="30058" y="10033"/>
                              </a:lnTo>
                              <a:cubicBezTo>
                                <a:pt x="25029" y="12268"/>
                                <a:pt x="16444" y="14974"/>
                                <a:pt x="3959" y="14974"/>
                              </a:cubicBezTo>
                              <a:lnTo>
                                <a:pt x="0" y="14283"/>
                              </a:lnTo>
                              <a:lnTo>
                                <a:pt x="0" y="2000"/>
                              </a:lnTo>
                              <a:lnTo>
                                <a:pt x="5915" y="3987"/>
                              </a:lnTo>
                              <a:cubicBezTo>
                                <a:pt x="16113"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6" name="Shape 46"/>
                      <wps:cNvSpPr/>
                      <wps:spPr>
                        <a:xfrm>
                          <a:off x="1130986" y="514381"/>
                          <a:ext cx="34579" cy="42837"/>
                        </a:xfrm>
                        <a:custGeom>
                          <a:avLst/>
                          <a:gdLst/>
                          <a:ahLst/>
                          <a:cxnLst/>
                          <a:rect l="0" t="0" r="0" b="0"/>
                          <a:pathLst>
                            <a:path w="34579" h="42837">
                              <a:moveTo>
                                <a:pt x="2194" y="0"/>
                              </a:moveTo>
                              <a:cubicBezTo>
                                <a:pt x="27785" y="0"/>
                                <a:pt x="34579" y="22136"/>
                                <a:pt x="34579" y="36309"/>
                              </a:cubicBezTo>
                              <a:cubicBezTo>
                                <a:pt x="34579" y="39180"/>
                                <a:pt x="34261" y="41402"/>
                                <a:pt x="34096" y="42837"/>
                              </a:cubicBezTo>
                              <a:lnTo>
                                <a:pt x="0" y="42837"/>
                              </a:lnTo>
                              <a:lnTo>
                                <a:pt x="0" y="32804"/>
                              </a:lnTo>
                              <a:lnTo>
                                <a:pt x="20812" y="32804"/>
                              </a:lnTo>
                              <a:cubicBezTo>
                                <a:pt x="20977" y="23888"/>
                                <a:pt x="17091" y="10033"/>
                                <a:pt x="1051" y="10033"/>
                              </a:cubicBezTo>
                              <a:lnTo>
                                <a:pt x="0" y="10280"/>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7" name="Shape 47"/>
                      <wps:cNvSpPr/>
                      <wps:spPr>
                        <a:xfrm>
                          <a:off x="1177065" y="545614"/>
                          <a:ext cx="30855" cy="49342"/>
                        </a:xfrm>
                        <a:custGeom>
                          <a:avLst/>
                          <a:gdLst/>
                          <a:ahLst/>
                          <a:cxnLst/>
                          <a:rect l="0" t="0" r="0" b="0"/>
                          <a:pathLst>
                            <a:path w="30855" h="49342">
                              <a:moveTo>
                                <a:pt x="30855" y="0"/>
                              </a:moveTo>
                              <a:lnTo>
                                <a:pt x="30855" y="10438"/>
                              </a:lnTo>
                              <a:lnTo>
                                <a:pt x="25026" y="11204"/>
                              </a:lnTo>
                              <a:cubicBezTo>
                                <a:pt x="18666" y="13712"/>
                                <a:pt x="14250" y="18131"/>
                                <a:pt x="14250" y="25619"/>
                              </a:cubicBezTo>
                              <a:cubicBezTo>
                                <a:pt x="14250" y="34699"/>
                                <a:pt x="20396" y="38991"/>
                                <a:pt x="27698" y="38991"/>
                              </a:cubicBezTo>
                              <a:lnTo>
                                <a:pt x="30855" y="37978"/>
                              </a:lnTo>
                              <a:lnTo>
                                <a:pt x="30855" y="47703"/>
                              </a:lnTo>
                              <a:lnTo>
                                <a:pt x="23965" y="49342"/>
                              </a:lnTo>
                              <a:cubicBezTo>
                                <a:pt x="8103" y="49342"/>
                                <a:pt x="0" y="38357"/>
                                <a:pt x="0" y="27206"/>
                              </a:cubicBezTo>
                              <a:cubicBezTo>
                                <a:pt x="0" y="13233"/>
                                <a:pt x="9472" y="4011"/>
                                <a:pt x="26992" y="343"/>
                              </a:cubicBezTo>
                              <a:lnTo>
                                <a:pt x="3085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8" name="Shape 48"/>
                      <wps:cNvSpPr/>
                      <wps:spPr>
                        <a:xfrm>
                          <a:off x="1182729" y="514525"/>
                          <a:ext cx="25191" cy="15940"/>
                        </a:xfrm>
                        <a:custGeom>
                          <a:avLst/>
                          <a:gdLst/>
                          <a:ahLst/>
                          <a:cxnLst/>
                          <a:rect l="0" t="0" r="0" b="0"/>
                          <a:pathLst>
                            <a:path w="25191" h="15940">
                              <a:moveTo>
                                <a:pt x="25191" y="0"/>
                              </a:moveTo>
                              <a:lnTo>
                                <a:pt x="25191" y="10516"/>
                              </a:lnTo>
                              <a:lnTo>
                                <a:pt x="23661" y="10213"/>
                              </a:lnTo>
                              <a:cubicBezTo>
                                <a:pt x="16370" y="10213"/>
                                <a:pt x="8751" y="12435"/>
                                <a:pt x="3239" y="15940"/>
                              </a:cubicBezTo>
                              <a:lnTo>
                                <a:pt x="0" y="6707"/>
                              </a:lnTo>
                              <a:lnTo>
                                <a:pt x="251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9" name="Shape 49"/>
                      <wps:cNvSpPr/>
                      <wps:spPr>
                        <a:xfrm>
                          <a:off x="1207920" y="514375"/>
                          <a:ext cx="31680" cy="78942"/>
                        </a:xfrm>
                        <a:custGeom>
                          <a:avLst/>
                          <a:gdLst/>
                          <a:ahLst/>
                          <a:cxnLst/>
                          <a:rect l="0" t="0" r="0" b="0"/>
                          <a:pathLst>
                            <a:path w="31680" h="78942">
                              <a:moveTo>
                                <a:pt x="565" y="0"/>
                              </a:moveTo>
                              <a:cubicBezTo>
                                <a:pt x="24555" y="0"/>
                                <a:pt x="30372" y="16090"/>
                                <a:pt x="30372" y="31547"/>
                              </a:cubicBezTo>
                              <a:lnTo>
                                <a:pt x="30372" y="60363"/>
                              </a:lnTo>
                              <a:cubicBezTo>
                                <a:pt x="30372" y="67056"/>
                                <a:pt x="30702" y="73584"/>
                                <a:pt x="31680" y="78829"/>
                              </a:cubicBezTo>
                              <a:lnTo>
                                <a:pt x="18714" y="78829"/>
                              </a:lnTo>
                              <a:lnTo>
                                <a:pt x="17583" y="69126"/>
                              </a:lnTo>
                              <a:lnTo>
                                <a:pt x="17088" y="69126"/>
                              </a:lnTo>
                              <a:cubicBezTo>
                                <a:pt x="14904" y="72149"/>
                                <a:pt x="11703" y="75012"/>
                                <a:pt x="7651" y="77121"/>
                              </a:cubicBezTo>
                              <a:lnTo>
                                <a:pt x="0" y="78942"/>
                              </a:lnTo>
                              <a:lnTo>
                                <a:pt x="0" y="69217"/>
                              </a:lnTo>
                              <a:lnTo>
                                <a:pt x="9295" y="66233"/>
                              </a:lnTo>
                              <a:cubicBezTo>
                                <a:pt x="12474" y="63827"/>
                                <a:pt x="14662" y="60604"/>
                                <a:pt x="15792" y="57341"/>
                              </a:cubicBezTo>
                              <a:cubicBezTo>
                                <a:pt x="16287" y="55905"/>
                                <a:pt x="16605" y="54305"/>
                                <a:pt x="16605" y="52883"/>
                              </a:cubicBezTo>
                              <a:lnTo>
                                <a:pt x="16605" y="39497"/>
                              </a:lnTo>
                              <a:lnTo>
                                <a:pt x="0" y="41677"/>
                              </a:lnTo>
                              <a:lnTo>
                                <a:pt x="0" y="31239"/>
                              </a:lnTo>
                              <a:lnTo>
                                <a:pt x="16287" y="29794"/>
                              </a:lnTo>
                              <a:lnTo>
                                <a:pt x="16287" y="28194"/>
                              </a:lnTo>
                              <a:cubicBezTo>
                                <a:pt x="16287" y="23422"/>
                                <a:pt x="15280" y="15778"/>
                                <a:pt x="8015" y="12254"/>
                              </a:cubicBezTo>
                              <a:lnTo>
                                <a:pt x="0" y="10666"/>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0" name="Shape 50"/>
                      <wps:cNvSpPr/>
                      <wps:spPr>
                        <a:xfrm>
                          <a:off x="1260639" y="514376"/>
                          <a:ext cx="39370" cy="78829"/>
                        </a:xfrm>
                        <a:custGeom>
                          <a:avLst/>
                          <a:gdLst/>
                          <a:ahLst/>
                          <a:cxnLst/>
                          <a:rect l="0" t="0" r="0" b="0"/>
                          <a:pathLst>
                            <a:path w="39370" h="78829">
                              <a:moveTo>
                                <a:pt x="35319" y="0"/>
                              </a:moveTo>
                              <a:cubicBezTo>
                                <a:pt x="36932" y="0"/>
                                <a:pt x="38075" y="165"/>
                                <a:pt x="39370" y="482"/>
                              </a:cubicBezTo>
                              <a:lnTo>
                                <a:pt x="39370" y="13703"/>
                              </a:lnTo>
                              <a:cubicBezTo>
                                <a:pt x="37910" y="13385"/>
                                <a:pt x="36462" y="13220"/>
                                <a:pt x="34506" y="13220"/>
                              </a:cubicBezTo>
                              <a:cubicBezTo>
                                <a:pt x="24461" y="13220"/>
                                <a:pt x="17336" y="20713"/>
                                <a:pt x="15393" y="31217"/>
                              </a:cubicBezTo>
                              <a:cubicBezTo>
                                <a:pt x="15063" y="33134"/>
                                <a:pt x="14745" y="35357"/>
                                <a:pt x="14745" y="37757"/>
                              </a:cubicBezTo>
                              <a:lnTo>
                                <a:pt x="14745" y="78829"/>
                              </a:lnTo>
                              <a:lnTo>
                                <a:pt x="648" y="78829"/>
                              </a:lnTo>
                              <a:lnTo>
                                <a:pt x="648" y="25806"/>
                              </a:lnTo>
                              <a:cubicBezTo>
                                <a:pt x="648" y="16725"/>
                                <a:pt x="495" y="8915"/>
                                <a:pt x="0" y="1753"/>
                              </a:cubicBezTo>
                              <a:lnTo>
                                <a:pt x="12485" y="1753"/>
                              </a:lnTo>
                              <a:lnTo>
                                <a:pt x="12967" y="16878"/>
                              </a:lnTo>
                              <a:lnTo>
                                <a:pt x="13602" y="16878"/>
                              </a:lnTo>
                              <a:cubicBezTo>
                                <a:pt x="17171" y="6541"/>
                                <a:pt x="25756"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1" name="Shape 51"/>
                      <wps:cNvSpPr/>
                      <wps:spPr>
                        <a:xfrm>
                          <a:off x="1306966" y="514537"/>
                          <a:ext cx="61875" cy="80429"/>
                        </a:xfrm>
                        <a:custGeom>
                          <a:avLst/>
                          <a:gdLst/>
                          <a:ahLst/>
                          <a:cxnLst/>
                          <a:rect l="0" t="0" r="0" b="0"/>
                          <a:pathLst>
                            <a:path w="61875" h="80429">
                              <a:moveTo>
                                <a:pt x="42113" y="0"/>
                              </a:moveTo>
                              <a:cubicBezTo>
                                <a:pt x="50546" y="0"/>
                                <a:pt x="57988" y="2070"/>
                                <a:pt x="61875" y="3988"/>
                              </a:cubicBezTo>
                              <a:lnTo>
                                <a:pt x="58648" y="14821"/>
                              </a:lnTo>
                              <a:cubicBezTo>
                                <a:pt x="55245" y="12903"/>
                                <a:pt x="49885" y="11150"/>
                                <a:pt x="42113" y="11150"/>
                              </a:cubicBezTo>
                              <a:cubicBezTo>
                                <a:pt x="24130" y="11150"/>
                                <a:pt x="14415" y="24206"/>
                                <a:pt x="14415" y="40297"/>
                              </a:cubicBezTo>
                              <a:cubicBezTo>
                                <a:pt x="14415" y="58127"/>
                                <a:pt x="26073" y="69114"/>
                                <a:pt x="41631" y="69114"/>
                              </a:cubicBezTo>
                              <a:cubicBezTo>
                                <a:pt x="49720" y="69114"/>
                                <a:pt x="55067" y="67056"/>
                                <a:pt x="59118" y="65303"/>
                              </a:cubicBezTo>
                              <a:lnTo>
                                <a:pt x="61557" y="75806"/>
                              </a:lnTo>
                              <a:cubicBezTo>
                                <a:pt x="57835" y="77724"/>
                                <a:pt x="49568" y="80429"/>
                                <a:pt x="39039" y="80429"/>
                              </a:cubicBezTo>
                              <a:cubicBezTo>
                                <a:pt x="15380" y="80429"/>
                                <a:pt x="0" y="64503"/>
                                <a:pt x="0" y="40932"/>
                              </a:cubicBezTo>
                              <a:cubicBezTo>
                                <a:pt x="0" y="17208"/>
                                <a:pt x="16522"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2" name="Shape 52"/>
                      <wps:cNvSpPr/>
                      <wps:spPr>
                        <a:xfrm>
                          <a:off x="1385191" y="480144"/>
                          <a:ext cx="66739" cy="113068"/>
                        </a:xfrm>
                        <a:custGeom>
                          <a:avLst/>
                          <a:gdLst/>
                          <a:ahLst/>
                          <a:cxnLst/>
                          <a:rect l="0" t="0" r="0" b="0"/>
                          <a:pathLst>
                            <a:path w="66739" h="113068">
                              <a:moveTo>
                                <a:pt x="0" y="0"/>
                              </a:moveTo>
                              <a:lnTo>
                                <a:pt x="14262" y="0"/>
                              </a:lnTo>
                              <a:lnTo>
                                <a:pt x="14262" y="48095"/>
                              </a:lnTo>
                              <a:lnTo>
                                <a:pt x="14580" y="48095"/>
                              </a:lnTo>
                              <a:cubicBezTo>
                                <a:pt x="16853" y="44107"/>
                                <a:pt x="20409" y="40602"/>
                                <a:pt x="24791" y="38214"/>
                              </a:cubicBezTo>
                              <a:cubicBezTo>
                                <a:pt x="29007" y="35826"/>
                                <a:pt x="34024" y="34239"/>
                                <a:pt x="39370" y="34239"/>
                              </a:cubicBezTo>
                              <a:cubicBezTo>
                                <a:pt x="49899" y="34239"/>
                                <a:pt x="66739" y="40602"/>
                                <a:pt x="66739" y="67196"/>
                              </a:cubicBezTo>
                              <a:lnTo>
                                <a:pt x="66739" y="113068"/>
                              </a:lnTo>
                              <a:lnTo>
                                <a:pt x="52489" y="113068"/>
                              </a:lnTo>
                              <a:lnTo>
                                <a:pt x="52489" y="68796"/>
                              </a:lnTo>
                              <a:cubicBezTo>
                                <a:pt x="52489" y="56376"/>
                                <a:pt x="47790" y="45860"/>
                                <a:pt x="34354" y="45860"/>
                              </a:cubicBezTo>
                              <a:cubicBezTo>
                                <a:pt x="25108" y="45860"/>
                                <a:pt x="17818" y="52235"/>
                                <a:pt x="15240" y="59881"/>
                              </a:cubicBezTo>
                              <a:cubicBezTo>
                                <a:pt x="14415" y="61785"/>
                                <a:pt x="14262" y="63856"/>
                                <a:pt x="14262" y="66561"/>
                              </a:cubicBezTo>
                              <a:lnTo>
                                <a:pt x="14262" y="113068"/>
                              </a:lnTo>
                              <a:lnTo>
                                <a:pt x="0" y="113068"/>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3" name="Shape 53"/>
                      <wps:cNvSpPr/>
                      <wps:spPr>
                        <a:xfrm>
                          <a:off x="1503424" y="484131"/>
                          <a:ext cx="82944" cy="110833"/>
                        </a:xfrm>
                        <a:custGeom>
                          <a:avLst/>
                          <a:gdLst/>
                          <a:ahLst/>
                          <a:cxnLst/>
                          <a:rect l="0" t="0" r="0" b="0"/>
                          <a:pathLst>
                            <a:path w="82944" h="110833">
                              <a:moveTo>
                                <a:pt x="57035" y="0"/>
                              </a:moveTo>
                              <a:cubicBezTo>
                                <a:pt x="70638" y="0"/>
                                <a:pt x="79222" y="2857"/>
                                <a:pt x="82944" y="4763"/>
                              </a:cubicBezTo>
                              <a:lnTo>
                                <a:pt x="79553" y="16078"/>
                              </a:lnTo>
                              <a:cubicBezTo>
                                <a:pt x="74206" y="13526"/>
                                <a:pt x="66598" y="11620"/>
                                <a:pt x="57531" y="11620"/>
                              </a:cubicBezTo>
                              <a:cubicBezTo>
                                <a:pt x="31928" y="11620"/>
                                <a:pt x="14910" y="27698"/>
                                <a:pt x="14910" y="55893"/>
                              </a:cubicBezTo>
                              <a:cubicBezTo>
                                <a:pt x="14910" y="82169"/>
                                <a:pt x="30302" y="99047"/>
                                <a:pt x="56870" y="99047"/>
                              </a:cubicBezTo>
                              <a:cubicBezTo>
                                <a:pt x="65456" y="99047"/>
                                <a:pt x="74206" y="97295"/>
                                <a:pt x="79883" y="94590"/>
                              </a:cubicBezTo>
                              <a:lnTo>
                                <a:pt x="82791" y="105575"/>
                              </a:lnTo>
                              <a:cubicBezTo>
                                <a:pt x="77597" y="108128"/>
                                <a:pt x="67246" y="110833"/>
                                <a:pt x="53962" y="110833"/>
                              </a:cubicBezTo>
                              <a:cubicBezTo>
                                <a:pt x="23177" y="110833"/>
                                <a:pt x="0" y="91567"/>
                                <a:pt x="0" y="56362"/>
                              </a:cubicBezTo>
                              <a:cubicBezTo>
                                <a:pt x="0" y="22758"/>
                                <a:pt x="23177" y="0"/>
                                <a:pt x="5703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4" name="Shape 54"/>
                      <wps:cNvSpPr/>
                      <wps:spPr>
                        <a:xfrm>
                          <a:off x="1596076" y="514838"/>
                          <a:ext cx="34597" cy="79434"/>
                        </a:xfrm>
                        <a:custGeom>
                          <a:avLst/>
                          <a:gdLst/>
                          <a:ahLst/>
                          <a:cxnLst/>
                          <a:rect l="0" t="0" r="0" b="0"/>
                          <a:pathLst>
                            <a:path w="34597" h="79434">
                              <a:moveTo>
                                <a:pt x="34597" y="0"/>
                              </a:moveTo>
                              <a:lnTo>
                                <a:pt x="34597" y="9820"/>
                              </a:lnTo>
                              <a:lnTo>
                                <a:pt x="26298" y="11767"/>
                              </a:lnTo>
                              <a:cubicBezTo>
                                <a:pt x="18389" y="15895"/>
                                <a:pt x="14626" y="25060"/>
                                <a:pt x="13779" y="32347"/>
                              </a:cubicBezTo>
                              <a:lnTo>
                                <a:pt x="34597" y="32347"/>
                              </a:lnTo>
                              <a:lnTo>
                                <a:pt x="34597" y="42380"/>
                              </a:lnTo>
                              <a:lnTo>
                                <a:pt x="13614" y="42380"/>
                              </a:lnTo>
                              <a:cubicBezTo>
                                <a:pt x="13779" y="51854"/>
                                <a:pt x="16938" y="58544"/>
                                <a:pt x="21837" y="62864"/>
                              </a:cubicBezTo>
                              <a:lnTo>
                                <a:pt x="34597" y="67154"/>
                              </a:lnTo>
                              <a:lnTo>
                                <a:pt x="34597" y="79434"/>
                              </a:lnTo>
                              <a:lnTo>
                                <a:pt x="22352" y="77298"/>
                              </a:lnTo>
                              <a:cubicBezTo>
                                <a:pt x="8115" y="71775"/>
                                <a:pt x="0" y="58550"/>
                                <a:pt x="0" y="41110"/>
                              </a:cubicBezTo>
                              <a:cubicBezTo>
                                <a:pt x="0" y="23670"/>
                                <a:pt x="7844" y="9008"/>
                                <a:pt x="21399" y="2767"/>
                              </a:cubicBezTo>
                              <a:lnTo>
                                <a:pt x="345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5" name="Shape 55"/>
                      <wps:cNvSpPr/>
                      <wps:spPr>
                        <a:xfrm>
                          <a:off x="1630673" y="579989"/>
                          <a:ext cx="30045" cy="14974"/>
                        </a:xfrm>
                        <a:custGeom>
                          <a:avLst/>
                          <a:gdLst/>
                          <a:ahLst/>
                          <a:cxnLst/>
                          <a:rect l="0" t="0" r="0" b="0"/>
                          <a:pathLst>
                            <a:path w="30045" h="14974">
                              <a:moveTo>
                                <a:pt x="27620" y="0"/>
                              </a:moveTo>
                              <a:lnTo>
                                <a:pt x="30045" y="10033"/>
                              </a:lnTo>
                              <a:cubicBezTo>
                                <a:pt x="25029" y="12268"/>
                                <a:pt x="16432" y="14974"/>
                                <a:pt x="3959" y="14974"/>
                              </a:cubicBezTo>
                              <a:lnTo>
                                <a:pt x="0" y="14283"/>
                              </a:lnTo>
                              <a:lnTo>
                                <a:pt x="0" y="2003"/>
                              </a:lnTo>
                              <a:lnTo>
                                <a:pt x="5903" y="3987"/>
                              </a:lnTo>
                              <a:cubicBezTo>
                                <a:pt x="16114"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6" name="Shape 56"/>
                      <wps:cNvSpPr/>
                      <wps:spPr>
                        <a:xfrm>
                          <a:off x="1630673" y="514381"/>
                          <a:ext cx="34579" cy="42837"/>
                        </a:xfrm>
                        <a:custGeom>
                          <a:avLst/>
                          <a:gdLst/>
                          <a:ahLst/>
                          <a:cxnLst/>
                          <a:rect l="0" t="0" r="0" b="0"/>
                          <a:pathLst>
                            <a:path w="34579" h="42837">
                              <a:moveTo>
                                <a:pt x="2182" y="0"/>
                              </a:moveTo>
                              <a:cubicBezTo>
                                <a:pt x="27785" y="0"/>
                                <a:pt x="34579" y="22136"/>
                                <a:pt x="34579" y="36309"/>
                              </a:cubicBezTo>
                              <a:cubicBezTo>
                                <a:pt x="34579" y="39180"/>
                                <a:pt x="34249" y="41402"/>
                                <a:pt x="34097" y="42837"/>
                              </a:cubicBezTo>
                              <a:lnTo>
                                <a:pt x="0" y="42837"/>
                              </a:lnTo>
                              <a:lnTo>
                                <a:pt x="0" y="32804"/>
                              </a:lnTo>
                              <a:lnTo>
                                <a:pt x="20813" y="32804"/>
                              </a:lnTo>
                              <a:cubicBezTo>
                                <a:pt x="20978" y="23888"/>
                                <a:pt x="17079" y="10033"/>
                                <a:pt x="1039" y="10033"/>
                              </a:cubicBezTo>
                              <a:lnTo>
                                <a:pt x="0" y="1027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7" name="Shape 57"/>
                      <wps:cNvSpPr/>
                      <wps:spPr>
                        <a:xfrm>
                          <a:off x="1682253" y="514373"/>
                          <a:ext cx="67387" cy="78842"/>
                        </a:xfrm>
                        <a:custGeom>
                          <a:avLst/>
                          <a:gdLst/>
                          <a:ahLst/>
                          <a:cxnLst/>
                          <a:rect l="0" t="0" r="0" b="0"/>
                          <a:pathLst>
                            <a:path w="67387" h="78842">
                              <a:moveTo>
                                <a:pt x="39688" y="0"/>
                              </a:moveTo>
                              <a:cubicBezTo>
                                <a:pt x="50547" y="0"/>
                                <a:pt x="67387" y="6376"/>
                                <a:pt x="67387" y="32817"/>
                              </a:cubicBezTo>
                              <a:lnTo>
                                <a:pt x="67387" y="78842"/>
                              </a:lnTo>
                              <a:lnTo>
                                <a:pt x="53137" y="78842"/>
                              </a:lnTo>
                              <a:lnTo>
                                <a:pt x="53137" y="34404"/>
                              </a:lnTo>
                              <a:cubicBezTo>
                                <a:pt x="53137" y="21984"/>
                                <a:pt x="48438" y="11633"/>
                                <a:pt x="34989" y="11633"/>
                              </a:cubicBezTo>
                              <a:cubicBezTo>
                                <a:pt x="25591" y="11633"/>
                                <a:pt x="18301" y="18161"/>
                                <a:pt x="15875" y="25959"/>
                              </a:cubicBezTo>
                              <a:cubicBezTo>
                                <a:pt x="15228" y="27711"/>
                                <a:pt x="14898" y="30099"/>
                                <a:pt x="14898" y="32500"/>
                              </a:cubicBezTo>
                              <a:lnTo>
                                <a:pt x="14898" y="78842"/>
                              </a:lnTo>
                              <a:lnTo>
                                <a:pt x="648" y="78842"/>
                              </a:lnTo>
                              <a:lnTo>
                                <a:pt x="648" y="22619"/>
                              </a:lnTo>
                              <a:cubicBezTo>
                                <a:pt x="648" y="14656"/>
                                <a:pt x="483" y="8128"/>
                                <a:pt x="0" y="1753"/>
                              </a:cubicBezTo>
                              <a:lnTo>
                                <a:pt x="12636" y="1753"/>
                              </a:lnTo>
                              <a:lnTo>
                                <a:pt x="13437" y="14504"/>
                              </a:lnTo>
                              <a:lnTo>
                                <a:pt x="13767" y="14504"/>
                              </a:lnTo>
                              <a:cubicBezTo>
                                <a:pt x="17653" y="7176"/>
                                <a:pt x="26721"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8" name="Shape 58"/>
                      <wps:cNvSpPr/>
                      <wps:spPr>
                        <a:xfrm>
                          <a:off x="1763397" y="497661"/>
                          <a:ext cx="46507" cy="97307"/>
                        </a:xfrm>
                        <a:custGeom>
                          <a:avLst/>
                          <a:gdLst/>
                          <a:ahLst/>
                          <a:cxnLst/>
                          <a:rect l="0" t="0" r="0" b="0"/>
                          <a:pathLst>
                            <a:path w="46507" h="97307">
                              <a:moveTo>
                                <a:pt x="26086" y="0"/>
                              </a:moveTo>
                              <a:lnTo>
                                <a:pt x="26086" y="18466"/>
                              </a:lnTo>
                              <a:lnTo>
                                <a:pt x="46507" y="18466"/>
                              </a:lnTo>
                              <a:lnTo>
                                <a:pt x="46507" y="29134"/>
                              </a:lnTo>
                              <a:lnTo>
                                <a:pt x="26086" y="29134"/>
                              </a:lnTo>
                              <a:lnTo>
                                <a:pt x="26086" y="70701"/>
                              </a:lnTo>
                              <a:cubicBezTo>
                                <a:pt x="26086" y="80264"/>
                                <a:pt x="28829" y="85674"/>
                                <a:pt x="36779" y="85674"/>
                              </a:cubicBezTo>
                              <a:cubicBezTo>
                                <a:pt x="40666" y="85674"/>
                                <a:pt x="42939" y="85357"/>
                                <a:pt x="45034" y="84722"/>
                              </a:cubicBezTo>
                              <a:lnTo>
                                <a:pt x="45682" y="95238"/>
                              </a:lnTo>
                              <a:cubicBezTo>
                                <a:pt x="42939" y="96355"/>
                                <a:pt x="38557" y="97307"/>
                                <a:pt x="33058" y="97307"/>
                              </a:cubicBezTo>
                              <a:cubicBezTo>
                                <a:pt x="26404" y="97307"/>
                                <a:pt x="21057" y="95072"/>
                                <a:pt x="17666" y="91249"/>
                              </a:cubicBezTo>
                              <a:cubicBezTo>
                                <a:pt x="13615" y="87109"/>
                                <a:pt x="12154" y="80264"/>
                                <a:pt x="12154" y="71183"/>
                              </a:cubicBezTo>
                              <a:lnTo>
                                <a:pt x="12154" y="29134"/>
                              </a:lnTo>
                              <a:lnTo>
                                <a:pt x="0" y="29134"/>
                              </a:lnTo>
                              <a:lnTo>
                                <a:pt x="0" y="18466"/>
                              </a:lnTo>
                              <a:lnTo>
                                <a:pt x="12154" y="18466"/>
                              </a:lnTo>
                              <a:lnTo>
                                <a:pt x="12154" y="4293"/>
                              </a:lnTo>
                              <a:lnTo>
                                <a:pt x="2608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9" name="Shape 59"/>
                      <wps:cNvSpPr/>
                      <wps:spPr>
                        <a:xfrm>
                          <a:off x="1825282" y="514376"/>
                          <a:ext cx="39357" cy="78829"/>
                        </a:xfrm>
                        <a:custGeom>
                          <a:avLst/>
                          <a:gdLst/>
                          <a:ahLst/>
                          <a:cxnLst/>
                          <a:rect l="0" t="0" r="0" b="0"/>
                          <a:pathLst>
                            <a:path w="39357" h="78829">
                              <a:moveTo>
                                <a:pt x="35319" y="0"/>
                              </a:moveTo>
                              <a:cubicBezTo>
                                <a:pt x="36932" y="0"/>
                                <a:pt x="38075" y="165"/>
                                <a:pt x="39357" y="482"/>
                              </a:cubicBezTo>
                              <a:lnTo>
                                <a:pt x="39357" y="13703"/>
                              </a:lnTo>
                              <a:cubicBezTo>
                                <a:pt x="37910" y="13385"/>
                                <a:pt x="36449" y="13220"/>
                                <a:pt x="34493" y="13220"/>
                              </a:cubicBezTo>
                              <a:cubicBezTo>
                                <a:pt x="24461" y="13220"/>
                                <a:pt x="17336" y="20713"/>
                                <a:pt x="15380" y="31217"/>
                              </a:cubicBezTo>
                              <a:cubicBezTo>
                                <a:pt x="15063" y="33134"/>
                                <a:pt x="14745" y="35357"/>
                                <a:pt x="14745" y="37757"/>
                              </a:cubicBezTo>
                              <a:lnTo>
                                <a:pt x="14745" y="78829"/>
                              </a:lnTo>
                              <a:lnTo>
                                <a:pt x="648" y="78829"/>
                              </a:lnTo>
                              <a:lnTo>
                                <a:pt x="648" y="25806"/>
                              </a:lnTo>
                              <a:cubicBezTo>
                                <a:pt x="648" y="16725"/>
                                <a:pt x="483" y="8915"/>
                                <a:pt x="0" y="1753"/>
                              </a:cubicBezTo>
                              <a:lnTo>
                                <a:pt x="12472" y="1753"/>
                              </a:lnTo>
                              <a:lnTo>
                                <a:pt x="12954" y="16878"/>
                              </a:lnTo>
                              <a:lnTo>
                                <a:pt x="13602" y="16878"/>
                              </a:lnTo>
                              <a:cubicBezTo>
                                <a:pt x="17171" y="6541"/>
                                <a:pt x="25743"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0" name="Shape 60"/>
                      <wps:cNvSpPr/>
                      <wps:spPr>
                        <a:xfrm>
                          <a:off x="1871756" y="514838"/>
                          <a:ext cx="34596" cy="79434"/>
                        </a:xfrm>
                        <a:custGeom>
                          <a:avLst/>
                          <a:gdLst/>
                          <a:ahLst/>
                          <a:cxnLst/>
                          <a:rect l="0" t="0" r="0" b="0"/>
                          <a:pathLst>
                            <a:path w="34596" h="79434">
                              <a:moveTo>
                                <a:pt x="34596" y="0"/>
                              </a:moveTo>
                              <a:lnTo>
                                <a:pt x="34596" y="9820"/>
                              </a:lnTo>
                              <a:lnTo>
                                <a:pt x="26297" y="11767"/>
                              </a:lnTo>
                              <a:cubicBezTo>
                                <a:pt x="18384" y="15895"/>
                                <a:pt x="14618" y="25060"/>
                                <a:pt x="13779" y="32347"/>
                              </a:cubicBezTo>
                              <a:lnTo>
                                <a:pt x="34596" y="32347"/>
                              </a:lnTo>
                              <a:lnTo>
                                <a:pt x="34596" y="42380"/>
                              </a:lnTo>
                              <a:lnTo>
                                <a:pt x="13614" y="42380"/>
                              </a:lnTo>
                              <a:cubicBezTo>
                                <a:pt x="13779" y="51854"/>
                                <a:pt x="16939" y="58544"/>
                                <a:pt x="21837" y="62864"/>
                              </a:cubicBezTo>
                              <a:lnTo>
                                <a:pt x="34596" y="67154"/>
                              </a:lnTo>
                              <a:lnTo>
                                <a:pt x="34596" y="79434"/>
                              </a:lnTo>
                              <a:lnTo>
                                <a:pt x="22352" y="77298"/>
                              </a:lnTo>
                              <a:cubicBezTo>
                                <a:pt x="8115" y="71775"/>
                                <a:pt x="0" y="58550"/>
                                <a:pt x="0" y="41110"/>
                              </a:cubicBezTo>
                              <a:cubicBezTo>
                                <a:pt x="0" y="23670"/>
                                <a:pt x="7844" y="9008"/>
                                <a:pt x="21399" y="2767"/>
                              </a:cubicBezTo>
                              <a:lnTo>
                                <a:pt x="3459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1" name="Shape 61"/>
                      <wps:cNvSpPr/>
                      <wps:spPr>
                        <a:xfrm>
                          <a:off x="1906353" y="579989"/>
                          <a:ext cx="30046" cy="14974"/>
                        </a:xfrm>
                        <a:custGeom>
                          <a:avLst/>
                          <a:gdLst/>
                          <a:ahLst/>
                          <a:cxnLst/>
                          <a:rect l="0" t="0" r="0" b="0"/>
                          <a:pathLst>
                            <a:path w="30046" h="14974">
                              <a:moveTo>
                                <a:pt x="27621" y="0"/>
                              </a:moveTo>
                              <a:lnTo>
                                <a:pt x="30046" y="10033"/>
                              </a:lnTo>
                              <a:cubicBezTo>
                                <a:pt x="25029" y="12268"/>
                                <a:pt x="16432" y="14974"/>
                                <a:pt x="3960" y="14974"/>
                              </a:cubicBezTo>
                              <a:lnTo>
                                <a:pt x="0" y="14283"/>
                              </a:lnTo>
                              <a:lnTo>
                                <a:pt x="0" y="2003"/>
                              </a:lnTo>
                              <a:lnTo>
                                <a:pt x="5904" y="3987"/>
                              </a:lnTo>
                              <a:cubicBezTo>
                                <a:pt x="16115" y="3987"/>
                                <a:pt x="22261" y="2235"/>
                                <a:pt x="2762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2" name="Shape 62"/>
                      <wps:cNvSpPr/>
                      <wps:spPr>
                        <a:xfrm>
                          <a:off x="1906353" y="514381"/>
                          <a:ext cx="34580" cy="42837"/>
                        </a:xfrm>
                        <a:custGeom>
                          <a:avLst/>
                          <a:gdLst/>
                          <a:ahLst/>
                          <a:cxnLst/>
                          <a:rect l="0" t="0" r="0" b="0"/>
                          <a:pathLst>
                            <a:path w="34580" h="42837">
                              <a:moveTo>
                                <a:pt x="2183" y="0"/>
                              </a:moveTo>
                              <a:cubicBezTo>
                                <a:pt x="27786" y="0"/>
                                <a:pt x="34580" y="22136"/>
                                <a:pt x="34580" y="36309"/>
                              </a:cubicBezTo>
                              <a:cubicBezTo>
                                <a:pt x="34580" y="39180"/>
                                <a:pt x="34250" y="41402"/>
                                <a:pt x="34098" y="42837"/>
                              </a:cubicBezTo>
                              <a:lnTo>
                                <a:pt x="0" y="42837"/>
                              </a:lnTo>
                              <a:lnTo>
                                <a:pt x="0" y="32804"/>
                              </a:lnTo>
                              <a:lnTo>
                                <a:pt x="20813" y="32804"/>
                              </a:lnTo>
                              <a:cubicBezTo>
                                <a:pt x="20966" y="23888"/>
                                <a:pt x="17080" y="10033"/>
                                <a:pt x="1039" y="10033"/>
                              </a:cubicBezTo>
                              <a:lnTo>
                                <a:pt x="0" y="10278"/>
                              </a:lnTo>
                              <a:lnTo>
                                <a:pt x="0" y="457"/>
                              </a:lnTo>
                              <a:lnTo>
                                <a:pt x="2183"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3" name="Shape 63"/>
                      <wps:cNvSpPr/>
                      <wps:spPr>
                        <a:xfrm>
                          <a:off x="0" y="484086"/>
                          <a:ext cx="66089" cy="110872"/>
                        </a:xfrm>
                        <a:custGeom>
                          <a:avLst/>
                          <a:gdLst/>
                          <a:ahLst/>
                          <a:cxnLst/>
                          <a:rect l="0" t="0" r="0" b="0"/>
                          <a:pathLst>
                            <a:path w="66089" h="110872">
                              <a:moveTo>
                                <a:pt x="37590" y="0"/>
                              </a:moveTo>
                              <a:cubicBezTo>
                                <a:pt x="48754" y="0"/>
                                <a:pt x="56856" y="2566"/>
                                <a:pt x="61720" y="5271"/>
                              </a:cubicBezTo>
                              <a:lnTo>
                                <a:pt x="57822" y="16573"/>
                              </a:lnTo>
                              <a:cubicBezTo>
                                <a:pt x="54266" y="14669"/>
                                <a:pt x="46976" y="11481"/>
                                <a:pt x="37095" y="11481"/>
                              </a:cubicBezTo>
                              <a:cubicBezTo>
                                <a:pt x="22198" y="11481"/>
                                <a:pt x="16534" y="20244"/>
                                <a:pt x="16534" y="27560"/>
                              </a:cubicBezTo>
                              <a:cubicBezTo>
                                <a:pt x="16534" y="37605"/>
                                <a:pt x="23163" y="42545"/>
                                <a:pt x="38238" y="48260"/>
                              </a:cubicBezTo>
                              <a:cubicBezTo>
                                <a:pt x="56704" y="55270"/>
                                <a:pt x="66089" y="64059"/>
                                <a:pt x="66089" y="79807"/>
                              </a:cubicBezTo>
                              <a:cubicBezTo>
                                <a:pt x="66089" y="96380"/>
                                <a:pt x="53618" y="110872"/>
                                <a:pt x="27862" y="110872"/>
                              </a:cubicBezTo>
                              <a:cubicBezTo>
                                <a:pt x="22598" y="110872"/>
                                <a:pt x="17090" y="110075"/>
                                <a:pt x="12168" y="108801"/>
                              </a:cubicBezTo>
                              <a:lnTo>
                                <a:pt x="0" y="103874"/>
                              </a:lnTo>
                              <a:lnTo>
                                <a:pt x="0" y="103869"/>
                              </a:lnTo>
                              <a:lnTo>
                                <a:pt x="3567" y="92228"/>
                              </a:lnTo>
                              <a:cubicBezTo>
                                <a:pt x="9892" y="96063"/>
                                <a:pt x="19112" y="99238"/>
                                <a:pt x="28827" y="99238"/>
                              </a:cubicBezTo>
                              <a:cubicBezTo>
                                <a:pt x="43255" y="99238"/>
                                <a:pt x="51675" y="91758"/>
                                <a:pt x="51675" y="80925"/>
                              </a:cubicBezTo>
                              <a:cubicBezTo>
                                <a:pt x="51675" y="70892"/>
                                <a:pt x="45845" y="65164"/>
                                <a:pt x="31101" y="59576"/>
                              </a:cubicBezTo>
                              <a:cubicBezTo>
                                <a:pt x="13270" y="53378"/>
                                <a:pt x="2284" y="44310"/>
                                <a:pt x="2284" y="29159"/>
                              </a:cubicBezTo>
                              <a:cubicBezTo>
                                <a:pt x="2284" y="12421"/>
                                <a:pt x="16356" y="0"/>
                                <a:pt x="3759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4" name="Shape 64"/>
                      <wps:cNvSpPr/>
                      <wps:spPr>
                        <a:xfrm>
                          <a:off x="80181" y="514489"/>
                          <a:ext cx="38227" cy="80464"/>
                        </a:xfrm>
                        <a:custGeom>
                          <a:avLst/>
                          <a:gdLst/>
                          <a:ahLst/>
                          <a:cxnLst/>
                          <a:rect l="0" t="0" r="0" b="0"/>
                          <a:pathLst>
                            <a:path w="38227" h="80464">
                              <a:moveTo>
                                <a:pt x="38227" y="0"/>
                              </a:moveTo>
                              <a:lnTo>
                                <a:pt x="38227" y="10462"/>
                              </a:lnTo>
                              <a:lnTo>
                                <a:pt x="27665" y="13004"/>
                              </a:lnTo>
                              <a:cubicBezTo>
                                <a:pt x="18508" y="17991"/>
                                <a:pt x="14415" y="29340"/>
                                <a:pt x="14415" y="40332"/>
                              </a:cubicBezTo>
                              <a:cubicBezTo>
                                <a:pt x="14415"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5" name="Shape 65"/>
                      <wps:cNvSpPr/>
                      <wps:spPr>
                        <a:xfrm>
                          <a:off x="118408" y="514371"/>
                          <a:ext cx="38379" cy="80473"/>
                        </a:xfrm>
                        <a:custGeom>
                          <a:avLst/>
                          <a:gdLst/>
                          <a:ahLst/>
                          <a:cxnLst/>
                          <a:rect l="0" t="0" r="0" b="0"/>
                          <a:pathLst>
                            <a:path w="38379" h="80473">
                              <a:moveTo>
                                <a:pt x="648" y="0"/>
                              </a:moveTo>
                              <a:cubicBezTo>
                                <a:pt x="23152" y="0"/>
                                <a:pt x="38379" y="16091"/>
                                <a:pt x="38379" y="39650"/>
                              </a:cubicBezTo>
                              <a:cubicBezTo>
                                <a:pt x="38379" y="61042"/>
                                <a:pt x="27085" y="73371"/>
                                <a:pt x="13444" y="78198"/>
                              </a:cubicBezTo>
                              <a:lnTo>
                                <a:pt x="0" y="80473"/>
                              </a:lnTo>
                              <a:lnTo>
                                <a:pt x="0" y="70066"/>
                              </a:lnTo>
                              <a:cubicBezTo>
                                <a:pt x="13601" y="70066"/>
                                <a:pt x="23813" y="57493"/>
                                <a:pt x="23813" y="40119"/>
                              </a:cubicBezTo>
                              <a:cubicBezTo>
                                <a:pt x="23813" y="27063"/>
                                <a:pt x="17183"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6" name="Shape 66"/>
                      <wps:cNvSpPr/>
                      <wps:spPr>
                        <a:xfrm>
                          <a:off x="169107" y="514517"/>
                          <a:ext cx="61862" cy="80442"/>
                        </a:xfrm>
                        <a:custGeom>
                          <a:avLst/>
                          <a:gdLst/>
                          <a:ahLst/>
                          <a:cxnLst/>
                          <a:rect l="0" t="0" r="0" b="0"/>
                          <a:pathLst>
                            <a:path w="61862" h="80442">
                              <a:moveTo>
                                <a:pt x="42113" y="0"/>
                              </a:moveTo>
                              <a:cubicBezTo>
                                <a:pt x="50533" y="0"/>
                                <a:pt x="57976" y="2070"/>
                                <a:pt x="61862" y="3988"/>
                              </a:cubicBezTo>
                              <a:lnTo>
                                <a:pt x="58636" y="14808"/>
                              </a:lnTo>
                              <a:cubicBezTo>
                                <a:pt x="55245" y="12904"/>
                                <a:pt x="49886" y="11151"/>
                                <a:pt x="42113" y="11151"/>
                              </a:cubicBezTo>
                              <a:cubicBezTo>
                                <a:pt x="24143" y="11151"/>
                                <a:pt x="14415" y="24219"/>
                                <a:pt x="14415" y="40298"/>
                              </a:cubicBezTo>
                              <a:cubicBezTo>
                                <a:pt x="14415" y="58116"/>
                                <a:pt x="26073" y="69127"/>
                                <a:pt x="41630" y="69127"/>
                              </a:cubicBezTo>
                              <a:cubicBezTo>
                                <a:pt x="49721" y="69127"/>
                                <a:pt x="55054" y="67069"/>
                                <a:pt x="59118" y="65304"/>
                              </a:cubicBezTo>
                              <a:lnTo>
                                <a:pt x="61557" y="75819"/>
                              </a:lnTo>
                              <a:cubicBezTo>
                                <a:pt x="57810" y="77737"/>
                                <a:pt x="49556" y="80442"/>
                                <a:pt x="39027" y="80442"/>
                              </a:cubicBezTo>
                              <a:cubicBezTo>
                                <a:pt x="15392" y="80442"/>
                                <a:pt x="0" y="64504"/>
                                <a:pt x="0" y="40945"/>
                              </a:cubicBezTo>
                              <a:cubicBezTo>
                                <a:pt x="0" y="17209"/>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6" name="Shape 38236"/>
                      <wps:cNvSpPr/>
                      <wps:spPr>
                        <a:xfrm>
                          <a:off x="247333"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8" name="Shape 68"/>
                      <wps:cNvSpPr/>
                      <wps:spPr>
                        <a:xfrm>
                          <a:off x="245554" y="485684"/>
                          <a:ext cx="17818" cy="17361"/>
                        </a:xfrm>
                        <a:custGeom>
                          <a:avLst/>
                          <a:gdLst/>
                          <a:ahLst/>
                          <a:cxnLst/>
                          <a:rect l="0" t="0" r="0" b="0"/>
                          <a:pathLst>
                            <a:path w="17818" h="17361">
                              <a:moveTo>
                                <a:pt x="8915" y="0"/>
                              </a:moveTo>
                              <a:cubicBezTo>
                                <a:pt x="14262" y="0"/>
                                <a:pt x="17653" y="3811"/>
                                <a:pt x="17653" y="8764"/>
                              </a:cubicBezTo>
                              <a:cubicBezTo>
                                <a:pt x="17818" y="13551"/>
                                <a:pt x="14262" y="17361"/>
                                <a:pt x="8585" y="17361"/>
                              </a:cubicBezTo>
                              <a:cubicBezTo>
                                <a:pt x="3556" y="17361"/>
                                <a:pt x="0" y="13551"/>
                                <a:pt x="0" y="8764"/>
                              </a:cubicBezTo>
                              <a:cubicBezTo>
                                <a:pt x="0" y="3811"/>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9" name="Shape 69"/>
                      <wps:cNvSpPr/>
                      <wps:spPr>
                        <a:xfrm>
                          <a:off x="279082" y="545592"/>
                          <a:ext cx="30861" cy="49369"/>
                        </a:xfrm>
                        <a:custGeom>
                          <a:avLst/>
                          <a:gdLst/>
                          <a:ahLst/>
                          <a:cxnLst/>
                          <a:rect l="0" t="0" r="0" b="0"/>
                          <a:pathLst>
                            <a:path w="30861" h="49369">
                              <a:moveTo>
                                <a:pt x="30861" y="0"/>
                              </a:moveTo>
                              <a:lnTo>
                                <a:pt x="30861" y="10456"/>
                              </a:lnTo>
                              <a:lnTo>
                                <a:pt x="25027" y="11223"/>
                              </a:lnTo>
                              <a:cubicBezTo>
                                <a:pt x="18666" y="13733"/>
                                <a:pt x="14250" y="18152"/>
                                <a:pt x="14250" y="25633"/>
                              </a:cubicBezTo>
                              <a:cubicBezTo>
                                <a:pt x="14250" y="34713"/>
                                <a:pt x="20422" y="39019"/>
                                <a:pt x="27699" y="39019"/>
                              </a:cubicBezTo>
                              <a:lnTo>
                                <a:pt x="30861" y="38002"/>
                              </a:lnTo>
                              <a:lnTo>
                                <a:pt x="30861" y="47726"/>
                              </a:lnTo>
                              <a:lnTo>
                                <a:pt x="23965" y="49369"/>
                              </a:lnTo>
                              <a:cubicBezTo>
                                <a:pt x="8103" y="49369"/>
                                <a:pt x="0" y="38358"/>
                                <a:pt x="0" y="27221"/>
                              </a:cubicBezTo>
                              <a:cubicBezTo>
                                <a:pt x="0" y="13247"/>
                                <a:pt x="9480" y="4025"/>
                                <a:pt x="2699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0" name="Shape 70"/>
                      <wps:cNvSpPr/>
                      <wps:spPr>
                        <a:xfrm>
                          <a:off x="284759" y="514515"/>
                          <a:ext cx="25184" cy="15942"/>
                        </a:xfrm>
                        <a:custGeom>
                          <a:avLst/>
                          <a:gdLst/>
                          <a:ahLst/>
                          <a:cxnLst/>
                          <a:rect l="0" t="0" r="0" b="0"/>
                          <a:pathLst>
                            <a:path w="25184" h="15942">
                              <a:moveTo>
                                <a:pt x="25184" y="0"/>
                              </a:moveTo>
                              <a:lnTo>
                                <a:pt x="25184" y="10516"/>
                              </a:lnTo>
                              <a:lnTo>
                                <a:pt x="23660" y="10215"/>
                              </a:lnTo>
                              <a:cubicBezTo>
                                <a:pt x="16358" y="10215"/>
                                <a:pt x="8737" y="12425"/>
                                <a:pt x="3239" y="15942"/>
                              </a:cubicBezTo>
                              <a:lnTo>
                                <a:pt x="0" y="6684"/>
                              </a:lnTo>
                              <a:lnTo>
                                <a:pt x="251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1" name="Shape 71"/>
                      <wps:cNvSpPr/>
                      <wps:spPr>
                        <a:xfrm>
                          <a:off x="309943" y="514367"/>
                          <a:ext cx="31674" cy="78950"/>
                        </a:xfrm>
                        <a:custGeom>
                          <a:avLst/>
                          <a:gdLst/>
                          <a:ahLst/>
                          <a:cxnLst/>
                          <a:rect l="0" t="0" r="0" b="0"/>
                          <a:pathLst>
                            <a:path w="31674" h="78950">
                              <a:moveTo>
                                <a:pt x="559" y="0"/>
                              </a:moveTo>
                              <a:cubicBezTo>
                                <a:pt x="24536" y="0"/>
                                <a:pt x="30366" y="16090"/>
                                <a:pt x="30366" y="31534"/>
                              </a:cubicBezTo>
                              <a:lnTo>
                                <a:pt x="30366" y="60363"/>
                              </a:lnTo>
                              <a:cubicBezTo>
                                <a:pt x="30366" y="67056"/>
                                <a:pt x="30683" y="73596"/>
                                <a:pt x="31674" y="78841"/>
                              </a:cubicBezTo>
                              <a:lnTo>
                                <a:pt x="18695" y="78841"/>
                              </a:lnTo>
                              <a:lnTo>
                                <a:pt x="17577" y="69126"/>
                              </a:lnTo>
                              <a:lnTo>
                                <a:pt x="17094" y="69126"/>
                              </a:lnTo>
                              <a:cubicBezTo>
                                <a:pt x="14904" y="72148"/>
                                <a:pt x="11703" y="75016"/>
                                <a:pt x="7652" y="77126"/>
                              </a:cubicBezTo>
                              <a:lnTo>
                                <a:pt x="0" y="78950"/>
                              </a:lnTo>
                              <a:lnTo>
                                <a:pt x="0" y="69226"/>
                              </a:lnTo>
                              <a:lnTo>
                                <a:pt x="9294" y="66238"/>
                              </a:lnTo>
                              <a:cubicBezTo>
                                <a:pt x="12472" y="63827"/>
                                <a:pt x="14656" y="60598"/>
                                <a:pt x="15786" y="57328"/>
                              </a:cubicBezTo>
                              <a:cubicBezTo>
                                <a:pt x="16282" y="55905"/>
                                <a:pt x="16612" y="54305"/>
                                <a:pt x="16612" y="52870"/>
                              </a:cubicBezTo>
                              <a:lnTo>
                                <a:pt x="16612" y="39497"/>
                              </a:lnTo>
                              <a:lnTo>
                                <a:pt x="0" y="41680"/>
                              </a:lnTo>
                              <a:lnTo>
                                <a:pt x="0" y="31224"/>
                              </a:lnTo>
                              <a:lnTo>
                                <a:pt x="16282" y="29769"/>
                              </a:lnTo>
                              <a:lnTo>
                                <a:pt x="16282" y="28181"/>
                              </a:lnTo>
                              <a:cubicBezTo>
                                <a:pt x="16282" y="23419"/>
                                <a:pt x="15282" y="15777"/>
                                <a:pt x="8020" y="12254"/>
                              </a:cubicBezTo>
                              <a:lnTo>
                                <a:pt x="0" y="10664"/>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7" name="Shape 38237"/>
                      <wps:cNvSpPr/>
                      <wps:spPr>
                        <a:xfrm>
                          <a:off x="363309"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3" name="Shape 73"/>
                      <wps:cNvSpPr/>
                      <wps:spPr>
                        <a:xfrm>
                          <a:off x="436358" y="485056"/>
                          <a:ext cx="33604" cy="108153"/>
                        </a:xfrm>
                        <a:custGeom>
                          <a:avLst/>
                          <a:gdLst/>
                          <a:ahLst/>
                          <a:cxnLst/>
                          <a:rect l="0" t="0" r="0" b="0"/>
                          <a:pathLst>
                            <a:path w="33604" h="108153">
                              <a:moveTo>
                                <a:pt x="27051" y="0"/>
                              </a:moveTo>
                              <a:lnTo>
                                <a:pt x="33604" y="836"/>
                              </a:lnTo>
                              <a:lnTo>
                                <a:pt x="33604" y="12717"/>
                              </a:lnTo>
                              <a:lnTo>
                                <a:pt x="27368" y="10985"/>
                              </a:lnTo>
                              <a:cubicBezTo>
                                <a:pt x="21222" y="10985"/>
                                <a:pt x="16535" y="11455"/>
                                <a:pt x="14084" y="12116"/>
                              </a:cubicBezTo>
                              <a:lnTo>
                                <a:pt x="14084" y="53835"/>
                              </a:lnTo>
                              <a:cubicBezTo>
                                <a:pt x="17170" y="54635"/>
                                <a:pt x="21056" y="54952"/>
                                <a:pt x="25756" y="54952"/>
                              </a:cubicBezTo>
                              <a:lnTo>
                                <a:pt x="33604" y="52639"/>
                              </a:lnTo>
                              <a:lnTo>
                                <a:pt x="33604" y="64820"/>
                              </a:lnTo>
                              <a:lnTo>
                                <a:pt x="25438" y="66091"/>
                              </a:lnTo>
                              <a:cubicBezTo>
                                <a:pt x="21222" y="66091"/>
                                <a:pt x="17335" y="65951"/>
                                <a:pt x="14084" y="65125"/>
                              </a:cubicBezTo>
                              <a:lnTo>
                                <a:pt x="14084" y="108153"/>
                              </a:lnTo>
                              <a:lnTo>
                                <a:pt x="0" y="108153"/>
                              </a:lnTo>
                              <a:lnTo>
                                <a:pt x="0" y="2083"/>
                              </a:lnTo>
                              <a:cubicBezTo>
                                <a:pt x="6820" y="953"/>
                                <a:pt x="15723"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4" name="Shape 74"/>
                      <wps:cNvSpPr/>
                      <wps:spPr>
                        <a:xfrm>
                          <a:off x="469962" y="485893"/>
                          <a:ext cx="33617" cy="63984"/>
                        </a:xfrm>
                        <a:custGeom>
                          <a:avLst/>
                          <a:gdLst/>
                          <a:ahLst/>
                          <a:cxnLst/>
                          <a:rect l="0" t="0" r="0" b="0"/>
                          <a:pathLst>
                            <a:path w="33617" h="63984">
                              <a:moveTo>
                                <a:pt x="0" y="0"/>
                              </a:moveTo>
                              <a:lnTo>
                                <a:pt x="11546" y="1474"/>
                              </a:lnTo>
                              <a:cubicBezTo>
                                <a:pt x="16647" y="2986"/>
                                <a:pt x="20815" y="5215"/>
                                <a:pt x="24054" y="8079"/>
                              </a:cubicBezTo>
                              <a:cubicBezTo>
                                <a:pt x="30048" y="13184"/>
                                <a:pt x="33617" y="20982"/>
                                <a:pt x="33617" y="30545"/>
                              </a:cubicBezTo>
                              <a:cubicBezTo>
                                <a:pt x="33617" y="40248"/>
                                <a:pt x="30696" y="47893"/>
                                <a:pt x="25197" y="53469"/>
                              </a:cubicBezTo>
                              <a:cubicBezTo>
                                <a:pt x="21476" y="57374"/>
                                <a:pt x="16573" y="60320"/>
                                <a:pt x="10882" y="62291"/>
                              </a:cubicBezTo>
                              <a:lnTo>
                                <a:pt x="0" y="63984"/>
                              </a:lnTo>
                              <a:lnTo>
                                <a:pt x="0" y="51802"/>
                              </a:lnTo>
                              <a:lnTo>
                                <a:pt x="12213" y="48202"/>
                              </a:lnTo>
                              <a:cubicBezTo>
                                <a:pt x="16929" y="44318"/>
                                <a:pt x="19520" y="38584"/>
                                <a:pt x="19520" y="31180"/>
                              </a:cubicBezTo>
                              <a:cubicBezTo>
                                <a:pt x="19520" y="24087"/>
                                <a:pt x="16971" y="18830"/>
                                <a:pt x="12476" y="15345"/>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5" name="Shape 75"/>
                      <wps:cNvSpPr/>
                      <wps:spPr>
                        <a:xfrm>
                          <a:off x="512330" y="514489"/>
                          <a:ext cx="38227" cy="80464"/>
                        </a:xfrm>
                        <a:custGeom>
                          <a:avLst/>
                          <a:gdLst/>
                          <a:ahLst/>
                          <a:cxnLst/>
                          <a:rect l="0" t="0" r="0" b="0"/>
                          <a:pathLst>
                            <a:path w="38227" h="80464">
                              <a:moveTo>
                                <a:pt x="38227" y="0"/>
                              </a:moveTo>
                              <a:lnTo>
                                <a:pt x="38227" y="10462"/>
                              </a:lnTo>
                              <a:lnTo>
                                <a:pt x="27672" y="13004"/>
                              </a:lnTo>
                              <a:cubicBezTo>
                                <a:pt x="18521" y="17991"/>
                                <a:pt x="14427" y="29340"/>
                                <a:pt x="14427" y="40332"/>
                              </a:cubicBezTo>
                              <a:cubicBezTo>
                                <a:pt x="14427"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6" name="Shape 76"/>
                      <wps:cNvSpPr/>
                      <wps:spPr>
                        <a:xfrm>
                          <a:off x="550558" y="514371"/>
                          <a:ext cx="38379" cy="80473"/>
                        </a:xfrm>
                        <a:custGeom>
                          <a:avLst/>
                          <a:gdLst/>
                          <a:ahLst/>
                          <a:cxnLst/>
                          <a:rect l="0" t="0" r="0" b="0"/>
                          <a:pathLst>
                            <a:path w="38379" h="80473">
                              <a:moveTo>
                                <a:pt x="648" y="0"/>
                              </a:moveTo>
                              <a:cubicBezTo>
                                <a:pt x="23165" y="0"/>
                                <a:pt x="38379" y="16091"/>
                                <a:pt x="38379" y="39650"/>
                              </a:cubicBezTo>
                              <a:cubicBezTo>
                                <a:pt x="38379" y="61042"/>
                                <a:pt x="27085" y="73371"/>
                                <a:pt x="13444" y="78198"/>
                              </a:cubicBezTo>
                              <a:lnTo>
                                <a:pt x="0" y="80473"/>
                              </a:lnTo>
                              <a:lnTo>
                                <a:pt x="0" y="70066"/>
                              </a:lnTo>
                              <a:cubicBezTo>
                                <a:pt x="13601" y="70066"/>
                                <a:pt x="23800" y="57493"/>
                                <a:pt x="23800" y="40119"/>
                              </a:cubicBezTo>
                              <a:cubicBezTo>
                                <a:pt x="23800" y="27063"/>
                                <a:pt x="17170"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8" name="Shape 38238"/>
                      <wps:cNvSpPr/>
                      <wps:spPr>
                        <a:xfrm>
                          <a:off x="606920"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9" name="Shape 38239"/>
                      <wps:cNvSpPr/>
                      <wps:spPr>
                        <a:xfrm>
                          <a:off x="645147"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9" name="Shape 79"/>
                      <wps:cNvSpPr/>
                      <wps:spPr>
                        <a:xfrm>
                          <a:off x="643356" y="485684"/>
                          <a:ext cx="17818" cy="17361"/>
                        </a:xfrm>
                        <a:custGeom>
                          <a:avLst/>
                          <a:gdLst/>
                          <a:ahLst/>
                          <a:cxnLst/>
                          <a:rect l="0" t="0" r="0" b="0"/>
                          <a:pathLst>
                            <a:path w="17818" h="17361">
                              <a:moveTo>
                                <a:pt x="8915" y="0"/>
                              </a:moveTo>
                              <a:cubicBezTo>
                                <a:pt x="14275" y="0"/>
                                <a:pt x="17666" y="3811"/>
                                <a:pt x="17666" y="8764"/>
                              </a:cubicBezTo>
                              <a:cubicBezTo>
                                <a:pt x="17818" y="13551"/>
                                <a:pt x="14275" y="17361"/>
                                <a:pt x="8598" y="17361"/>
                              </a:cubicBezTo>
                              <a:cubicBezTo>
                                <a:pt x="3569" y="17361"/>
                                <a:pt x="0" y="13551"/>
                                <a:pt x="0" y="8764"/>
                              </a:cubicBezTo>
                              <a:cubicBezTo>
                                <a:pt x="0" y="3811"/>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0" name="Shape 80"/>
                      <wps:cNvSpPr/>
                      <wps:spPr>
                        <a:xfrm>
                          <a:off x="677376" y="514517"/>
                          <a:ext cx="61875" cy="80442"/>
                        </a:xfrm>
                        <a:custGeom>
                          <a:avLst/>
                          <a:gdLst/>
                          <a:ahLst/>
                          <a:cxnLst/>
                          <a:rect l="0" t="0" r="0" b="0"/>
                          <a:pathLst>
                            <a:path w="61875" h="80442">
                              <a:moveTo>
                                <a:pt x="42126" y="0"/>
                              </a:moveTo>
                              <a:cubicBezTo>
                                <a:pt x="50533" y="0"/>
                                <a:pt x="57988" y="2070"/>
                                <a:pt x="61875" y="3988"/>
                              </a:cubicBezTo>
                              <a:lnTo>
                                <a:pt x="58636" y="14808"/>
                              </a:lnTo>
                              <a:cubicBezTo>
                                <a:pt x="55232" y="12904"/>
                                <a:pt x="49898" y="11151"/>
                                <a:pt x="42126" y="11151"/>
                              </a:cubicBezTo>
                              <a:cubicBezTo>
                                <a:pt x="24143" y="11151"/>
                                <a:pt x="14415" y="24219"/>
                                <a:pt x="14415" y="40298"/>
                              </a:cubicBezTo>
                              <a:cubicBezTo>
                                <a:pt x="14415" y="58116"/>
                                <a:pt x="26073" y="69127"/>
                                <a:pt x="41630" y="69127"/>
                              </a:cubicBezTo>
                              <a:cubicBezTo>
                                <a:pt x="49733" y="69127"/>
                                <a:pt x="55080" y="67069"/>
                                <a:pt x="59118" y="65304"/>
                              </a:cubicBezTo>
                              <a:lnTo>
                                <a:pt x="61557" y="75819"/>
                              </a:lnTo>
                              <a:cubicBezTo>
                                <a:pt x="57810" y="77737"/>
                                <a:pt x="49556" y="80442"/>
                                <a:pt x="39040" y="80442"/>
                              </a:cubicBezTo>
                              <a:cubicBezTo>
                                <a:pt x="15392" y="80442"/>
                                <a:pt x="0" y="64504"/>
                                <a:pt x="0" y="40945"/>
                              </a:cubicBezTo>
                              <a:cubicBezTo>
                                <a:pt x="0" y="17209"/>
                                <a:pt x="16523" y="0"/>
                                <a:pt x="4212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1" name="Shape 81"/>
                      <wps:cNvSpPr/>
                      <wps:spPr>
                        <a:xfrm>
                          <a:off x="748161" y="516117"/>
                          <a:ext cx="73698" cy="112293"/>
                        </a:xfrm>
                        <a:custGeom>
                          <a:avLst/>
                          <a:gdLst/>
                          <a:ahLst/>
                          <a:cxnLst/>
                          <a:rect l="0" t="0" r="0" b="0"/>
                          <a:pathLst>
                            <a:path w="73698" h="112293">
                              <a:moveTo>
                                <a:pt x="0" y="0"/>
                              </a:moveTo>
                              <a:lnTo>
                                <a:pt x="15558" y="0"/>
                              </a:lnTo>
                              <a:lnTo>
                                <a:pt x="32715" y="45568"/>
                              </a:lnTo>
                              <a:cubicBezTo>
                                <a:pt x="34506" y="50635"/>
                                <a:pt x="36436" y="56693"/>
                                <a:pt x="37732" y="61316"/>
                              </a:cubicBezTo>
                              <a:lnTo>
                                <a:pt x="38062" y="61316"/>
                              </a:lnTo>
                              <a:cubicBezTo>
                                <a:pt x="39510" y="56693"/>
                                <a:pt x="41135" y="50812"/>
                                <a:pt x="43078" y="45224"/>
                              </a:cubicBezTo>
                              <a:lnTo>
                                <a:pt x="58636" y="0"/>
                              </a:lnTo>
                              <a:lnTo>
                                <a:pt x="73698" y="0"/>
                              </a:lnTo>
                              <a:lnTo>
                                <a:pt x="52324" y="54953"/>
                              </a:lnTo>
                              <a:cubicBezTo>
                                <a:pt x="42126" y="81394"/>
                                <a:pt x="35154" y="94920"/>
                                <a:pt x="25426" y="103213"/>
                              </a:cubicBezTo>
                              <a:cubicBezTo>
                                <a:pt x="18466" y="109258"/>
                                <a:pt x="11506" y="111658"/>
                                <a:pt x="7925" y="112293"/>
                              </a:cubicBezTo>
                              <a:lnTo>
                                <a:pt x="4369" y="100508"/>
                              </a:lnTo>
                              <a:cubicBezTo>
                                <a:pt x="7925" y="99364"/>
                                <a:pt x="12624" y="97155"/>
                                <a:pt x="16840" y="93650"/>
                              </a:cubicBezTo>
                              <a:cubicBezTo>
                                <a:pt x="20726" y="90627"/>
                                <a:pt x="25591" y="85217"/>
                                <a:pt x="28829" y="78029"/>
                              </a:cubicBezTo>
                              <a:cubicBezTo>
                                <a:pt x="29489" y="76619"/>
                                <a:pt x="29959" y="75514"/>
                                <a:pt x="29959" y="74702"/>
                              </a:cubicBezTo>
                              <a:cubicBezTo>
                                <a:pt x="29959" y="73914"/>
                                <a:pt x="29642" y="72784"/>
                                <a:pt x="28994" y="71018"/>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2" name="Shape 82"/>
                      <wps:cNvSpPr/>
                      <wps:spPr>
                        <a:xfrm>
                          <a:off x="869639" y="485056"/>
                          <a:ext cx="33611" cy="108153"/>
                        </a:xfrm>
                        <a:custGeom>
                          <a:avLst/>
                          <a:gdLst/>
                          <a:ahLst/>
                          <a:cxnLst/>
                          <a:rect l="0" t="0" r="0" b="0"/>
                          <a:pathLst>
                            <a:path w="33611" h="108153">
                              <a:moveTo>
                                <a:pt x="27064" y="0"/>
                              </a:moveTo>
                              <a:lnTo>
                                <a:pt x="33611" y="729"/>
                              </a:lnTo>
                              <a:lnTo>
                                <a:pt x="33611" y="12185"/>
                              </a:lnTo>
                              <a:lnTo>
                                <a:pt x="28016" y="10681"/>
                              </a:lnTo>
                              <a:cubicBezTo>
                                <a:pt x="21209" y="10681"/>
                                <a:pt x="16358" y="11303"/>
                                <a:pt x="14097" y="11938"/>
                              </a:cubicBezTo>
                              <a:lnTo>
                                <a:pt x="14097" y="51130"/>
                              </a:lnTo>
                              <a:lnTo>
                                <a:pt x="28511" y="51130"/>
                              </a:lnTo>
                              <a:lnTo>
                                <a:pt x="33611" y="49540"/>
                              </a:lnTo>
                              <a:lnTo>
                                <a:pt x="33611" y="63806"/>
                              </a:lnTo>
                              <a:lnTo>
                                <a:pt x="27368" y="61633"/>
                              </a:lnTo>
                              <a:lnTo>
                                <a:pt x="14097" y="61633"/>
                              </a:lnTo>
                              <a:lnTo>
                                <a:pt x="14097" y="108153"/>
                              </a:lnTo>
                              <a:lnTo>
                                <a:pt x="0" y="108153"/>
                              </a:lnTo>
                              <a:lnTo>
                                <a:pt x="0" y="2222"/>
                              </a:lnTo>
                              <a:cubicBezTo>
                                <a:pt x="7125" y="788"/>
                                <a:pt x="17335" y="0"/>
                                <a:pt x="2706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3" name="Shape 83"/>
                      <wps:cNvSpPr/>
                      <wps:spPr>
                        <a:xfrm>
                          <a:off x="903250" y="485786"/>
                          <a:ext cx="37497" cy="107424"/>
                        </a:xfrm>
                        <a:custGeom>
                          <a:avLst/>
                          <a:gdLst/>
                          <a:ahLst/>
                          <a:cxnLst/>
                          <a:rect l="0" t="0" r="0" b="0"/>
                          <a:pathLst>
                            <a:path w="37497" h="107424">
                              <a:moveTo>
                                <a:pt x="0" y="0"/>
                              </a:moveTo>
                              <a:lnTo>
                                <a:pt x="12328" y="1374"/>
                              </a:lnTo>
                              <a:cubicBezTo>
                                <a:pt x="17488" y="2804"/>
                                <a:pt x="21615" y="4992"/>
                                <a:pt x="25012" y="8020"/>
                              </a:cubicBezTo>
                              <a:cubicBezTo>
                                <a:pt x="30537" y="12796"/>
                                <a:pt x="33610" y="20137"/>
                                <a:pt x="33610" y="28404"/>
                              </a:cubicBezTo>
                              <a:cubicBezTo>
                                <a:pt x="33610" y="42603"/>
                                <a:pt x="24530" y="51988"/>
                                <a:pt x="13036" y="55798"/>
                              </a:cubicBezTo>
                              <a:lnTo>
                                <a:pt x="13036" y="56293"/>
                              </a:lnTo>
                              <a:cubicBezTo>
                                <a:pt x="21456" y="59164"/>
                                <a:pt x="26498" y="66797"/>
                                <a:pt x="29064" y="77960"/>
                              </a:cubicBezTo>
                              <a:cubicBezTo>
                                <a:pt x="32645" y="92920"/>
                                <a:pt x="35223" y="103270"/>
                                <a:pt x="37497" y="107424"/>
                              </a:cubicBezTo>
                              <a:lnTo>
                                <a:pt x="22917" y="107424"/>
                              </a:lnTo>
                              <a:cubicBezTo>
                                <a:pt x="21126" y="104236"/>
                                <a:pt x="18700" y="95168"/>
                                <a:pt x="15627" y="81769"/>
                              </a:cubicBezTo>
                              <a:cubicBezTo>
                                <a:pt x="14008" y="74359"/>
                                <a:pt x="11741" y="69263"/>
                                <a:pt x="8279" y="65960"/>
                              </a:cubicBezTo>
                              <a:lnTo>
                                <a:pt x="0" y="63077"/>
                              </a:lnTo>
                              <a:lnTo>
                                <a:pt x="0" y="48811"/>
                              </a:lnTo>
                              <a:lnTo>
                                <a:pt x="12855" y="44802"/>
                              </a:lnTo>
                              <a:cubicBezTo>
                                <a:pt x="17126" y="41235"/>
                                <a:pt x="19514" y="36133"/>
                                <a:pt x="19514" y="29992"/>
                              </a:cubicBezTo>
                              <a:cubicBezTo>
                                <a:pt x="19514" y="23070"/>
                                <a:pt x="16967" y="18095"/>
                                <a:pt x="12555" y="14832"/>
                              </a:cubicBezTo>
                              <a:lnTo>
                                <a:pt x="0" y="11456"/>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4" name="Shape 84"/>
                      <wps:cNvSpPr/>
                      <wps:spPr>
                        <a:xfrm>
                          <a:off x="951277" y="514831"/>
                          <a:ext cx="34585" cy="79431"/>
                        </a:xfrm>
                        <a:custGeom>
                          <a:avLst/>
                          <a:gdLst/>
                          <a:ahLst/>
                          <a:cxnLst/>
                          <a:rect l="0" t="0" r="0" b="0"/>
                          <a:pathLst>
                            <a:path w="34585" h="79431">
                              <a:moveTo>
                                <a:pt x="34585" y="0"/>
                              </a:moveTo>
                              <a:lnTo>
                                <a:pt x="34585" y="9808"/>
                              </a:lnTo>
                              <a:lnTo>
                                <a:pt x="26299" y="11754"/>
                              </a:lnTo>
                              <a:cubicBezTo>
                                <a:pt x="18389" y="15885"/>
                                <a:pt x="14624" y="25057"/>
                                <a:pt x="13767" y="32345"/>
                              </a:cubicBezTo>
                              <a:lnTo>
                                <a:pt x="34585" y="32345"/>
                              </a:lnTo>
                              <a:lnTo>
                                <a:pt x="34585" y="42377"/>
                              </a:lnTo>
                              <a:lnTo>
                                <a:pt x="13601" y="42377"/>
                              </a:lnTo>
                              <a:cubicBezTo>
                                <a:pt x="13767" y="51857"/>
                                <a:pt x="16926" y="58544"/>
                                <a:pt x="21826" y="62861"/>
                              </a:cubicBezTo>
                              <a:lnTo>
                                <a:pt x="34585" y="67140"/>
                              </a:lnTo>
                              <a:lnTo>
                                <a:pt x="34585" y="79431"/>
                              </a:lnTo>
                              <a:lnTo>
                                <a:pt x="22342"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5" name="Shape 85"/>
                      <wps:cNvSpPr/>
                      <wps:spPr>
                        <a:xfrm>
                          <a:off x="985862" y="579979"/>
                          <a:ext cx="30033" cy="14974"/>
                        </a:xfrm>
                        <a:custGeom>
                          <a:avLst/>
                          <a:gdLst/>
                          <a:ahLst/>
                          <a:cxnLst/>
                          <a:rect l="0" t="0" r="0" b="0"/>
                          <a:pathLst>
                            <a:path w="30033" h="14974">
                              <a:moveTo>
                                <a:pt x="27620" y="0"/>
                              </a:moveTo>
                              <a:lnTo>
                                <a:pt x="30033" y="10046"/>
                              </a:lnTo>
                              <a:cubicBezTo>
                                <a:pt x="25016" y="12281"/>
                                <a:pt x="16431" y="14974"/>
                                <a:pt x="3960" y="14974"/>
                              </a:cubicBezTo>
                              <a:lnTo>
                                <a:pt x="0" y="14283"/>
                              </a:lnTo>
                              <a:lnTo>
                                <a:pt x="0" y="1992"/>
                              </a:lnTo>
                              <a:lnTo>
                                <a:pt x="5916" y="3976"/>
                              </a:lnTo>
                              <a:cubicBezTo>
                                <a:pt x="16114"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6" name="Shape 86"/>
                      <wps:cNvSpPr/>
                      <wps:spPr>
                        <a:xfrm>
                          <a:off x="985862" y="514371"/>
                          <a:ext cx="34579" cy="42837"/>
                        </a:xfrm>
                        <a:custGeom>
                          <a:avLst/>
                          <a:gdLst/>
                          <a:ahLst/>
                          <a:cxnLst/>
                          <a:rect l="0" t="0" r="0" b="0"/>
                          <a:pathLst>
                            <a:path w="34579" h="42837">
                              <a:moveTo>
                                <a:pt x="2194" y="0"/>
                              </a:moveTo>
                              <a:cubicBezTo>
                                <a:pt x="27785" y="0"/>
                                <a:pt x="34579" y="22136"/>
                                <a:pt x="34579" y="36296"/>
                              </a:cubicBezTo>
                              <a:cubicBezTo>
                                <a:pt x="34579" y="39167"/>
                                <a:pt x="34249" y="41415"/>
                                <a:pt x="34097" y="42837"/>
                              </a:cubicBezTo>
                              <a:lnTo>
                                <a:pt x="0" y="42837"/>
                              </a:lnTo>
                              <a:lnTo>
                                <a:pt x="0" y="32804"/>
                              </a:lnTo>
                              <a:lnTo>
                                <a:pt x="20813" y="32804"/>
                              </a:lnTo>
                              <a:cubicBezTo>
                                <a:pt x="20978" y="23888"/>
                                <a:pt x="17079" y="10020"/>
                                <a:pt x="1051" y="10020"/>
                              </a:cubicBezTo>
                              <a:lnTo>
                                <a:pt x="0" y="10268"/>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7" name="Shape 87"/>
                      <wps:cNvSpPr/>
                      <wps:spPr>
                        <a:xfrm>
                          <a:off x="1032580" y="514373"/>
                          <a:ext cx="51346" cy="80582"/>
                        </a:xfrm>
                        <a:custGeom>
                          <a:avLst/>
                          <a:gdLst/>
                          <a:ahLst/>
                          <a:cxnLst/>
                          <a:rect l="0" t="0" r="0" b="0"/>
                          <a:pathLst>
                            <a:path w="51346" h="80582">
                              <a:moveTo>
                                <a:pt x="29324" y="0"/>
                              </a:moveTo>
                              <a:cubicBezTo>
                                <a:pt x="37262" y="0"/>
                                <a:pt x="44221" y="2210"/>
                                <a:pt x="48590" y="4763"/>
                              </a:cubicBezTo>
                              <a:lnTo>
                                <a:pt x="45034" y="14960"/>
                              </a:lnTo>
                              <a:cubicBezTo>
                                <a:pt x="41961" y="13056"/>
                                <a:pt x="36284" y="10503"/>
                                <a:pt x="28994" y="10503"/>
                              </a:cubicBezTo>
                              <a:cubicBezTo>
                                <a:pt x="20561" y="10503"/>
                                <a:pt x="15875" y="15278"/>
                                <a:pt x="15875" y="21019"/>
                              </a:cubicBezTo>
                              <a:cubicBezTo>
                                <a:pt x="15875" y="27394"/>
                                <a:pt x="20561" y="30252"/>
                                <a:pt x="30772" y="34074"/>
                              </a:cubicBezTo>
                              <a:cubicBezTo>
                                <a:pt x="44386" y="39167"/>
                                <a:pt x="51346" y="45860"/>
                                <a:pt x="51346" y="57328"/>
                              </a:cubicBezTo>
                              <a:cubicBezTo>
                                <a:pt x="51346" y="70879"/>
                                <a:pt x="40653" y="80582"/>
                                <a:pt x="22047" y="80582"/>
                              </a:cubicBezTo>
                              <a:cubicBezTo>
                                <a:pt x="13449" y="80582"/>
                                <a:pt x="5512" y="78372"/>
                                <a:pt x="0" y="75171"/>
                              </a:cubicBezTo>
                              <a:lnTo>
                                <a:pt x="3569" y="64503"/>
                              </a:lnTo>
                              <a:cubicBezTo>
                                <a:pt x="7772" y="67208"/>
                                <a:pt x="15227" y="70066"/>
                                <a:pt x="22352" y="70066"/>
                              </a:cubicBezTo>
                              <a:cubicBezTo>
                                <a:pt x="32728" y="70066"/>
                                <a:pt x="37567" y="64974"/>
                                <a:pt x="37567" y="58598"/>
                              </a:cubicBezTo>
                              <a:cubicBezTo>
                                <a:pt x="37567" y="51918"/>
                                <a:pt x="33528" y="48247"/>
                                <a:pt x="23000" y="44438"/>
                              </a:cubicBezTo>
                              <a:cubicBezTo>
                                <a:pt x="8915" y="39497"/>
                                <a:pt x="2273" y="31839"/>
                                <a:pt x="2273" y="22606"/>
                              </a:cubicBezTo>
                              <a:cubicBezTo>
                                <a:pt x="2273" y="10185"/>
                                <a:pt x="12484" y="0"/>
                                <a:pt x="2932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8" name="Shape 88"/>
                      <wps:cNvSpPr/>
                      <wps:spPr>
                        <a:xfrm>
                          <a:off x="1096570" y="514828"/>
                          <a:ext cx="34584" cy="79433"/>
                        </a:xfrm>
                        <a:custGeom>
                          <a:avLst/>
                          <a:gdLst/>
                          <a:ahLst/>
                          <a:cxnLst/>
                          <a:rect l="0" t="0" r="0" b="0"/>
                          <a:pathLst>
                            <a:path w="34584" h="79433">
                              <a:moveTo>
                                <a:pt x="34584" y="0"/>
                              </a:moveTo>
                              <a:lnTo>
                                <a:pt x="34584" y="9810"/>
                              </a:lnTo>
                              <a:lnTo>
                                <a:pt x="26293" y="11757"/>
                              </a:lnTo>
                              <a:cubicBezTo>
                                <a:pt x="18382" y="15887"/>
                                <a:pt x="14624" y="25060"/>
                                <a:pt x="13767" y="32347"/>
                              </a:cubicBezTo>
                              <a:lnTo>
                                <a:pt x="34584" y="32347"/>
                              </a:lnTo>
                              <a:lnTo>
                                <a:pt x="34584" y="42380"/>
                              </a:lnTo>
                              <a:lnTo>
                                <a:pt x="13602" y="42380"/>
                              </a:lnTo>
                              <a:cubicBezTo>
                                <a:pt x="13761" y="51860"/>
                                <a:pt x="16916" y="58547"/>
                                <a:pt x="21815" y="62863"/>
                              </a:cubicBezTo>
                              <a:lnTo>
                                <a:pt x="34584" y="67146"/>
                              </a:lnTo>
                              <a:lnTo>
                                <a:pt x="34584" y="79433"/>
                              </a:lnTo>
                              <a:lnTo>
                                <a:pt x="22342" y="77298"/>
                              </a:lnTo>
                              <a:cubicBezTo>
                                <a:pt x="8108" y="71775"/>
                                <a:pt x="0" y="58550"/>
                                <a:pt x="0" y="41110"/>
                              </a:cubicBezTo>
                              <a:cubicBezTo>
                                <a:pt x="0" y="23669"/>
                                <a:pt x="7830" y="9008"/>
                                <a:pt x="21383" y="2767"/>
                              </a:cubicBezTo>
                              <a:lnTo>
                                <a:pt x="345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9" name="Shape 89"/>
                      <wps:cNvSpPr/>
                      <wps:spPr>
                        <a:xfrm>
                          <a:off x="1131154" y="579979"/>
                          <a:ext cx="30033" cy="14974"/>
                        </a:xfrm>
                        <a:custGeom>
                          <a:avLst/>
                          <a:gdLst/>
                          <a:ahLst/>
                          <a:cxnLst/>
                          <a:rect l="0" t="0" r="0" b="0"/>
                          <a:pathLst>
                            <a:path w="30033" h="14974">
                              <a:moveTo>
                                <a:pt x="27620" y="0"/>
                              </a:moveTo>
                              <a:lnTo>
                                <a:pt x="30033" y="10046"/>
                              </a:lnTo>
                              <a:cubicBezTo>
                                <a:pt x="25004" y="12281"/>
                                <a:pt x="16432" y="14974"/>
                                <a:pt x="3960" y="14974"/>
                              </a:cubicBezTo>
                              <a:lnTo>
                                <a:pt x="0" y="14283"/>
                              </a:lnTo>
                              <a:lnTo>
                                <a:pt x="0" y="1996"/>
                              </a:lnTo>
                              <a:lnTo>
                                <a:pt x="5904" y="3976"/>
                              </a:lnTo>
                              <a:cubicBezTo>
                                <a:pt x="16114" y="3976"/>
                                <a:pt x="22248"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0" name="Shape 90"/>
                      <wps:cNvSpPr/>
                      <wps:spPr>
                        <a:xfrm>
                          <a:off x="1131154" y="514371"/>
                          <a:ext cx="34567" cy="42837"/>
                        </a:xfrm>
                        <a:custGeom>
                          <a:avLst/>
                          <a:gdLst/>
                          <a:ahLst/>
                          <a:cxnLst/>
                          <a:rect l="0" t="0" r="0" b="0"/>
                          <a:pathLst>
                            <a:path w="34567" h="42837">
                              <a:moveTo>
                                <a:pt x="2182" y="0"/>
                              </a:moveTo>
                              <a:cubicBezTo>
                                <a:pt x="27773" y="0"/>
                                <a:pt x="34567" y="22136"/>
                                <a:pt x="34567" y="36296"/>
                              </a:cubicBezTo>
                              <a:cubicBezTo>
                                <a:pt x="34567" y="39167"/>
                                <a:pt x="34250" y="41415"/>
                                <a:pt x="34085" y="42837"/>
                              </a:cubicBezTo>
                              <a:lnTo>
                                <a:pt x="0" y="42837"/>
                              </a:lnTo>
                              <a:lnTo>
                                <a:pt x="0" y="32804"/>
                              </a:lnTo>
                              <a:lnTo>
                                <a:pt x="20813" y="32804"/>
                              </a:lnTo>
                              <a:cubicBezTo>
                                <a:pt x="20966" y="23888"/>
                                <a:pt x="17080" y="10020"/>
                                <a:pt x="1052" y="10020"/>
                              </a:cubicBezTo>
                              <a:lnTo>
                                <a:pt x="0" y="1026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1" name="Shape 91"/>
                      <wps:cNvSpPr/>
                      <wps:spPr>
                        <a:xfrm>
                          <a:off x="1177233" y="545591"/>
                          <a:ext cx="30861" cy="49370"/>
                        </a:xfrm>
                        <a:custGeom>
                          <a:avLst/>
                          <a:gdLst/>
                          <a:ahLst/>
                          <a:cxnLst/>
                          <a:rect l="0" t="0" r="0" b="0"/>
                          <a:pathLst>
                            <a:path w="30861" h="49370">
                              <a:moveTo>
                                <a:pt x="30861" y="0"/>
                              </a:moveTo>
                              <a:lnTo>
                                <a:pt x="30861" y="10457"/>
                              </a:lnTo>
                              <a:lnTo>
                                <a:pt x="25032" y="11224"/>
                              </a:lnTo>
                              <a:cubicBezTo>
                                <a:pt x="18675" y="13734"/>
                                <a:pt x="14262" y="18153"/>
                                <a:pt x="14262" y="25634"/>
                              </a:cubicBezTo>
                              <a:cubicBezTo>
                                <a:pt x="14262" y="34714"/>
                                <a:pt x="20409" y="39019"/>
                                <a:pt x="27699" y="39019"/>
                              </a:cubicBezTo>
                              <a:lnTo>
                                <a:pt x="30861" y="38002"/>
                              </a:lnTo>
                              <a:lnTo>
                                <a:pt x="30861" y="47726"/>
                              </a:lnTo>
                              <a:lnTo>
                                <a:pt x="23965" y="49370"/>
                              </a:lnTo>
                              <a:cubicBezTo>
                                <a:pt x="8090" y="49370"/>
                                <a:pt x="0" y="38359"/>
                                <a:pt x="0" y="27222"/>
                              </a:cubicBezTo>
                              <a:cubicBezTo>
                                <a:pt x="0" y="13248"/>
                                <a:pt x="9472" y="4025"/>
                                <a:pt x="2698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2" name="Shape 92"/>
                      <wps:cNvSpPr/>
                      <wps:spPr>
                        <a:xfrm>
                          <a:off x="1182897" y="514515"/>
                          <a:ext cx="25197" cy="15942"/>
                        </a:xfrm>
                        <a:custGeom>
                          <a:avLst/>
                          <a:gdLst/>
                          <a:ahLst/>
                          <a:cxnLst/>
                          <a:rect l="0" t="0" r="0" b="0"/>
                          <a:pathLst>
                            <a:path w="25197" h="15942">
                              <a:moveTo>
                                <a:pt x="25197" y="0"/>
                              </a:moveTo>
                              <a:lnTo>
                                <a:pt x="25197" y="10522"/>
                              </a:lnTo>
                              <a:lnTo>
                                <a:pt x="23647" y="10215"/>
                              </a:lnTo>
                              <a:cubicBezTo>
                                <a:pt x="16358" y="10215"/>
                                <a:pt x="8738" y="12425"/>
                                <a:pt x="3252" y="15942"/>
                              </a:cubicBezTo>
                              <a:lnTo>
                                <a:pt x="0" y="6684"/>
                              </a:lnTo>
                              <a:lnTo>
                                <a:pt x="251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3" name="Shape 93"/>
                      <wps:cNvSpPr/>
                      <wps:spPr>
                        <a:xfrm>
                          <a:off x="1208094" y="514367"/>
                          <a:ext cx="31648" cy="78949"/>
                        </a:xfrm>
                        <a:custGeom>
                          <a:avLst/>
                          <a:gdLst/>
                          <a:ahLst/>
                          <a:cxnLst/>
                          <a:rect l="0" t="0" r="0" b="0"/>
                          <a:pathLst>
                            <a:path w="31648" h="78949">
                              <a:moveTo>
                                <a:pt x="559" y="0"/>
                              </a:moveTo>
                              <a:cubicBezTo>
                                <a:pt x="24524" y="0"/>
                                <a:pt x="30353" y="16090"/>
                                <a:pt x="30353" y="31534"/>
                              </a:cubicBezTo>
                              <a:lnTo>
                                <a:pt x="30353" y="60363"/>
                              </a:lnTo>
                              <a:cubicBezTo>
                                <a:pt x="30353" y="67056"/>
                                <a:pt x="30696" y="73596"/>
                                <a:pt x="31648" y="78841"/>
                              </a:cubicBezTo>
                              <a:lnTo>
                                <a:pt x="18694" y="78841"/>
                              </a:lnTo>
                              <a:lnTo>
                                <a:pt x="17564" y="69126"/>
                              </a:lnTo>
                              <a:lnTo>
                                <a:pt x="17069" y="69126"/>
                              </a:lnTo>
                              <a:cubicBezTo>
                                <a:pt x="14891" y="72148"/>
                                <a:pt x="11694" y="75016"/>
                                <a:pt x="7644" y="77126"/>
                              </a:cubicBezTo>
                              <a:lnTo>
                                <a:pt x="0" y="78949"/>
                              </a:lnTo>
                              <a:lnTo>
                                <a:pt x="0" y="69225"/>
                              </a:lnTo>
                              <a:lnTo>
                                <a:pt x="9278" y="66238"/>
                              </a:lnTo>
                              <a:cubicBezTo>
                                <a:pt x="12453" y="63827"/>
                                <a:pt x="14637" y="60598"/>
                                <a:pt x="15773" y="57328"/>
                              </a:cubicBezTo>
                              <a:cubicBezTo>
                                <a:pt x="16269" y="55905"/>
                                <a:pt x="16599" y="54305"/>
                                <a:pt x="16599" y="52870"/>
                              </a:cubicBezTo>
                              <a:lnTo>
                                <a:pt x="16599" y="39497"/>
                              </a:lnTo>
                              <a:lnTo>
                                <a:pt x="0" y="41680"/>
                              </a:lnTo>
                              <a:lnTo>
                                <a:pt x="0" y="31224"/>
                              </a:lnTo>
                              <a:lnTo>
                                <a:pt x="16269" y="29769"/>
                              </a:lnTo>
                              <a:lnTo>
                                <a:pt x="16269" y="28181"/>
                              </a:lnTo>
                              <a:cubicBezTo>
                                <a:pt x="16269" y="23419"/>
                                <a:pt x="15269" y="15777"/>
                                <a:pt x="8002" y="12254"/>
                              </a:cubicBezTo>
                              <a:lnTo>
                                <a:pt x="0" y="10670"/>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4" name="Shape 94"/>
                      <wps:cNvSpPr/>
                      <wps:spPr>
                        <a:xfrm>
                          <a:off x="1260811" y="514368"/>
                          <a:ext cx="39357" cy="78842"/>
                        </a:xfrm>
                        <a:custGeom>
                          <a:avLst/>
                          <a:gdLst/>
                          <a:ahLst/>
                          <a:cxnLst/>
                          <a:rect l="0" t="0" r="0" b="0"/>
                          <a:pathLst>
                            <a:path w="39357" h="78842">
                              <a:moveTo>
                                <a:pt x="35306" y="0"/>
                              </a:moveTo>
                              <a:cubicBezTo>
                                <a:pt x="36932" y="0"/>
                                <a:pt x="38075" y="153"/>
                                <a:pt x="39357" y="470"/>
                              </a:cubicBezTo>
                              <a:lnTo>
                                <a:pt x="39357" y="13691"/>
                              </a:lnTo>
                              <a:cubicBezTo>
                                <a:pt x="37897" y="13374"/>
                                <a:pt x="36437" y="13221"/>
                                <a:pt x="34493" y="13221"/>
                              </a:cubicBezTo>
                              <a:cubicBezTo>
                                <a:pt x="24448" y="13221"/>
                                <a:pt x="17323" y="20675"/>
                                <a:pt x="15393" y="31204"/>
                              </a:cubicBezTo>
                              <a:cubicBezTo>
                                <a:pt x="15063" y="33122"/>
                                <a:pt x="14732" y="35357"/>
                                <a:pt x="14732" y="37744"/>
                              </a:cubicBezTo>
                              <a:lnTo>
                                <a:pt x="14732" y="78842"/>
                              </a:lnTo>
                              <a:lnTo>
                                <a:pt x="648" y="78842"/>
                              </a:lnTo>
                              <a:lnTo>
                                <a:pt x="648" y="25794"/>
                              </a:lnTo>
                              <a:cubicBezTo>
                                <a:pt x="648" y="16726"/>
                                <a:pt x="483" y="8903"/>
                                <a:pt x="0" y="1753"/>
                              </a:cubicBezTo>
                              <a:lnTo>
                                <a:pt x="12472" y="1753"/>
                              </a:lnTo>
                              <a:lnTo>
                                <a:pt x="12954" y="16878"/>
                              </a:lnTo>
                              <a:lnTo>
                                <a:pt x="13602" y="16878"/>
                              </a:lnTo>
                              <a:cubicBezTo>
                                <a:pt x="17171"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5" name="Shape 95"/>
                      <wps:cNvSpPr/>
                      <wps:spPr>
                        <a:xfrm>
                          <a:off x="1307137" y="514517"/>
                          <a:ext cx="61862" cy="80442"/>
                        </a:xfrm>
                        <a:custGeom>
                          <a:avLst/>
                          <a:gdLst/>
                          <a:ahLst/>
                          <a:cxnLst/>
                          <a:rect l="0" t="0" r="0" b="0"/>
                          <a:pathLst>
                            <a:path w="61862" h="80442">
                              <a:moveTo>
                                <a:pt x="42101" y="0"/>
                              </a:moveTo>
                              <a:cubicBezTo>
                                <a:pt x="50533" y="0"/>
                                <a:pt x="57976" y="2070"/>
                                <a:pt x="61862" y="3988"/>
                              </a:cubicBezTo>
                              <a:lnTo>
                                <a:pt x="58624" y="14808"/>
                              </a:lnTo>
                              <a:cubicBezTo>
                                <a:pt x="55232" y="12904"/>
                                <a:pt x="49873" y="11151"/>
                                <a:pt x="42101" y="11151"/>
                              </a:cubicBezTo>
                              <a:cubicBezTo>
                                <a:pt x="24130" y="11151"/>
                                <a:pt x="14415" y="24219"/>
                                <a:pt x="14415" y="40298"/>
                              </a:cubicBezTo>
                              <a:cubicBezTo>
                                <a:pt x="14415" y="58116"/>
                                <a:pt x="26074" y="69127"/>
                                <a:pt x="41618" y="69127"/>
                              </a:cubicBezTo>
                              <a:cubicBezTo>
                                <a:pt x="49721" y="69127"/>
                                <a:pt x="55055" y="67069"/>
                                <a:pt x="59119" y="65304"/>
                              </a:cubicBezTo>
                              <a:lnTo>
                                <a:pt x="61544" y="75819"/>
                              </a:lnTo>
                              <a:cubicBezTo>
                                <a:pt x="57810" y="77737"/>
                                <a:pt x="49556" y="80442"/>
                                <a:pt x="39028" y="80442"/>
                              </a:cubicBezTo>
                              <a:cubicBezTo>
                                <a:pt x="15380" y="80442"/>
                                <a:pt x="0" y="64504"/>
                                <a:pt x="0" y="40945"/>
                              </a:cubicBezTo>
                              <a:cubicBezTo>
                                <a:pt x="0" y="17209"/>
                                <a:pt x="16523" y="0"/>
                                <a:pt x="4210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6" name="Shape 96"/>
                      <wps:cNvSpPr/>
                      <wps:spPr>
                        <a:xfrm>
                          <a:off x="1385364" y="480116"/>
                          <a:ext cx="66739" cy="113093"/>
                        </a:xfrm>
                        <a:custGeom>
                          <a:avLst/>
                          <a:gdLst/>
                          <a:ahLst/>
                          <a:cxnLst/>
                          <a:rect l="0" t="0" r="0" b="0"/>
                          <a:pathLst>
                            <a:path w="66739" h="113093">
                              <a:moveTo>
                                <a:pt x="0" y="0"/>
                              </a:moveTo>
                              <a:lnTo>
                                <a:pt x="14262" y="0"/>
                              </a:lnTo>
                              <a:lnTo>
                                <a:pt x="14262" y="48095"/>
                              </a:lnTo>
                              <a:lnTo>
                                <a:pt x="14580" y="48095"/>
                              </a:lnTo>
                              <a:cubicBezTo>
                                <a:pt x="16840" y="44120"/>
                                <a:pt x="20409" y="40601"/>
                                <a:pt x="24791" y="38226"/>
                              </a:cubicBezTo>
                              <a:cubicBezTo>
                                <a:pt x="28994" y="35839"/>
                                <a:pt x="34010" y="34251"/>
                                <a:pt x="39357" y="34251"/>
                              </a:cubicBezTo>
                              <a:cubicBezTo>
                                <a:pt x="49899" y="34251"/>
                                <a:pt x="66739" y="40601"/>
                                <a:pt x="66739" y="67208"/>
                              </a:cubicBezTo>
                              <a:lnTo>
                                <a:pt x="66739" y="113093"/>
                              </a:lnTo>
                              <a:lnTo>
                                <a:pt x="52489" y="113093"/>
                              </a:lnTo>
                              <a:lnTo>
                                <a:pt x="52489" y="68808"/>
                              </a:lnTo>
                              <a:cubicBezTo>
                                <a:pt x="52489" y="56387"/>
                                <a:pt x="47790" y="45859"/>
                                <a:pt x="34341" y="45859"/>
                              </a:cubicBezTo>
                              <a:cubicBezTo>
                                <a:pt x="25121" y="45859"/>
                                <a:pt x="17831" y="52235"/>
                                <a:pt x="15227" y="59892"/>
                              </a:cubicBezTo>
                              <a:cubicBezTo>
                                <a:pt x="14427" y="61810"/>
                                <a:pt x="14262" y="63881"/>
                                <a:pt x="14262" y="66573"/>
                              </a:cubicBezTo>
                              <a:lnTo>
                                <a:pt x="14262" y="113093"/>
                              </a:lnTo>
                              <a:lnTo>
                                <a:pt x="0" y="11309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7" name="Shape 97"/>
                      <wps:cNvSpPr/>
                      <wps:spPr>
                        <a:xfrm>
                          <a:off x="1503596" y="484091"/>
                          <a:ext cx="82944" cy="110858"/>
                        </a:xfrm>
                        <a:custGeom>
                          <a:avLst/>
                          <a:gdLst/>
                          <a:ahLst/>
                          <a:cxnLst/>
                          <a:rect l="0" t="0" r="0" b="0"/>
                          <a:pathLst>
                            <a:path w="82944" h="110858">
                              <a:moveTo>
                                <a:pt x="57036" y="0"/>
                              </a:moveTo>
                              <a:cubicBezTo>
                                <a:pt x="70624" y="0"/>
                                <a:pt x="79222" y="2883"/>
                                <a:pt x="82944" y="4776"/>
                              </a:cubicBezTo>
                              <a:lnTo>
                                <a:pt x="79540" y="16078"/>
                              </a:lnTo>
                              <a:cubicBezTo>
                                <a:pt x="74206" y="13551"/>
                                <a:pt x="66586" y="11646"/>
                                <a:pt x="57506" y="11646"/>
                              </a:cubicBezTo>
                              <a:cubicBezTo>
                                <a:pt x="31903" y="11646"/>
                                <a:pt x="14897" y="27724"/>
                                <a:pt x="14897" y="55918"/>
                              </a:cubicBezTo>
                              <a:cubicBezTo>
                                <a:pt x="14897" y="82194"/>
                                <a:pt x="30290" y="99085"/>
                                <a:pt x="56858" y="99085"/>
                              </a:cubicBezTo>
                              <a:cubicBezTo>
                                <a:pt x="65443" y="99085"/>
                                <a:pt x="74206" y="97333"/>
                                <a:pt x="79870" y="94615"/>
                              </a:cubicBezTo>
                              <a:lnTo>
                                <a:pt x="82779" y="105614"/>
                              </a:lnTo>
                              <a:cubicBezTo>
                                <a:pt x="77597" y="108166"/>
                                <a:pt x="67234" y="110858"/>
                                <a:pt x="53937" y="110858"/>
                              </a:cubicBezTo>
                              <a:cubicBezTo>
                                <a:pt x="23178" y="110858"/>
                                <a:pt x="0" y="91593"/>
                                <a:pt x="0" y="56388"/>
                              </a:cubicBezTo>
                              <a:cubicBezTo>
                                <a:pt x="0" y="22784"/>
                                <a:pt x="23178" y="0"/>
                                <a:pt x="5703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8" name="Shape 98"/>
                      <wps:cNvSpPr/>
                      <wps:spPr>
                        <a:xfrm>
                          <a:off x="1596094" y="514828"/>
                          <a:ext cx="34585" cy="79433"/>
                        </a:xfrm>
                        <a:custGeom>
                          <a:avLst/>
                          <a:gdLst/>
                          <a:ahLst/>
                          <a:cxnLst/>
                          <a:rect l="0" t="0" r="0" b="0"/>
                          <a:pathLst>
                            <a:path w="34585" h="79433">
                              <a:moveTo>
                                <a:pt x="34585" y="0"/>
                              </a:moveTo>
                              <a:lnTo>
                                <a:pt x="34585" y="9807"/>
                              </a:lnTo>
                              <a:lnTo>
                                <a:pt x="26287" y="11757"/>
                              </a:lnTo>
                              <a:cubicBezTo>
                                <a:pt x="18377" y="15887"/>
                                <a:pt x="14615" y="25060"/>
                                <a:pt x="13767" y="32347"/>
                              </a:cubicBezTo>
                              <a:lnTo>
                                <a:pt x="34585" y="32347"/>
                              </a:lnTo>
                              <a:lnTo>
                                <a:pt x="34585" y="42380"/>
                              </a:lnTo>
                              <a:lnTo>
                                <a:pt x="13615" y="42380"/>
                              </a:lnTo>
                              <a:cubicBezTo>
                                <a:pt x="13774" y="51860"/>
                                <a:pt x="16929" y="58547"/>
                                <a:pt x="21829" y="62863"/>
                              </a:cubicBezTo>
                              <a:lnTo>
                                <a:pt x="34585" y="67142"/>
                              </a:lnTo>
                              <a:lnTo>
                                <a:pt x="34585" y="79433"/>
                              </a:lnTo>
                              <a:lnTo>
                                <a:pt x="22342" y="77298"/>
                              </a:lnTo>
                              <a:cubicBezTo>
                                <a:pt x="8108" y="71775"/>
                                <a:pt x="0" y="58550"/>
                                <a:pt x="0" y="41110"/>
                              </a:cubicBezTo>
                              <a:cubicBezTo>
                                <a:pt x="0" y="23669"/>
                                <a:pt x="7837" y="9008"/>
                                <a:pt x="21389" y="2767"/>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9" name="Shape 99"/>
                      <wps:cNvSpPr/>
                      <wps:spPr>
                        <a:xfrm>
                          <a:off x="1630679" y="579979"/>
                          <a:ext cx="30046" cy="14974"/>
                        </a:xfrm>
                        <a:custGeom>
                          <a:avLst/>
                          <a:gdLst/>
                          <a:ahLst/>
                          <a:cxnLst/>
                          <a:rect l="0" t="0" r="0" b="0"/>
                          <a:pathLst>
                            <a:path w="30046" h="14974">
                              <a:moveTo>
                                <a:pt x="27620" y="0"/>
                              </a:moveTo>
                              <a:lnTo>
                                <a:pt x="30046" y="10046"/>
                              </a:lnTo>
                              <a:cubicBezTo>
                                <a:pt x="25029" y="12281"/>
                                <a:pt x="16432" y="14974"/>
                                <a:pt x="3960" y="14974"/>
                              </a:cubicBezTo>
                              <a:lnTo>
                                <a:pt x="0" y="14283"/>
                              </a:lnTo>
                              <a:lnTo>
                                <a:pt x="0" y="1991"/>
                              </a:lnTo>
                              <a:lnTo>
                                <a:pt x="5916" y="3976"/>
                              </a:lnTo>
                              <a:cubicBezTo>
                                <a:pt x="16114" y="3976"/>
                                <a:pt x="22261"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0" name="Shape 100"/>
                      <wps:cNvSpPr/>
                      <wps:spPr>
                        <a:xfrm>
                          <a:off x="1630679" y="514371"/>
                          <a:ext cx="34580" cy="42837"/>
                        </a:xfrm>
                        <a:custGeom>
                          <a:avLst/>
                          <a:gdLst/>
                          <a:ahLst/>
                          <a:cxnLst/>
                          <a:rect l="0" t="0" r="0" b="0"/>
                          <a:pathLst>
                            <a:path w="34580" h="42837">
                              <a:moveTo>
                                <a:pt x="2182" y="0"/>
                              </a:moveTo>
                              <a:cubicBezTo>
                                <a:pt x="27773" y="0"/>
                                <a:pt x="34580" y="22136"/>
                                <a:pt x="34580" y="36296"/>
                              </a:cubicBezTo>
                              <a:cubicBezTo>
                                <a:pt x="34580" y="39167"/>
                                <a:pt x="34250" y="41415"/>
                                <a:pt x="34097" y="42837"/>
                              </a:cubicBezTo>
                              <a:lnTo>
                                <a:pt x="0" y="42837"/>
                              </a:lnTo>
                              <a:lnTo>
                                <a:pt x="0" y="32804"/>
                              </a:lnTo>
                              <a:lnTo>
                                <a:pt x="20813" y="32804"/>
                              </a:lnTo>
                              <a:cubicBezTo>
                                <a:pt x="20978" y="23888"/>
                                <a:pt x="17079" y="10020"/>
                                <a:pt x="1039" y="10020"/>
                              </a:cubicBezTo>
                              <a:lnTo>
                                <a:pt x="0" y="10264"/>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1" name="Shape 101"/>
                      <wps:cNvSpPr/>
                      <wps:spPr>
                        <a:xfrm>
                          <a:off x="1682268" y="514368"/>
                          <a:ext cx="67374" cy="78842"/>
                        </a:xfrm>
                        <a:custGeom>
                          <a:avLst/>
                          <a:gdLst/>
                          <a:ahLst/>
                          <a:cxnLst/>
                          <a:rect l="0" t="0" r="0" b="0"/>
                          <a:pathLst>
                            <a:path w="67374" h="78842">
                              <a:moveTo>
                                <a:pt x="39688" y="0"/>
                              </a:moveTo>
                              <a:cubicBezTo>
                                <a:pt x="50533" y="0"/>
                                <a:pt x="67374" y="6350"/>
                                <a:pt x="67374" y="32804"/>
                              </a:cubicBezTo>
                              <a:lnTo>
                                <a:pt x="67374" y="78842"/>
                              </a:lnTo>
                              <a:lnTo>
                                <a:pt x="53125" y="78842"/>
                              </a:lnTo>
                              <a:lnTo>
                                <a:pt x="53125" y="34404"/>
                              </a:lnTo>
                              <a:cubicBezTo>
                                <a:pt x="53125" y="21971"/>
                                <a:pt x="48438" y="11608"/>
                                <a:pt x="34989" y="11608"/>
                              </a:cubicBezTo>
                              <a:cubicBezTo>
                                <a:pt x="25591" y="11608"/>
                                <a:pt x="18288" y="18161"/>
                                <a:pt x="15875" y="25959"/>
                              </a:cubicBezTo>
                              <a:cubicBezTo>
                                <a:pt x="15228" y="27711"/>
                                <a:pt x="14910" y="30099"/>
                                <a:pt x="14910" y="32486"/>
                              </a:cubicBezTo>
                              <a:lnTo>
                                <a:pt x="14910" y="78842"/>
                              </a:lnTo>
                              <a:lnTo>
                                <a:pt x="648" y="78842"/>
                              </a:lnTo>
                              <a:lnTo>
                                <a:pt x="648" y="22619"/>
                              </a:lnTo>
                              <a:cubicBezTo>
                                <a:pt x="648" y="14643"/>
                                <a:pt x="471" y="8128"/>
                                <a:pt x="0" y="1753"/>
                              </a:cubicBezTo>
                              <a:lnTo>
                                <a:pt x="12636" y="1753"/>
                              </a:lnTo>
                              <a:lnTo>
                                <a:pt x="13437" y="14478"/>
                              </a:lnTo>
                              <a:lnTo>
                                <a:pt x="13767" y="14478"/>
                              </a:lnTo>
                              <a:cubicBezTo>
                                <a:pt x="17653" y="7163"/>
                                <a:pt x="26708"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2" name="Shape 102"/>
                      <wps:cNvSpPr/>
                      <wps:spPr>
                        <a:xfrm>
                          <a:off x="1763244" y="497643"/>
                          <a:ext cx="46494" cy="97307"/>
                        </a:xfrm>
                        <a:custGeom>
                          <a:avLst/>
                          <a:gdLst/>
                          <a:ahLst/>
                          <a:cxnLst/>
                          <a:rect l="0" t="0" r="0" b="0"/>
                          <a:pathLst>
                            <a:path w="46494" h="97307">
                              <a:moveTo>
                                <a:pt x="26085" y="0"/>
                              </a:moveTo>
                              <a:lnTo>
                                <a:pt x="26085" y="18479"/>
                              </a:lnTo>
                              <a:lnTo>
                                <a:pt x="46494" y="18479"/>
                              </a:lnTo>
                              <a:lnTo>
                                <a:pt x="46494" y="29146"/>
                              </a:lnTo>
                              <a:lnTo>
                                <a:pt x="26085" y="29146"/>
                              </a:lnTo>
                              <a:lnTo>
                                <a:pt x="26085" y="70714"/>
                              </a:lnTo>
                              <a:cubicBezTo>
                                <a:pt x="26085" y="80276"/>
                                <a:pt x="28842" y="85687"/>
                                <a:pt x="36779" y="85687"/>
                              </a:cubicBezTo>
                              <a:cubicBezTo>
                                <a:pt x="40665" y="85687"/>
                                <a:pt x="42938" y="85369"/>
                                <a:pt x="45047" y="84734"/>
                              </a:cubicBezTo>
                              <a:lnTo>
                                <a:pt x="45682" y="95250"/>
                              </a:lnTo>
                              <a:cubicBezTo>
                                <a:pt x="42938" y="96355"/>
                                <a:pt x="38557" y="97307"/>
                                <a:pt x="33045" y="97307"/>
                              </a:cubicBezTo>
                              <a:cubicBezTo>
                                <a:pt x="26415" y="97307"/>
                                <a:pt x="21069" y="95098"/>
                                <a:pt x="17666" y="91249"/>
                              </a:cubicBezTo>
                              <a:cubicBezTo>
                                <a:pt x="13614" y="87122"/>
                                <a:pt x="12154" y="80276"/>
                                <a:pt x="12154" y="71184"/>
                              </a:cubicBezTo>
                              <a:lnTo>
                                <a:pt x="12154" y="29146"/>
                              </a:lnTo>
                              <a:lnTo>
                                <a:pt x="0" y="29146"/>
                              </a:lnTo>
                              <a:lnTo>
                                <a:pt x="0" y="18479"/>
                              </a:lnTo>
                              <a:lnTo>
                                <a:pt x="12154" y="18479"/>
                              </a:lnTo>
                              <a:lnTo>
                                <a:pt x="12154" y="4293"/>
                              </a:lnTo>
                              <a:lnTo>
                                <a:pt x="260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3" name="Shape 103"/>
                      <wps:cNvSpPr/>
                      <wps:spPr>
                        <a:xfrm>
                          <a:off x="1825130" y="514368"/>
                          <a:ext cx="39344" cy="78842"/>
                        </a:xfrm>
                        <a:custGeom>
                          <a:avLst/>
                          <a:gdLst/>
                          <a:ahLst/>
                          <a:cxnLst/>
                          <a:rect l="0" t="0" r="0" b="0"/>
                          <a:pathLst>
                            <a:path w="39344" h="78842">
                              <a:moveTo>
                                <a:pt x="35306" y="0"/>
                              </a:moveTo>
                              <a:cubicBezTo>
                                <a:pt x="36919" y="0"/>
                                <a:pt x="38062" y="153"/>
                                <a:pt x="39344" y="470"/>
                              </a:cubicBezTo>
                              <a:lnTo>
                                <a:pt x="39344" y="13691"/>
                              </a:lnTo>
                              <a:cubicBezTo>
                                <a:pt x="37897" y="13374"/>
                                <a:pt x="36449" y="13221"/>
                                <a:pt x="34493" y="13221"/>
                              </a:cubicBezTo>
                              <a:cubicBezTo>
                                <a:pt x="24460" y="13221"/>
                                <a:pt x="17335" y="20675"/>
                                <a:pt x="15380" y="31204"/>
                              </a:cubicBezTo>
                              <a:cubicBezTo>
                                <a:pt x="15062" y="33122"/>
                                <a:pt x="14732" y="35357"/>
                                <a:pt x="14732" y="37744"/>
                              </a:cubicBezTo>
                              <a:lnTo>
                                <a:pt x="14732" y="78842"/>
                              </a:lnTo>
                              <a:lnTo>
                                <a:pt x="635" y="78842"/>
                              </a:lnTo>
                              <a:lnTo>
                                <a:pt x="635" y="25794"/>
                              </a:lnTo>
                              <a:cubicBezTo>
                                <a:pt x="635" y="16726"/>
                                <a:pt x="482" y="8903"/>
                                <a:pt x="0" y="1753"/>
                              </a:cubicBezTo>
                              <a:lnTo>
                                <a:pt x="12471" y="1753"/>
                              </a:lnTo>
                              <a:lnTo>
                                <a:pt x="12953" y="16878"/>
                              </a:lnTo>
                              <a:lnTo>
                                <a:pt x="13601" y="16878"/>
                              </a:lnTo>
                              <a:cubicBezTo>
                                <a:pt x="17170"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4" name="Shape 104"/>
                      <wps:cNvSpPr/>
                      <wps:spPr>
                        <a:xfrm>
                          <a:off x="1871444" y="514831"/>
                          <a:ext cx="34585" cy="79429"/>
                        </a:xfrm>
                        <a:custGeom>
                          <a:avLst/>
                          <a:gdLst/>
                          <a:ahLst/>
                          <a:cxnLst/>
                          <a:rect l="0" t="0" r="0" b="0"/>
                          <a:pathLst>
                            <a:path w="34585" h="79429">
                              <a:moveTo>
                                <a:pt x="34585" y="0"/>
                              </a:moveTo>
                              <a:lnTo>
                                <a:pt x="34585" y="9805"/>
                              </a:lnTo>
                              <a:lnTo>
                                <a:pt x="26287" y="11754"/>
                              </a:lnTo>
                              <a:cubicBezTo>
                                <a:pt x="18377" y="15885"/>
                                <a:pt x="14615" y="25057"/>
                                <a:pt x="13767" y="32345"/>
                              </a:cubicBezTo>
                              <a:lnTo>
                                <a:pt x="34585" y="32345"/>
                              </a:lnTo>
                              <a:lnTo>
                                <a:pt x="34585" y="42377"/>
                              </a:lnTo>
                              <a:lnTo>
                                <a:pt x="13602" y="42377"/>
                              </a:lnTo>
                              <a:cubicBezTo>
                                <a:pt x="13767" y="51857"/>
                                <a:pt x="16927" y="58544"/>
                                <a:pt x="21827" y="62861"/>
                              </a:cubicBezTo>
                              <a:lnTo>
                                <a:pt x="34585" y="67139"/>
                              </a:lnTo>
                              <a:lnTo>
                                <a:pt x="34585" y="79429"/>
                              </a:lnTo>
                              <a:lnTo>
                                <a:pt x="22347"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5" name="Shape 105"/>
                      <wps:cNvSpPr/>
                      <wps:spPr>
                        <a:xfrm>
                          <a:off x="1906029" y="579979"/>
                          <a:ext cx="30046" cy="14974"/>
                        </a:xfrm>
                        <a:custGeom>
                          <a:avLst/>
                          <a:gdLst/>
                          <a:ahLst/>
                          <a:cxnLst/>
                          <a:rect l="0" t="0" r="0" b="0"/>
                          <a:pathLst>
                            <a:path w="30046" h="14974">
                              <a:moveTo>
                                <a:pt x="27620" y="0"/>
                              </a:moveTo>
                              <a:lnTo>
                                <a:pt x="30046" y="10046"/>
                              </a:lnTo>
                              <a:cubicBezTo>
                                <a:pt x="25029" y="12281"/>
                                <a:pt x="16432" y="14974"/>
                                <a:pt x="3973" y="14974"/>
                              </a:cubicBezTo>
                              <a:lnTo>
                                <a:pt x="0" y="14281"/>
                              </a:lnTo>
                              <a:lnTo>
                                <a:pt x="0" y="1991"/>
                              </a:lnTo>
                              <a:lnTo>
                                <a:pt x="5916" y="3976"/>
                              </a:lnTo>
                              <a:cubicBezTo>
                                <a:pt x="16127"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6" name="Shape 106"/>
                      <wps:cNvSpPr/>
                      <wps:spPr>
                        <a:xfrm>
                          <a:off x="1906029" y="514371"/>
                          <a:ext cx="34580" cy="42837"/>
                        </a:xfrm>
                        <a:custGeom>
                          <a:avLst/>
                          <a:gdLst/>
                          <a:ahLst/>
                          <a:cxnLst/>
                          <a:rect l="0" t="0" r="0" b="0"/>
                          <a:pathLst>
                            <a:path w="34580" h="42837">
                              <a:moveTo>
                                <a:pt x="2194" y="0"/>
                              </a:moveTo>
                              <a:cubicBezTo>
                                <a:pt x="27785" y="0"/>
                                <a:pt x="34580" y="22136"/>
                                <a:pt x="34580" y="36296"/>
                              </a:cubicBezTo>
                              <a:cubicBezTo>
                                <a:pt x="34580" y="39167"/>
                                <a:pt x="34262" y="41415"/>
                                <a:pt x="34097" y="42837"/>
                              </a:cubicBezTo>
                              <a:lnTo>
                                <a:pt x="0" y="42837"/>
                              </a:lnTo>
                              <a:lnTo>
                                <a:pt x="0" y="32804"/>
                              </a:lnTo>
                              <a:lnTo>
                                <a:pt x="20813" y="32804"/>
                              </a:lnTo>
                              <a:cubicBezTo>
                                <a:pt x="20978" y="23888"/>
                                <a:pt x="17092" y="10020"/>
                                <a:pt x="1039" y="10020"/>
                              </a:cubicBezTo>
                              <a:lnTo>
                                <a:pt x="0" y="10264"/>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7" name="Shape 107"/>
                      <wps:cNvSpPr/>
                      <wps:spPr>
                        <a:xfrm>
                          <a:off x="889" y="441325"/>
                          <a:ext cx="1943100" cy="0"/>
                        </a:xfrm>
                        <a:custGeom>
                          <a:avLst/>
                          <a:gdLst/>
                          <a:ahLst/>
                          <a:cxnLst/>
                          <a:rect l="0" t="0" r="0" b="0"/>
                          <a:pathLst>
                            <a:path w="1943100">
                              <a:moveTo>
                                <a:pt x="0" y="0"/>
                              </a:moveTo>
                              <a:lnTo>
                                <a:pt x="1943100" y="0"/>
                              </a:lnTo>
                            </a:path>
                          </a:pathLst>
                        </a:custGeom>
                        <a:ln w="9766"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229BC91" id="Group 24985" o:spid="_x0000_s1026" alt="Title: SPRC Logo - Description: SPRC Logo" style="position:absolute;margin-left:427.95pt;margin-top:752.3pt;width:132.3pt;height:41.05pt;z-index:251661312;mso-position-horizontal-relative:page;mso-position-vertical-relative:page;mso-width-relative:margin;mso-height-relative:margin" coordsize="19439,6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">
              <v:shape id="Shape 14" o:spid="_x0000_s1027" style="position:absolute;left:61;width:2130;height:3937;visibility:visible;mso-wrap-style:square;v-text-anchor:top" coordsize="213004,39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" path="m174942,r12891,41186c150394,46533,59538,72212,59538,117145v,27813,43586,44933,69367,58306c175565,199517,213004,216636,213004,259969v,52426,-63843,109664,-181699,133731l15342,353581c75502,342888,152235,316141,152235,272809v,-26746,-19647,-40653,-63843,-61519c36208,186690,,164224,,126238,,69532,90843,16573,174942,xe" fillcolor="#211d1f" stroked="f" strokeweight="0">
                <v:stroke miterlimit="83231f" joinstyle="miter"/>
                <v:path arrowok="t" textboxrect="0,0,213004,393700"/>
              </v:shape>
              <v:shape id="Shape 15" o:spid="_x0000_s1028" style="position:absolute;left:3762;top:96;width:1237;height:3744;visibility:visible;mso-wrap-style:square;v-text-anchor:top" coordsize="123698,374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" path="m1232,c27013,,78575,1600,116637,6947r7061,1656l123698,48775,97856,42734c85703,40895,71977,39774,56477,39573r,185623c75812,221586,93883,216739,110112,210579r13586,-7175l123698,243901,56477,262648r,31560c56477,304902,56477,363207,57708,374447l,374447c1232,351434,3073,222529,3073,184544r,-58839c3073,113399,1232,8013,1232,xe" fillcolor="#211d1f" stroked="f" strokeweight="0">
                <v:stroke miterlimit="83231f" joinstyle="miter"/>
                <v:path arrowok="t" textboxrect="0,0,123698,374447"/>
              </v:shape>
              <v:shape id="Shape 16" o:spid="_x0000_s1029" style="position:absolute;left:4999;top:182;width:1267;height:2353;visibility:visible;mso-wrap-style:square;v-text-anchor:top" coordsize="126759,235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" path="m,l48551,11385v49204,17250,78208,47135,78208,89664c126759,156018,83253,203157,12294,231869l,235298,,194801,29004,179484c52946,161765,67221,138495,67221,109076,67221,97036,61349,60029,6099,41597l,40172,,xe" fillcolor="#211d1f" stroked="f" strokeweight="0">
                <v:stroke miterlimit="83231f" joinstyle="miter"/>
                <v:path arrowok="t" textboxrect="0,0,126759,235298"/>
              </v:shape>
              <v:shape id="Shape 17" o:spid="_x0000_s1030" style="position:absolute;left:7616;top:96;width:3125;height:3841;visibility:visible;mso-wrap-style:square;v-text-anchor:top" coordsize="312470,384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" path="m,c28854,,80429,534,127698,5347v81014,8560,127064,38506,127064,83986c254762,134798,219773,170104,169430,197917v15355,18187,125845,137478,143040,153531l265811,384073c259067,376581,120942,218784,102527,196317v30696,-14440,92075,-47079,92075,-99504c194602,72746,174346,36906,58331,35840r,174917c58331,231077,60160,366421,61392,374447r-59538,c4305,361607,3073,192037,3073,180797r,-43865c3073,120892,1854,10161,,xe" fillcolor="#211d1f" stroked="f" strokeweight="0">
                <v:stroke miterlimit="83231f" joinstyle="miter"/>
                <v:path arrowok="t" textboxrect="0,0,312470,384073"/>
              </v:shape>
              <v:shape id="Shape 18" o:spid="_x0000_s1031" style="position:absolute;left:11434;top:10;width:3450;height:3916;visibility:visible;mso-wrap-style:square;v-text-anchor:top" coordsize="344996,391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" path="m309385,r9220,44933c178029,58852,62001,132131,62001,224142v,65253,58928,126771,205639,126771c292202,350913,317983,347700,338849,343433r6147,42787c326580,389433,298336,391567,261506,391567,52185,391567,,282448,,233235,,145504,92697,33706,309385,xe" fillcolor="#211d1f" stroked="f" strokeweight="0">
                <v:stroke miterlimit="83231f" joinstyle="miter"/>
                <v:path arrowok="t" textboxrect="0,0,344996,391567"/>
              </v:shape>
              <v:shape id="Shape 19" o:spid="_x0000_s1032" style="position:absolute;top:4841;width:660;height:1108;visibility:visible;mso-wrap-style:square;v-text-anchor:top" coordsize="66093,1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" path="m37581,c48757,,56860,2540,61712,5245l57826,16549c54270,14643,46980,11456,37099,11456v-14910,,-20587,8762,-20587,16090c16512,37579,23167,42520,38229,48247v18466,7011,27864,15774,27864,31534c66093,96342,53622,110833,27853,110833v-5264,,-10769,-797,-15689,-2071l,103827r,-39l3558,92202v6312,3823,15558,6998,25273,6998c43246,99200,51679,91719,51679,80899v,-10033,-5842,-15774,-20574,-21348c13274,53340,2263,44259,2263,29134,2263,12421,16360,,37581,xe" fillcolor="#211d1f" stroked="f" strokeweight="0">
                <v:stroke miterlimit="83231f" joinstyle="miter"/>
                <v:path arrowok="t" textboxrect="0,0,66093,110833"/>
              </v:shape>
              <v:shape id="Shape 20" o:spid="_x0000_s1033" style="position:absolute;left:800;top:5145;width:382;height:804;visibility:visible;mso-wrap-style:square;v-text-anchor:top" coordsize="38227,8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21" o:spid="_x0000_s1034" style="position:absolute;left:1182;top:5143;width:384;height:805;visibility:visible;mso-wrap-style:square;v-text-anchor:top" coordsize="38392,80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22" o:spid="_x0000_s1035" style="position:absolute;left:1689;top:5145;width:619;height:804;visibility:visible;mso-wrap-style:square;v-text-anchor:top" coordsize="61887,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" path="m42113,v8433,,15875,2070,19774,3988l58649,14821c55245,12903,49899,11150,42113,11150v-17983,,-27698,13056,-27698,29147c14415,58127,26073,69114,41631,69114v8102,,13449,-2058,17500,-3811l61557,75806v-3721,1918,-11989,4623,-22517,4623c15392,80429,,64503,,40932,,17208,16523,,42113,xe" fillcolor="#211d1f" stroked="f" strokeweight="0">
                <v:stroke miterlimit="83231f" joinstyle="miter"/>
                <v:path arrowok="t" textboxrect="0,0,61887,80429"/>
              </v:shape>
              <v:shape id="Shape 38234" o:spid="_x0000_s1036" style="position:absolute;left:2471;top:5161;width:143;height:771;visibility:visible;mso-wrap-style:square;v-text-anchor:top" coordsize="14250,77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" path="m,l14250,r,77076l,77076,,e" fillcolor="#211d1f" stroked="f" strokeweight="0">
                <v:stroke miterlimit="83231f" joinstyle="miter"/>
                <v:path arrowok="t" textboxrect="0,0,14250,77076"/>
              </v:shape>
              <v:shape id="Shape 24" o:spid="_x0000_s1037" style="position:absolute;left:2453;top:4857;width:179;height:173;visibility:visible;mso-wrap-style:square;v-text-anchor:top" coordsize="17818,17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" path="m8915,v5347,,8738,3810,8738,8750c17818,13526,14262,17348,8585,17348,3569,17348,,13526,,8750,,3810,3721,,8915,xe" fillcolor="#211d1f" stroked="f" strokeweight="0">
                <v:stroke miterlimit="83231f" joinstyle="miter"/>
                <v:path arrowok="t" textboxrect="0,0,17818,17348"/>
              </v:shape>
              <v:shape id="Shape 25" o:spid="_x0000_s1038" style="position:absolute;left:2789;top:5456;width:308;height:493;visibility:visible;mso-wrap-style:square;v-text-anchor:top" coordsize="30867,49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" path="m30867,r,10439l25033,11205c18676,13713,14262,18132,14262,25619v,9081,6160,13373,13449,13373l30867,37979r,9724l23978,49343c8103,49343,,38357,,27207,,13234,9480,4011,26998,343l30867,xe" fillcolor="#211d1f" stroked="f" strokeweight="0">
                <v:stroke miterlimit="83231f" joinstyle="miter"/>
                <v:path arrowok="t" textboxrect="0,0,30867,49343"/>
              </v:shape>
              <v:shape id="Shape 26" o:spid="_x0000_s1039" style="position:absolute;left:2845;top:5145;width:252;height:159;visibility:visible;mso-wrap-style:square;v-text-anchor:top" coordsize="25190,1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" path="m25190,r,10518l23647,10213v-7289,,-14897,2222,-20409,5727l,6707,25190,xe" fillcolor="#211d1f" stroked="f" strokeweight="0">
                <v:stroke miterlimit="83231f" joinstyle="miter"/>
                <v:path arrowok="t" textboxrect="0,0,25190,15940"/>
              </v:shape>
              <v:shape id="Shape 27" o:spid="_x0000_s1040" style="position:absolute;left:3097;top:5143;width:317;height:790;visibility:visible;mso-wrap-style:square;v-text-anchor:top" coordsize="31667,7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" path="m565,c24543,,30372,16090,30372,31547r,28816c30372,67056,30702,73584,31667,78829r-12954,l17570,69126r-482,c14903,72149,11703,75012,7651,77121l,78942,,69217,9295,66233v3179,-2406,5367,-5629,6497,-8892c16275,55905,16605,54305,16605,52883r,-13386l,41677,,31238,16275,29794r,-1600c16275,23422,15275,15778,8008,12254l,10668,,150,565,xe" fillcolor="#211d1f" stroked="f" strokeweight="0">
                <v:stroke miterlimit="83231f" joinstyle="miter"/>
                <v:path arrowok="t" textboxrect="0,0,31667,78942"/>
              </v:shape>
              <v:shape id="Shape 38235" o:spid="_x0000_s1041" style="position:absolute;left:3631;top:4801;width:142;height:1131;visibility:visible;mso-wrap-style:square;v-text-anchor:top" coordsize="14250,113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" path="m,l14250,r,113068l,113068,,e" fillcolor="#211d1f" stroked="f" strokeweight="0">
                <v:stroke miterlimit="83231f" joinstyle="miter"/>
                <v:path arrowok="t" textboxrect="0,0,14250,113068"/>
              </v:shape>
              <v:shape id="Shape 29" o:spid="_x0000_s1042" style="position:absolute;left:4361;top:4850;width:337;height:1082;visibility:visible;mso-wrap-style:square;v-text-anchor:top" coordsize="33617,10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" path="m27051,r6566,836l33617,12717,27381,10985v-6159,,-10858,483,-13284,1118l14097,53822v3073,788,6959,1118,11658,1118l33617,52623r,12183l25438,66078v-4216,,-8103,-153,-11341,-953l14097,108128,,108128,,2057c6807,952,15710,,27051,xe" fillcolor="#211d1f" stroked="f" strokeweight="0">
                <v:stroke miterlimit="83231f" joinstyle="miter"/>
                <v:path arrowok="t" textboxrect="0,0,33617,108128"/>
              </v:shape>
              <v:shape id="Shape 30" o:spid="_x0000_s1043" style="position:absolute;left:4698;top:4859;width:336;height:639;visibility:visible;mso-wrap-style:square;v-text-anchor:top" coordsize="33617,63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" path="m,l11539,1470v5104,1510,9276,3739,12515,6609c30048,13172,33617,20970,33617,30533v,9716,-2921,17361,-8433,22937c21463,57369,16564,60311,10874,62280l,63971,,51788,12211,48189v4718,-3883,7309,-9617,7309,-17021c19520,24081,16967,18827,12471,15344l,11881,,xe" fillcolor="#211d1f" stroked="f" strokeweight="0">
                <v:stroke miterlimit="83231f" joinstyle="miter"/>
                <v:path arrowok="t" textboxrect="0,0,33617,63971"/>
              </v:shape>
              <v:shape id="Shape 31" o:spid="_x0000_s1044" style="position:absolute;left:5123;top:5145;width:382;height:804;visibility:visible;mso-wrap-style:square;v-text-anchor:top" coordsize="38227,8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32" o:spid="_x0000_s1045" style="position:absolute;left:5505;top:5143;width:384;height:805;visibility:visible;mso-wrap-style:square;v-text-anchor:top" coordsize="38392,80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35" o:spid="_x0000_s1046" style="position:absolute;left:6433;top:4857;width:178;height:173;visibility:visible;mso-wrap-style:square;v-text-anchor:top" coordsize="17818,17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" path="m8915,v5347,,8751,3810,8751,8750c17818,13526,14262,17348,8585,17348,3569,17348,,13526,,8750,,3810,3734,,8915,xe" fillcolor="#211d1f" stroked="f" strokeweight="0">
                <v:stroke miterlimit="83231f" joinstyle="miter"/>
                <v:path arrowok="t" textboxrect="0,0,17818,17348"/>
              </v:shape>
              <v:shape id="Shape 36" o:spid="_x0000_s1047" style="position:absolute;left:6773;top:5145;width:619;height:804;visibility:visible;mso-wrap-style:square;v-text-anchor:top" coordsize="61887,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" path="m42113,v8433,,15875,2070,19774,3988l58648,14821c55245,12903,49898,11150,42113,11150v-17983,,-27699,13056,-27699,29147c14414,58127,26073,69114,41630,69114v8103,,13450,-2058,17501,-3811l61557,75806v-3721,1918,-11989,4623,-22518,4623c15392,80429,,64503,,40932,,17208,16523,,42113,xe" fillcolor="#211d1f" stroked="f" strokeweight="0">
                <v:stroke miterlimit="83231f" joinstyle="miter"/>
                <v:path arrowok="t" textboxrect="0,0,61887,80429"/>
              </v:shape>
              <v:shape id="Shape 37" o:spid="_x0000_s1048" style="position:absolute;left:7479;top:5161;width:738;height:1123;visibility:visible;mso-wrap-style:square;v-text-anchor:top" coordsize="73711,112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" path="m,l15545,,32715,45555v1791,5092,3734,11138,5029,15761l38062,61316v1460,-4623,3073,-10516,5029,-16092l58649,,73711,,52324,54940c42113,81382,35154,94907,25426,103200v-6960,6045,-13933,8433,-17488,9081l4369,100495v3569,-1117,8267,-3353,12471,-6858c20739,90615,25590,85204,28829,78029v647,-1423,1130,-2541,1130,-3341c29959,73901,29642,72784,28994,71031l,xe" fillcolor="#211d1f" stroked="f" strokeweight="0">
                <v:stroke miterlimit="83231f" joinstyle="miter"/>
                <v:path arrowok="t" textboxrect="0,0,73711,112281"/>
              </v:shape>
              <v:shape id="Shape 38" o:spid="_x0000_s1049" style="position:absolute;left:8694;top:4850;width:336;height:1082;visibility:visible;mso-wrap-style:square;v-text-anchor:top" coordsize="33617,10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" path="m27051,r6566,733l33617,12176,28029,10668v-6807,,-11671,635,-13932,1270l14097,51118r14414,l33617,49527r,14268l27381,61621r-13284,l14097,108128,,108128,,2223c7124,801,17335,,27051,xe" fillcolor="#211d1f" stroked="f" strokeweight="0">
                <v:stroke miterlimit="83231f" joinstyle="miter"/>
                <v:path arrowok="t" textboxrect="0,0,33617,108128"/>
              </v:shape>
              <v:shape id="Shape 39" o:spid="_x0000_s1050" style="position:absolute;left:9030;top:4858;width:375;height:1074;visibility:visible;mso-wrap-style:square;v-text-anchor:top" coordsize="37503,107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" path="m,l12328,1377v5166,1433,9300,3623,12703,6653c30543,12792,33604,20120,33604,28414v,14160,-9068,23558,-20561,27381l13043,56277v8420,2858,13436,10516,16027,21654c32639,92904,35230,103255,37503,107395r-14580,c21132,104207,18707,95139,15621,81754,14008,74350,11741,69254,8279,65949l,63062,,48794,12855,44789v4274,-3564,6665,-8660,6665,-14788c19520,23074,16967,18095,12552,14829l,11443,,xe" fillcolor="#211d1f" stroked="f" strokeweight="0">
                <v:stroke miterlimit="83231f" joinstyle="miter"/>
                <v:path arrowok="t" textboxrect="0,0,37503,107395"/>
              </v:shape>
              <v:shape id="Shape 40" o:spid="_x0000_s1051" style="position:absolute;left:9511;top:5148;width:345;height:794;visibility:visible;mso-wrap-style:square;v-text-anchor:top" coordsize="34591,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" path="m34591,r,9820l26297,11766c18384,15894,14615,25059,13767,32345r20824,l34591,42378r-20976,c13774,51853,16932,58542,21833,62863r12758,4288l34591,79432,22353,77297c8115,71774,,58548,,41108,,23668,7837,9006,21394,2766l34591,xe" fillcolor="#211d1f" stroked="f" strokeweight="0">
                <v:stroke miterlimit="83231f" joinstyle="miter"/>
                <v:path arrowok="t" textboxrect="0,0,34591,79432"/>
              </v:shape>
              <v:shape id="Shape 41" o:spid="_x0000_s1052" style="position:absolute;left:9856;top:5799;width:301;height:150;visibility:visible;mso-wrap-style:square;v-text-anchor:top" coordsize="30052,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" path="m27627,r2425,10033c25023,12268,16438,14974,3966,14974l,14282,,2001,5909,3987c16120,3987,22267,2235,27627,xe" fillcolor="#211d1f" stroked="f" strokeweight="0">
                <v:stroke miterlimit="83231f" joinstyle="miter"/>
                <v:path arrowok="t" textboxrect="0,0,30052,14974"/>
              </v:shape>
              <v:shape id="Shape 42" o:spid="_x0000_s1053" style="position:absolute;left:9856;top:5143;width:346;height:429;visibility:visible;mso-wrap-style:square;v-text-anchor:top" coordsize="34586,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" path="m2188,c27779,,34586,22136,34586,36309v,2871,-318,5093,-483,6528l,42837,,32804r20819,c20972,23888,17098,10033,1045,10033l,10278,,459,2188,xe" fillcolor="#211d1f" stroked="f" strokeweight="0">
                <v:stroke miterlimit="83231f" joinstyle="miter"/>
                <v:path arrowok="t" textboxrect="0,0,34586,42837"/>
              </v:shape>
              <v:shape id="Shape 43" o:spid="_x0000_s1054" style="position:absolute;left:10324;top:5143;width:513;height:806;visibility:visible;mso-wrap-style:square;v-text-anchor:top" coordsize="51359,8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" path="m29325,v7937,,14909,2222,19291,4775l45034,14974c41961,13056,36297,10503,29007,10503v-8433,,-13119,4775,-13119,10516c15888,27394,20574,30252,30785,34074v13601,5093,20574,11786,20574,23254c51359,70866,40665,80582,22047,80582,13450,80582,5512,78346,,75159l3569,64491v4216,2717,11671,5575,18796,5575c32728,70066,37592,64960,37592,58598v,-6680,-4051,-10351,-14579,-14174c8915,39484,2274,31852,2274,22606,2274,10185,12484,,29325,xe" fillcolor="#211d1f" stroked="f" strokeweight="0">
                <v:stroke miterlimit="83231f" joinstyle="miter"/>
                <v:path arrowok="t" textboxrect="0,0,51359,80582"/>
              </v:shape>
              <v:shape id="Shape 44" o:spid="_x0000_s1055" style="position:absolute;left:10963;top:5148;width:346;height:794;visibility:visible;mso-wrap-style:square;v-text-anchor:top" coordsize="34598,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" path="m34598,r,9820l26310,11765c18397,15893,14627,25058,13780,32345r20818,l34598,42377r-20983,c13780,51852,16939,58541,21839,62862r12759,4287l34598,79432,22353,77296c8115,71773,,58548,,41108,,23668,7844,9006,21405,2765l34598,xe" fillcolor="#211d1f" stroked="f" strokeweight="0">
                <v:stroke miterlimit="83231f" joinstyle="miter"/>
                <v:path arrowok="t" textboxrect="0,0,34598,79432"/>
              </v:shape>
              <v:shape id="Shape 45" o:spid="_x0000_s1056" style="position:absolute;left:11309;top:5799;width:301;height:150;visibility:visible;mso-wrap-style:square;v-text-anchor:top" coordsize="30058,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" path="m27620,r2438,10033c25029,12268,16444,14974,3959,14974l,14283,,2000,5915,3987c16113,3987,22273,2235,27620,xe" fillcolor="#211d1f" stroked="f" strokeweight="0">
                <v:stroke miterlimit="83231f" joinstyle="miter"/>
                <v:path arrowok="t" textboxrect="0,0,30058,14974"/>
              </v:shape>
              <v:shape id="Shape 46" o:spid="_x0000_s1057" style="position:absolute;left:11309;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" path="m2194,c27785,,34579,22136,34579,36309v,2871,-318,5093,-483,6528l,42837,,32804r20812,c20977,23888,17091,10033,1051,10033l,10280,,460,2194,xe" fillcolor="#211d1f" stroked="f" strokeweight="0">
                <v:stroke miterlimit="83231f" joinstyle="miter"/>
                <v:path arrowok="t" textboxrect="0,0,34579,42837"/>
              </v:shape>
              <v:shape id="Shape 47" o:spid="_x0000_s1058" style="position:absolute;left:11770;top:5456;width:309;height:493;visibility:visible;mso-wrap-style:square;v-text-anchor:top" coordsize="30855,49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" path="m30855,r,10438l25026,11204c18666,13712,14250,18131,14250,25619v,9080,6146,13372,13448,13372l30855,37978r,9725l23965,49342c8103,49342,,38357,,27206,,13233,9472,4011,26992,343l30855,xe" fillcolor="#211d1f" stroked="f" strokeweight="0">
                <v:stroke miterlimit="83231f" joinstyle="miter"/>
                <v:path arrowok="t" textboxrect="0,0,30855,49342"/>
              </v:shape>
              <v:shape id="Shape 48" o:spid="_x0000_s1059" style="position:absolute;left:11827;top:5145;width:252;height:159;visibility:visible;mso-wrap-style:square;v-text-anchor:top" coordsize="25191,1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" path="m25191,r,10516l23661,10213v-7291,,-14910,2222,-20422,5727l,6707,25191,xe" fillcolor="#211d1f" stroked="f" strokeweight="0">
                <v:stroke miterlimit="83231f" joinstyle="miter"/>
                <v:path arrowok="t" textboxrect="0,0,25191,15940"/>
              </v:shape>
              <v:shape id="Shape 49" o:spid="_x0000_s1060" style="position:absolute;left:12079;top:5143;width:317;height:790;visibility:visible;mso-wrap-style:square;v-text-anchor:top" coordsize="31680,7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" path="m565,c24555,,30372,16090,30372,31547r,28816c30372,67056,30702,73584,31680,78829r-12966,l17583,69126r-495,c14904,72149,11703,75012,7651,77121l,78942,,69217,9295,66233v3179,-2406,5367,-5629,6497,-8892c16287,55905,16605,54305,16605,52883r,-13386l,41677,,31239,16287,29794r,-1600c16287,23422,15280,15778,8015,12254l,10666,,150,565,xe" fillcolor="#211d1f" stroked="f" strokeweight="0">
                <v:stroke miterlimit="83231f" joinstyle="miter"/>
                <v:path arrowok="t" textboxrect="0,0,31680,78942"/>
              </v:shape>
              <v:shape id="Shape 50" o:spid="_x0000_s1061" style="position:absolute;left:12606;top:5143;width:394;height:789;visibility:visible;mso-wrap-style:square;v-text-anchor:top" coordsize="39370,7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" path="m35319,v1613,,2756,165,4051,482l39370,13703v-1460,-318,-2908,-483,-4864,-483c24461,13220,17336,20713,15393,31217v-330,1917,-648,4140,-648,6540l14745,78829r-14097,l648,25806c648,16725,495,8915,,1753r12485,l12967,16878r635,c17171,6541,25756,,35319,xe" fillcolor="#211d1f" stroked="f" strokeweight="0">
                <v:stroke miterlimit="83231f" joinstyle="miter"/>
                <v:path arrowok="t" textboxrect="0,0,39370,78829"/>
              </v:shape>
              <v:shape id="Shape 51" o:spid="_x0000_s1062" style="position:absolute;left:13069;top:5145;width:619;height:804;visibility:visible;mso-wrap-style:square;v-text-anchor:top" coordsize="61875,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" path="m42113,v8433,,15875,2070,19762,3988l58648,14821c55245,12903,49885,11150,42113,11150v-17983,,-27698,13056,-27698,29147c14415,58127,26073,69114,41631,69114v8089,,13436,-2058,17487,-3811l61557,75806v-3722,1918,-11989,4623,-22518,4623c15380,80429,,64503,,40932,,17208,16522,,42113,xe" fillcolor="#211d1f" stroked="f" strokeweight="0">
                <v:stroke miterlimit="83231f" joinstyle="miter"/>
                <v:path arrowok="t" textboxrect="0,0,61875,80429"/>
              </v:shape>
              <v:shape id="Shape 52" o:spid="_x0000_s1063" style="position:absolute;left:13851;top:4801;width:668;height:1131;visibility:visible;mso-wrap-style:square;v-text-anchor:top" coordsize="66739,113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" path="m,l14262,r,48095l14580,48095v2273,-3988,5829,-7493,10211,-9881c29007,35826,34024,34239,39370,34239v10529,,27369,6363,27369,32957l66739,113068r-14250,l52489,68796v,-12420,-4699,-22936,-18135,-22936c25108,45860,17818,52235,15240,59881v-825,1904,-978,3975,-978,6680l14262,113068,,113068,,xe" fillcolor="#211d1f" stroked="f" strokeweight="0">
                <v:stroke miterlimit="83231f" joinstyle="miter"/>
                <v:path arrowok="t" textboxrect="0,0,66739,113068"/>
              </v:shape>
              <v:shape id="Shape 53" o:spid="_x0000_s1064" style="position:absolute;left:15034;top:4841;width:829;height:1108;visibility:visible;mso-wrap-style:square;v-text-anchor:top" coordsize="82944,1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" path="m57035,c70638,,79222,2857,82944,4763l79553,16078c74206,13526,66598,11620,57531,11620v-25603,,-42621,16078,-42621,44273c14910,82169,30302,99047,56870,99047v8586,,17336,-1752,23013,-4457l82791,105575v-5194,2553,-15545,5258,-28829,5258c23177,110833,,91567,,56362,,22758,23177,,57035,xe" fillcolor="#211d1f" stroked="f" strokeweight="0">
                <v:stroke miterlimit="83231f" joinstyle="miter"/>
                <v:path arrowok="t" textboxrect="0,0,82944,110833"/>
              </v:shape>
              <v:shape id="Shape 54" o:spid="_x0000_s1065" style="position:absolute;left:15960;top:5148;width:346;height:794;visibility:visible;mso-wrap-style:square;v-text-anchor:top" coordsize="34597,7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" path="m34597,r,9820l26298,11767c18389,15895,14626,25060,13779,32347r20818,l34597,42380r-20983,c13779,51854,16938,58544,21837,62864r12760,4290l34597,79434,22352,77298c8115,71775,,58550,,41110,,23670,7844,9008,21399,2767l34597,xe" fillcolor="#211d1f" stroked="f" strokeweight="0">
                <v:stroke miterlimit="83231f" joinstyle="miter"/>
                <v:path arrowok="t" textboxrect="0,0,34597,79434"/>
              </v:shape>
              <v:shape id="Shape 55" o:spid="_x0000_s1066" style="position:absolute;left:16306;top:5799;width:301;height:150;visibility:visible;mso-wrap-style:square;v-text-anchor:top" coordsize="30045,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" path="m27620,r2425,10033c25029,12268,16432,14974,3959,14974l,14283,,2003,5903,3987c16114,3987,22273,2235,27620,xe" fillcolor="#211d1f" stroked="f" strokeweight="0">
                <v:stroke miterlimit="83231f" joinstyle="miter"/>
                <v:path arrowok="t" textboxrect="0,0,30045,14974"/>
              </v:shape>
              <v:shape id="Shape 56" o:spid="_x0000_s1067" style="position:absolute;left:16306;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" path="m2182,c27785,,34579,22136,34579,36309v,2871,-330,5093,-482,6528l,42837,,32804r20813,c20978,23888,17079,10033,1039,10033l,10278,,457,2182,xe" fillcolor="#211d1f" stroked="f" strokeweight="0">
                <v:stroke miterlimit="83231f" joinstyle="miter"/>
                <v:path arrowok="t" textboxrect="0,0,34579,42837"/>
              </v:shape>
              <v:shape id="Shape 57" o:spid="_x0000_s1068" style="position:absolute;left:16822;top:5143;width:674;height:789;visibility:visible;mso-wrap-style:square;v-text-anchor:top" coordsize="67387,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" path="m39688,c50547,,67387,6376,67387,32817r,46025l53137,78842r,-44438c53137,21984,48438,11633,34989,11633v-9398,,-16688,6528,-19114,14326c15228,27711,14898,30099,14898,32500r,46342l648,78842r,-56223c648,14656,483,8128,,1753r12636,l13437,14504r330,c17653,7176,26721,,39688,xe" fillcolor="#211d1f" stroked="f" strokeweight="0">
                <v:stroke miterlimit="83231f" joinstyle="miter"/>
                <v:path arrowok="t" textboxrect="0,0,67387,78842"/>
              </v:shape>
              <v:shape id="Shape 58" o:spid="_x0000_s1069" style="position:absolute;left:17633;top:4976;width:466;height:973;visibility:visible;mso-wrap-style:square;v-text-anchor:top" coordsize="46507,97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" path="m26086,r,18466l46507,18466r,10668l26086,29134r,41567c26086,80264,28829,85674,36779,85674v3887,,6160,-317,8255,-952l45682,95238v-2743,1117,-7125,2069,-12624,2069c26404,97307,21057,95072,17666,91249,13615,87109,12154,80264,12154,71183r,-42049l,29134,,18466r12154,l12154,4293,26086,xe" fillcolor="#211d1f" stroked="f" strokeweight="0">
                <v:stroke miterlimit="83231f" joinstyle="miter"/>
                <v:path arrowok="t" textboxrect="0,0,46507,97307"/>
              </v:shape>
              <v:shape id="Shape 59" o:spid="_x0000_s1070" style="position:absolute;left:18252;top:5143;width:394;height:789;visibility:visible;mso-wrap-style:square;v-text-anchor:top" coordsize="39357,7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" path="m35319,v1613,,2756,165,4038,482l39357,13703v-1447,-318,-2908,-483,-4864,-483c24461,13220,17336,20713,15380,31217v-317,1917,-635,4140,-635,6540l14745,78829r-14097,l648,25806c648,16725,483,8915,,1753r12472,l12954,16878r648,c17171,6541,25743,,35319,xe" fillcolor="#211d1f" stroked="f" strokeweight="0">
                <v:stroke miterlimit="83231f" joinstyle="miter"/>
                <v:path arrowok="t" textboxrect="0,0,39357,78829"/>
              </v:shape>
              <v:shape id="Shape 60" o:spid="_x0000_s1071" style="position:absolute;left:18717;top:5148;width:346;height:794;visibility:visible;mso-wrap-style:square;v-text-anchor:top" coordsize="34596,7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" path="m34596,r,9820l26297,11767c18384,15895,14618,25060,13779,32347r20817,l34596,42380r-20982,c13779,51854,16939,58544,21837,62864r12759,4290l34596,79434,22352,77298c8115,71775,,58550,,41110,,23670,7844,9008,21399,2767l34596,xe" fillcolor="#211d1f" stroked="f" strokeweight="0">
                <v:stroke miterlimit="83231f" joinstyle="miter"/>
                <v:path arrowok="t" textboxrect="0,0,34596,79434"/>
              </v:shape>
              <v:shape id="Shape 61" o:spid="_x0000_s1072" style="position:absolute;left:19063;top:5799;width:300;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" path="m27621,r2425,10033c25029,12268,16432,14974,3960,14974l,14283,,2003,5904,3987c16115,3987,22261,2235,27621,xe" fillcolor="#211d1f" stroked="f" strokeweight="0">
                <v:stroke miterlimit="83231f" joinstyle="miter"/>
                <v:path arrowok="t" textboxrect="0,0,30046,14974"/>
              </v:shape>
              <v:shape id="Shape 62" o:spid="_x0000_s1073" style="position:absolute;left:19063;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" path="m2183,c27786,,34580,22136,34580,36309v,2871,-330,5093,-482,6528l,42837,,32804r20813,c20966,23888,17080,10033,1039,10033l,10278,,457,2183,xe" fillcolor="#211d1f" stroked="f" strokeweight="0">
                <v:stroke miterlimit="83231f" joinstyle="miter"/>
                <v:path arrowok="t" textboxrect="0,0,34580,42837"/>
              </v:shape>
              <v:shape id="Shape 63" o:spid="_x0000_s1074" style="position:absolute;top:4840;width:660;height:1109;visibility:visible;mso-wrap-style:square;v-text-anchor:top" coordsize="66089,110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" path="m37590,c48754,,56856,2566,61720,5271l57822,16573c54266,14669,46976,11481,37095,11481v-14897,,-20561,8763,-20561,16079c16534,37605,23163,42545,38238,48260v18466,7010,27851,15799,27851,31547c66089,96380,53618,110872,27862,110872v-5264,,-10772,-797,-15694,-2071l,103874r,-5l3567,92228v6325,3835,15545,7010,25260,7010c43255,99238,51675,91758,51675,80925v,-10033,-5830,-15761,-20574,-21349c13270,53378,2284,44310,2284,29159,2284,12421,16356,,37590,xe" fillcolor="#211d1f" stroked="f" strokeweight="0">
                <v:stroke miterlimit="83231f" joinstyle="miter"/>
                <v:path arrowok="t" textboxrect="0,0,66089,110872"/>
              </v:shape>
              <v:shape id="Shape 64" o:spid="_x0000_s1075" style="position:absolute;left:801;top:5144;width:383;height:805;visibility:visible;mso-wrap-style:square;v-text-anchor:top" coordsize="38227,8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" path="m38227,r,10462l27665,13004c18508,17991,14415,29340,14415,40332v,16878,9880,29616,23812,29616l38227,80355r-648,109c16358,80464,,65186,,40815,,21469,9658,8117,23644,2650l38227,xe" fillcolor="#211d1f" stroked="f" strokeweight="0">
                <v:stroke miterlimit="83231f" joinstyle="miter"/>
                <v:path arrowok="t" textboxrect="0,0,38227,80464"/>
              </v:shape>
              <v:shape id="Shape 65" o:spid="_x0000_s1076" style="position:absolute;left:1184;top:5143;width:383;height:805;visibility:visible;mso-wrap-style:square;v-text-anchor:top" coordsize="38379,80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" path="m648,c23152,,38379,16091,38379,39650v,21392,-11294,33721,-24935,38548l,80473,,70066v13601,,23813,-12573,23813,-29947c23813,27063,17183,10503,317,10503l,10580,,118,648,xe" fillcolor="#211d1f" stroked="f" strokeweight="0">
                <v:stroke miterlimit="83231f" joinstyle="miter"/>
                <v:path arrowok="t" textboxrect="0,0,38379,80473"/>
              </v:shape>
              <v:shape id="Shape 66" o:spid="_x0000_s1077" style="position:absolute;left:1691;top:5145;width:618;height:804;visibility:visible;mso-wrap-style:square;v-text-anchor:top" coordsize="61862,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" path="m42113,v8420,,15863,2070,19749,3988l58636,14808c55245,12904,49886,11151,42113,11151v-17970,,-27698,13068,-27698,29147c14415,58116,26073,69127,41630,69127v8091,,13424,-2058,17488,-3823l61557,75819v-3747,1918,-12001,4623,-22530,4623c15392,80442,,64504,,40945,,17209,16523,,42113,xe" fillcolor="#211d1f" stroked="f" strokeweight="0">
                <v:stroke miterlimit="83231f" joinstyle="miter"/>
                <v:path arrowok="t" textboxrect="0,0,61862,80442"/>
              </v:shape>
              <v:shape id="Shape 38236" o:spid="_x0000_s1078" style="position:absolute;left:2473;top:5161;width:142;height:771;visibility:visible;mso-wrap-style:square;v-text-anchor:top" coordsize="14262,77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" path="m,l14262,r,77088l,77088,,e" fillcolor="#211d1f" stroked="f" strokeweight="0">
                <v:stroke miterlimit="83231f" joinstyle="miter"/>
                <v:path arrowok="t" textboxrect="0,0,14262,77088"/>
              </v:shape>
              <v:shape id="Shape 68" o:spid="_x0000_s1079" style="position:absolute;left:2455;top:4856;width:178;height:174;visibility:visible;mso-wrap-style:square;v-text-anchor:top" coordsize="17818,17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" path="m8915,v5347,,8738,3811,8738,8764c17818,13551,14262,17361,8585,17361,3556,17361,,13551,,8764,,3811,3721,,8915,xe" fillcolor="#211d1f" stroked="f" strokeweight="0">
                <v:stroke miterlimit="83231f" joinstyle="miter"/>
                <v:path arrowok="t" textboxrect="0,0,17818,17361"/>
              </v:shape>
              <v:shape id="Shape 69" o:spid="_x0000_s1080" style="position:absolute;left:2790;top:5455;width:309;height:494;visibility:visible;mso-wrap-style:square;v-text-anchor:top" coordsize="30861,49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" path="m30861,r,10456l25027,11223c18666,13733,14250,18152,14250,25633v,9080,6172,13386,13449,13386l30861,38002r,9724l23965,49369c8103,49369,,38358,,27221,,13247,9480,4025,26998,346l30861,xe" fillcolor="#211d1f" stroked="f" strokeweight="0">
                <v:stroke miterlimit="83231f" joinstyle="miter"/>
                <v:path arrowok="t" textboxrect="0,0,30861,49369"/>
              </v:shape>
              <v:shape id="Shape 70" o:spid="_x0000_s1081" style="position:absolute;left:2847;top:5145;width:252;height:159;visibility:visible;mso-wrap-style:square;v-text-anchor:top" coordsize="25184,15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" path="m25184,r,10516l23660,10215v-7302,,-14923,2210,-20421,5727l,6684,25184,xe" fillcolor="#211d1f" stroked="f" strokeweight="0">
                <v:stroke miterlimit="83231f" joinstyle="miter"/>
                <v:path arrowok="t" textboxrect="0,0,25184,15942"/>
              </v:shape>
              <v:shape id="Shape 71" o:spid="_x0000_s1082" style="position:absolute;left:3099;top:5143;width:317;height:790;visibility:visible;mso-wrap-style:square;v-text-anchor:top" coordsize="31674,78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" path="m559,c24536,,30366,16090,30366,31534r,28829c30366,67056,30683,73596,31674,78841r-12979,l17577,69126r-483,c14904,72148,11703,75016,7652,77126l,78950,,69226,9294,66238v3178,-2411,5362,-5640,6492,-8910c16282,55905,16612,54305,16612,52870r,-13373l,41680,,31224,16282,29769r,-1588c16282,23419,15282,15777,8020,12254l,10664,,148,559,xe" fillcolor="#211d1f" stroked="f" strokeweight="0">
                <v:stroke miterlimit="83231f" joinstyle="miter"/>
                <v:path arrowok="t" textboxrect="0,0,31674,78950"/>
              </v:shape>
              <v:shape id="Shape 38237" o:spid="_x0000_s1083" style="position:absolute;left:3633;top:4801;width:142;height:1131;visibility:visible;mso-wrap-style:square;v-text-anchor:top" coordsize="14250,113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" path="m,l14250,r,113094l,113094,,e" fillcolor="#211d1f" stroked="f" strokeweight="0">
                <v:stroke miterlimit="83231f" joinstyle="miter"/>
                <v:path arrowok="t" textboxrect="0,0,14250,113094"/>
              </v:shape>
              <v:shape id="Shape 73" o:spid="_x0000_s1084" style="position:absolute;left:4363;top:4850;width:336;height:1082;visibility:visible;mso-wrap-style:square;v-text-anchor:top" coordsize="33604,108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" path="m27051,r6553,836l33604,12717,27368,10985v-6146,,-10833,470,-13284,1131l14084,53835v3086,800,6972,1117,11672,1117l33604,52639r,12181l25438,66091v-4216,,-8103,-140,-11354,-966l14084,108153,,108153,,2083c6820,953,15723,,27051,xe" fillcolor="#211d1f" stroked="f" strokeweight="0">
                <v:stroke miterlimit="83231f" joinstyle="miter"/>
                <v:path arrowok="t" textboxrect="0,0,33604,108153"/>
              </v:shape>
              <v:shape id="Shape 74" o:spid="_x0000_s1085" style="position:absolute;left:4699;top:4858;width:336;height:640;visibility:visible;mso-wrap-style:square;v-text-anchor:top" coordsize="33617,63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" path="m,l11546,1474v5101,1512,9269,3741,12508,6605c30048,13184,33617,20982,33617,30545v,9703,-2921,17348,-8420,22924c21476,57374,16573,60320,10882,62291l,63984,,51802,12213,48202v4716,-3884,7307,-9618,7307,-17022c19520,24087,16971,18830,12476,15345l,11881,,xe" fillcolor="#211d1f" stroked="f" strokeweight="0">
                <v:stroke miterlimit="83231f" joinstyle="miter"/>
                <v:path arrowok="t" textboxrect="0,0,33617,63984"/>
              </v:shape>
              <v:shape id="Shape 75" o:spid="_x0000_s1086" style="position:absolute;left:5123;top:5144;width:382;height:805;visibility:visible;mso-wrap-style:square;v-text-anchor:top" coordsize="38227,8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" path="m38227,r,10462l27672,13004c18521,17991,14427,29340,14427,40332v,16878,9868,29616,23800,29616l38227,80355r-648,109c16358,80464,,65186,,40815,,21469,9658,8117,23644,2650l38227,xe" fillcolor="#211d1f" stroked="f" strokeweight="0">
                <v:stroke miterlimit="83231f" joinstyle="miter"/>
                <v:path arrowok="t" textboxrect="0,0,38227,80464"/>
              </v:shape>
              <v:shape id="Shape 76" o:spid="_x0000_s1087" style="position:absolute;left:5505;top:5143;width:384;height:805;visibility:visible;mso-wrap-style:square;v-text-anchor:top" coordsize="38379,80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" path="m648,c23165,,38379,16091,38379,39650v,21392,-11294,33721,-24935,38548l,80473,,70066v13601,,23800,-12573,23800,-29947c23800,27063,17170,10503,317,10503l,10580,,118,648,xe" fillcolor="#211d1f" stroked="f" strokeweight="0">
                <v:stroke miterlimit="83231f" joinstyle="miter"/>
                <v:path arrowok="t" textboxrect="0,0,38379,80473"/>
              </v:shape>
              <v:shape id="Shape 38238" o:spid="_x0000_s1088" style="position:absolute;left:6069;top:4801;width:142;height:1131;visibility:visible;mso-wrap-style:square;v-text-anchor:top" coordsize="14250,113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" path="m,l14250,r,113094l,113094,,e" fillcolor="#211d1f" stroked="f" strokeweight="0">
                <v:stroke miterlimit="83231f" joinstyle="miter"/>
                <v:path arrowok="t" textboxrect="0,0,14250,113094"/>
              </v:shape>
              <v:shape id="Shape 38239" o:spid="_x0000_s1089" style="position:absolute;left:6451;top:5161;width:143;height:771;visibility:visible;mso-wrap-style:square;v-text-anchor:top" coordsize="14262,77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" path="m,l14262,r,77088l,77088,,e" fillcolor="#211d1f" stroked="f" strokeweight="0">
                <v:stroke miterlimit="83231f" joinstyle="miter"/>
                <v:path arrowok="t" textboxrect="0,0,14262,77088"/>
              </v:shape>
              <v:shape id="Shape 79" o:spid="_x0000_s1090" style="position:absolute;left:6433;top:4856;width:178;height:174;visibility:visible;mso-wrap-style:square;v-text-anchor:top" coordsize="17818,17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" path="m8915,v5360,,8751,3811,8751,8764c17818,13551,14275,17361,8598,17361,3569,17361,,13551,,8764,,3811,3734,,8915,xe" fillcolor="#211d1f" stroked="f" strokeweight="0">
                <v:stroke miterlimit="83231f" joinstyle="miter"/>
                <v:path arrowok="t" textboxrect="0,0,17818,17361"/>
              </v:shape>
              <v:shape id="Shape 80" o:spid="_x0000_s1091" style="position:absolute;left:6773;top:5145;width:619;height:804;visibility:visible;mso-wrap-style:square;v-text-anchor:top" coordsize="61875,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" path="m42126,v8407,,15862,2070,19749,3988l58636,14808c55232,12904,49898,11151,42126,11151v-17983,,-27711,13068,-27711,29147c14415,58116,26073,69127,41630,69127v8103,,13450,-2058,17488,-3823l61557,75819v-3747,1918,-12001,4623,-22517,4623c15392,80442,,64504,,40945,,17209,16523,,42126,xe" fillcolor="#211d1f" stroked="f" strokeweight="0">
                <v:stroke miterlimit="83231f" joinstyle="miter"/>
                <v:path arrowok="t" textboxrect="0,0,61875,80442"/>
              </v:shape>
              <v:shape id="Shape 81" o:spid="_x0000_s1092" style="position:absolute;left:7481;top:5161;width:737;height:1123;visibility:visible;mso-wrap-style:square;v-text-anchor:top" coordsize="73698,112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" path="m,l15558,,32715,45568v1791,5067,3721,11125,5017,15748l38062,61316v1448,-4623,3073,-10504,5016,-16092l58636,,73698,,52324,54953c42126,81394,35154,94920,25426,103213v-6960,6045,-13920,8445,-17501,9080l4369,100508v3556,-1144,8255,-3353,12471,-6858c20726,90627,25591,85217,28829,78029v660,-1410,1130,-2515,1130,-3327c29959,73914,29642,72784,28994,71018l,xe" fillcolor="#211d1f" stroked="f" strokeweight="0">
                <v:stroke miterlimit="83231f" joinstyle="miter"/>
                <v:path arrowok="t" textboxrect="0,0,73698,112293"/>
              </v:shape>
              <v:shape id="Shape 82" o:spid="_x0000_s1093" style="position:absolute;left:8696;top:4850;width:336;height:1082;visibility:visible;mso-wrap-style:square;v-text-anchor:top" coordsize="33611,108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" path="m27064,r6547,729l33611,12185,28016,10681v-6807,,-11658,622,-13919,1257l14097,51130r14414,l33611,49540r,14266l27368,61633r-13271,l14097,108153,,108153,,2222c7125,788,17335,,27064,xe" fillcolor="#211d1f" stroked="f" strokeweight="0">
                <v:stroke miterlimit="83231f" joinstyle="miter"/>
                <v:path arrowok="t" textboxrect="0,0,33611,108153"/>
              </v:shape>
              <v:shape id="Shape 83" o:spid="_x0000_s1094" style="position:absolute;left:9032;top:4857;width:375;height:1075;visibility:visible;mso-wrap-style:square;v-text-anchor:top" coordsize="37497,107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" path="m,l12328,1374v5160,1430,9287,3618,12684,6646c30537,12796,33610,20137,33610,28404v,14199,-9080,23584,-20574,27394l13036,56293v8420,2871,13462,10504,16028,21667c32645,92920,35223,103270,37497,107424r-14580,c21126,104236,18700,95168,15627,81769,14008,74359,11741,69263,8279,65960l,63077,,48811,12855,44802v4271,-3567,6659,-8669,6659,-14810c19514,23070,16967,18095,12555,14832l,11456,,xe" fillcolor="#211d1f" stroked="f" strokeweight="0">
                <v:stroke miterlimit="83231f" joinstyle="miter"/>
                <v:path arrowok="t" textboxrect="0,0,37497,107424"/>
              </v:shape>
              <v:shape id="Shape 84" o:spid="_x0000_s1095" style="position:absolute;left:9512;top:5148;width:346;height:794;visibility:visible;mso-wrap-style:square;v-text-anchor:top" coordsize="34585,7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" path="m34585,r,9808l26299,11754c18389,15885,14624,25057,13767,32345r20818,l34585,42377r-20984,c13767,51857,16926,58544,21826,62861r12759,4279l34585,79431,22342,77295c8108,71773,,58548,,41108,,23667,7837,9006,21394,2765l34585,xe" fillcolor="#211d1f" stroked="f" strokeweight="0">
                <v:stroke miterlimit="83231f" joinstyle="miter"/>
                <v:path arrowok="t" textboxrect="0,0,34585,79431"/>
              </v:shape>
              <v:shape id="Shape 85" o:spid="_x0000_s1096" style="position:absolute;left:9858;top:5799;width:300;height:150;visibility:visible;mso-wrap-style:square;v-text-anchor:top" coordsize="30033,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" path="m27620,r2413,10046c25016,12281,16431,14974,3960,14974l,14283,,1992,5916,3976c16114,3976,22273,2236,27620,xe" fillcolor="#211d1f" stroked="f" strokeweight="0">
                <v:stroke miterlimit="83231f" joinstyle="miter"/>
                <v:path arrowok="t" textboxrect="0,0,30033,14974"/>
              </v:shape>
              <v:shape id="Shape 86" o:spid="_x0000_s1097" style="position:absolute;left:9858;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" path="m2194,c27785,,34579,22136,34579,36296v,2871,-330,5119,-482,6541l,42837,,32804r20813,c20978,23888,17079,10020,1051,10020l,10268,,460,2194,xe" fillcolor="#211d1f" stroked="f" strokeweight="0">
                <v:stroke miterlimit="83231f" joinstyle="miter"/>
                <v:path arrowok="t" textboxrect="0,0,34579,42837"/>
              </v:shape>
              <v:shape id="Shape 87" o:spid="_x0000_s1098" style="position:absolute;left:10325;top:5143;width:514;height:806;visibility:visible;mso-wrap-style:square;v-text-anchor:top" coordsize="51346,8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" path="m29324,v7938,,14897,2210,19266,4763l45034,14960c41961,13056,36284,10503,28994,10503v-8433,,-13119,4775,-13119,10516c15875,27394,20561,30252,30772,34074v13614,5093,20574,11786,20574,23254c51346,70879,40653,80582,22047,80582,13449,80582,5512,78372,,75171l3569,64503v4203,2705,11658,5563,18783,5563c32728,70066,37567,64974,37567,58598v,-6680,-4039,-10351,-14567,-14160c8915,39497,2273,31839,2273,22606,2273,10185,12484,,29324,xe" fillcolor="#211d1f" stroked="f" strokeweight="0">
                <v:stroke miterlimit="83231f" joinstyle="miter"/>
                <v:path arrowok="t" textboxrect="0,0,51346,80582"/>
              </v:shape>
              <v:shape id="Shape 88" o:spid="_x0000_s1099" style="position:absolute;left:10965;top:5148;width:346;height:794;visibility:visible;mso-wrap-style:square;v-text-anchor:top" coordsize="34584,79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" path="m34584,r,9810l26293,11757c18382,15887,14624,25060,13767,32347r20817,l34584,42380r-20982,c13761,51860,16916,58547,21815,62863r12769,4283l34584,79433,22342,77298c8108,71775,,58550,,41110,,23669,7830,9008,21383,2767l34584,xe" fillcolor="#211d1f" stroked="f" strokeweight="0">
                <v:stroke miterlimit="83231f" joinstyle="miter"/>
                <v:path arrowok="t" textboxrect="0,0,34584,79433"/>
              </v:shape>
              <v:shape id="Shape 89" o:spid="_x0000_s1100" style="position:absolute;left:11311;top:5799;width:300;height:150;visibility:visible;mso-wrap-style:square;v-text-anchor:top" coordsize="30033,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" path="m27620,r2413,10046c25004,12281,16432,14974,3960,14974l,14283,,1996,5904,3976c16114,3976,22248,2236,27620,xe" fillcolor="#211d1f" stroked="f" strokeweight="0">
                <v:stroke miterlimit="83231f" joinstyle="miter"/>
                <v:path arrowok="t" textboxrect="0,0,30033,14974"/>
              </v:shape>
              <v:shape id="Shape 90" o:spid="_x0000_s1101" style="position:absolute;left:11311;top:5143;width:346;height:429;visibility:visible;mso-wrap-style:square;v-text-anchor:top" coordsize="34567,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" path="m2182,c27773,,34567,22136,34567,36296v,2871,-317,5119,-482,6541l,42837,,32804r20813,c20966,23888,17080,10020,1052,10020l,10268,,457,2182,xe" fillcolor="#211d1f" stroked="f" strokeweight="0">
                <v:stroke miterlimit="83231f" joinstyle="miter"/>
                <v:path arrowok="t" textboxrect="0,0,34567,42837"/>
              </v:shape>
              <v:shape id="Shape 91" o:spid="_x0000_s1102" style="position:absolute;left:11772;top:5455;width:308;height:494;visibility:visible;mso-wrap-style:square;v-text-anchor:top" coordsize="30861,49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" path="m30861,r,10457l25032,11224c18675,13734,14262,18153,14262,25634v,9080,6147,13385,13437,13385l30861,38002r,9724l23965,49370c8090,49370,,38359,,27222,,13248,9472,4025,26988,346l30861,xe" fillcolor="#211d1f" stroked="f" strokeweight="0">
                <v:stroke miterlimit="83231f" joinstyle="miter"/>
                <v:path arrowok="t" textboxrect="0,0,30861,49370"/>
              </v:shape>
              <v:shape id="Shape 92" o:spid="_x0000_s1103" style="position:absolute;left:11828;top:5145;width:252;height:159;visibility:visible;mso-wrap-style:square;v-text-anchor:top" coordsize="25197,15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" path="m25197,r,10522l23647,10215v-7289,,-14909,2210,-20395,5727l,6684,25197,xe" fillcolor="#211d1f" stroked="f" strokeweight="0">
                <v:stroke miterlimit="83231f" joinstyle="miter"/>
                <v:path arrowok="t" textboxrect="0,0,25197,15942"/>
              </v:shape>
              <v:shape id="Shape 93" o:spid="_x0000_s1104" style="position:absolute;left:12080;top:5143;width:317;height:790;visibility:visible;mso-wrap-style:square;v-text-anchor:top" coordsize="31648,78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" path="m559,c24524,,30353,16090,30353,31534r,28829c30353,67056,30696,73596,31648,78841r-12954,l17564,69126r-495,c14891,72148,11694,75016,7644,77126l,78949,,69225,9278,66238v3175,-2411,5359,-5640,6495,-8910c16269,55905,16599,54305,16599,52870r,-13373l,41680,,31224,16269,29769r,-1588c16269,23419,15269,15777,8002,12254l,10670,,148,559,xe" fillcolor="#211d1f" stroked="f" strokeweight="0">
                <v:stroke miterlimit="83231f" joinstyle="miter"/>
                <v:path arrowok="t" textboxrect="0,0,31648,78949"/>
              </v:shape>
              <v:shape id="Shape 94" o:spid="_x0000_s1105" style="position:absolute;left:12608;top:5143;width:393;height:789;visibility:visible;mso-wrap-style:square;v-text-anchor:top" coordsize="39357,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" path="m35306,v1626,,2769,153,4051,470l39357,13691v-1460,-317,-2920,-470,-4864,-470c24448,13221,17323,20675,15393,31204v-330,1918,-661,4153,-661,6540l14732,78842r-14084,l648,25794c648,16726,483,8903,,1753r12472,l12954,16878r648,c17171,6528,25756,,35306,xe" fillcolor="#211d1f" stroked="f" strokeweight="0">
                <v:stroke miterlimit="83231f" joinstyle="miter"/>
                <v:path arrowok="t" textboxrect="0,0,39357,78842"/>
              </v:shape>
              <v:shape id="Shape 95" o:spid="_x0000_s1106" style="position:absolute;left:13071;top:5145;width:618;height:804;visibility:visible;mso-wrap-style:square;v-text-anchor:top" coordsize="61862,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" path="m42101,v8432,,15875,2070,19761,3988l58624,14808c55232,12904,49873,11151,42101,11151v-17971,,-27686,13068,-27686,29147c14415,58116,26074,69127,41618,69127v8103,,13437,-2058,17501,-3823l61544,75819v-3734,1918,-11988,4623,-22516,4623c15380,80442,,64504,,40945,,17209,16523,,42101,xe" fillcolor="#211d1f" stroked="f" strokeweight="0">
                <v:stroke miterlimit="83231f" joinstyle="miter"/>
                <v:path arrowok="t" textboxrect="0,0,61862,80442"/>
              </v:shape>
              <v:shape id="Shape 96" o:spid="_x0000_s1107" style="position:absolute;left:13853;top:4801;width:668;height:1131;visibility:visible;mso-wrap-style:square;v-text-anchor:top" coordsize="66739,113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" path="m,l14262,r,48095l14580,48095v2260,-3975,5829,-7494,10211,-9869c28994,35839,34010,34251,39357,34251v10542,,27382,6350,27382,32957l66739,113093r-14250,l52489,68808v,-12421,-4699,-22949,-18148,-22949c25121,45859,17831,52235,15227,59892v-800,1918,-965,3989,-965,6681l14262,113093,,113093,,xe" fillcolor="#211d1f" stroked="f" strokeweight="0">
                <v:stroke miterlimit="83231f" joinstyle="miter"/>
                <v:path arrowok="t" textboxrect="0,0,66739,113093"/>
              </v:shape>
              <v:shape id="Shape 97" o:spid="_x0000_s1108" style="position:absolute;left:15035;top:4840;width:830;height:1109;visibility:visible;mso-wrap-style:square;v-text-anchor:top" coordsize="82944,110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" path="m57036,c70624,,79222,2883,82944,4776l79540,16078c74206,13551,66586,11646,57506,11646v-25603,,-42609,16078,-42609,44272c14897,82194,30290,99085,56858,99085v8585,,17348,-1752,23012,-4470l82779,105614v-5182,2552,-15545,5244,-28842,5244c23178,110858,,91593,,56388,,22784,23178,,57036,xe" fillcolor="#211d1f" stroked="f" strokeweight="0">
                <v:stroke miterlimit="83231f" joinstyle="miter"/>
                <v:path arrowok="t" textboxrect="0,0,82944,110858"/>
              </v:shape>
              <v:shape id="Shape 98" o:spid="_x0000_s1109" style="position:absolute;left:15960;top:5148;width:346;height:794;visibility:visible;mso-wrap-style:square;v-text-anchor:top" coordsize="34585,79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" path="m34585,r,9807l26287,11757c18377,15887,14615,25060,13767,32347r20818,l34585,42380r-20970,c13774,51860,16929,58547,21829,62863r12756,4279l34585,79433,22342,77298c8108,71775,,58550,,41110,,23669,7837,9008,21389,2767l34585,xe" fillcolor="#211d1f" stroked="f" strokeweight="0">
                <v:stroke miterlimit="83231f" joinstyle="miter"/>
                <v:path arrowok="t" textboxrect="0,0,34585,79433"/>
              </v:shape>
              <v:shape id="Shape 99" o:spid="_x0000_s1110" style="position:absolute;left:16306;top:5799;width:301;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" path="m27620,r2426,10046c25029,12281,16432,14974,3960,14974l,14283,,1991,5916,3976c16114,3976,22261,2236,27620,xe" fillcolor="#211d1f" stroked="f" strokeweight="0">
                <v:stroke miterlimit="83231f" joinstyle="miter"/>
                <v:path arrowok="t" textboxrect="0,0,30046,14974"/>
              </v:shape>
              <v:shape id="Shape 100" o:spid="_x0000_s1111" style="position:absolute;left:16306;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" path="m2182,c27773,,34580,22136,34580,36296v,2871,-330,5119,-483,6541l,42837,,32804r20813,c20978,23888,17079,10020,1039,10020l,10264,,457,2182,xe" fillcolor="#211d1f" stroked="f" strokeweight="0">
                <v:stroke miterlimit="83231f" joinstyle="miter"/>
                <v:path arrowok="t" textboxrect="0,0,34580,42837"/>
              </v:shape>
              <v:shape id="Shape 101" o:spid="_x0000_s1112" style="position:absolute;left:16822;top:5143;width:674;height:789;visibility:visible;mso-wrap-style:square;v-text-anchor:top" coordsize="67374,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" path="m39688,c50533,,67374,6350,67374,32804r,46038l53125,78842r,-44438c53125,21971,48438,11608,34989,11608v-9398,,-16701,6553,-19114,14351c15228,27711,14910,30099,14910,32486r,46356l648,78842r,-56223c648,14643,471,8128,,1753r12636,l13437,14478r330,c17653,7163,26708,,39688,xe" fillcolor="#211d1f" stroked="f" strokeweight="0">
                <v:stroke miterlimit="83231f" joinstyle="miter"/>
                <v:path arrowok="t" textboxrect="0,0,67374,78842"/>
              </v:shape>
              <v:shape id="Shape 102" o:spid="_x0000_s1113" style="position:absolute;left:17632;top:4976;width:465;height:973;visibility:visible;mso-wrap-style:square;v-text-anchor:top" coordsize="46494,97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" path="m26085,r,18479l46494,18479r,10667l26085,29146r,41568c26085,80276,28842,85687,36779,85687v3886,,6159,-318,8268,-953l45682,95250v-2744,1105,-7125,2057,-12637,2057c26415,97307,21069,95098,17666,91249,13614,87122,12154,80276,12154,71184r,-42038l,29146,,18479r12154,l12154,4293,26085,xe" fillcolor="#211d1f" stroked="f" strokeweight="0">
                <v:stroke miterlimit="83231f" joinstyle="miter"/>
                <v:path arrowok="t" textboxrect="0,0,46494,97307"/>
              </v:shape>
              <v:shape id="Shape 103" o:spid="_x0000_s1114" style="position:absolute;left:18251;top:5143;width:393;height:789;visibility:visible;mso-wrap-style:square;v-text-anchor:top" coordsize="39344,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" path="m35306,v1613,,2756,153,4038,470l39344,13691v-1447,-317,-2895,-470,-4851,-470c24460,13221,17335,20675,15380,31204v-318,1918,-648,4153,-648,6540l14732,78842r-14097,l635,25794c635,16726,482,8903,,1753r12471,l12953,16878r648,c17170,6528,25756,,35306,xe" fillcolor="#211d1f" stroked="f" strokeweight="0">
                <v:stroke miterlimit="83231f" joinstyle="miter"/>
                <v:path arrowok="t" textboxrect="0,0,39344,78842"/>
              </v:shape>
              <v:shape id="Shape 104" o:spid="_x0000_s1115" style="position:absolute;left:18714;top:5148;width:346;height:794;visibility:visible;mso-wrap-style:square;v-text-anchor:top" coordsize="34585,79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" path="m34585,r,9805l26287,11754c18377,15885,14615,25057,13767,32345r20818,l34585,42377r-20983,c13767,51857,16927,58544,21827,62861r12758,4278l34585,79429,22347,77295c8108,71773,,58548,,41108,,23667,7837,9006,21394,2765l34585,xe" fillcolor="#211d1f" stroked="f" strokeweight="0">
                <v:stroke miterlimit="83231f" joinstyle="miter"/>
                <v:path arrowok="t" textboxrect="0,0,34585,79429"/>
              </v:shape>
              <v:shape id="Shape 105" o:spid="_x0000_s1116" style="position:absolute;left:19060;top:5799;width:300;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" path="m27620,r2426,10046c25029,12281,16432,14974,3973,14974l,14281,,1991,5916,3976c16127,3976,22273,2236,27620,xe" fillcolor="#211d1f" stroked="f" strokeweight="0">
                <v:stroke miterlimit="83231f" joinstyle="miter"/>
                <v:path arrowok="t" textboxrect="0,0,30046,14974"/>
              </v:shape>
              <v:shape id="Shape 106" o:spid="_x0000_s1117" style="position:absolute;left:19060;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" path="m2194,c27785,,34580,22136,34580,36296v,2871,-318,5119,-483,6541l,42837,,32804r20813,c20978,23888,17092,10020,1039,10020l,10264,,460,2194,xe" fillcolor="#211d1f" stroked="f" strokeweight="0">
                <v:stroke miterlimit="83231f" joinstyle="miter"/>
                <v:path arrowok="t" textboxrect="0,0,34580,42837"/>
              </v:shape>
              <v:shape id="Shape 107" o:spid="_x0000_s1118" style="position:absolute;left:8;top:4413;width:19431;height:0;visibility:visible;mso-wrap-style:square;v-text-anchor:top" coordsize="1943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" path="m,l1943100,e" filled="f" strokeweight=".27128mm">
                <v:stroke miterlimit="1" joinstyle="miter"/>
                <v:path arrowok="t" textboxrect="0,0,1943100,0"/>
              </v:shape>
              <w10:wrap type="square" anchorx="page" anchory="page"/>
            </v:group>
          </w:pict>
        </mc:Fallback>
      </mc:AlternateContent>
    </w:r>
    <w:r>
      <w:rPr>
        <w:noProof/>
        <w:lang w:eastAsia="en-AU"/>
      </w:rPr>
      <w:drawing>
        <wp:anchor distT="0" distB="0" distL="114300" distR="114300" simplePos="0" relativeHeight="251678720" behindDoc="0" locked="0" layoutInCell="1" allowOverlap="1" wp14:anchorId="7EC66E25" wp14:editId="1D7C6B2B">
          <wp:simplePos x="0" y="0"/>
          <wp:positionH relativeFrom="column">
            <wp:posOffset>-177165</wp:posOffset>
          </wp:positionH>
          <wp:positionV relativeFrom="paragraph">
            <wp:posOffset>-617220</wp:posOffset>
          </wp:positionV>
          <wp:extent cx="1819275" cy="72771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U logo.png"/>
                  <pic:cNvPicPr/>
                </pic:nvPicPr>
                <pic:blipFill>
                  <a:blip r:embed="rId2">
                    <a:extLst>
                      <a:ext uri="{28A0092B-C50C-407E-A947-70E740481C1C}">
                        <a14:useLocalDpi xmlns:a14="http://schemas.microsoft.com/office/drawing/2010/main" val="0"/>
                      </a:ext>
                    </a:extLst>
                  </a:blip>
                  <a:stretch>
                    <a:fillRect/>
                  </a:stretch>
                </pic:blipFill>
                <pic:spPr>
                  <a:xfrm>
                    <a:off x="0" y="0"/>
                    <a:ext cx="1819275" cy="727710"/>
                  </a:xfrm>
                  <a:prstGeom prst="rect">
                    <a:avLst/>
                  </a:prstGeom>
                </pic:spPr>
              </pic:pic>
            </a:graphicData>
          </a:graphic>
          <wp14:sizeRelH relativeFrom="page">
            <wp14:pctWidth>0</wp14:pctWidth>
          </wp14:sizeRelH>
          <wp14:sizeRelV relativeFrom="page">
            <wp14:pctHeight>0</wp14:pctHeight>
          </wp14:sizeRelV>
        </wp:anchor>
      </w:drawing>
    </w:r>
    <w:r>
      <w:t xml:space="preserve">      </w:t>
    </w:r>
    <w:r>
      <w:tab/>
    </w: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color w:val="E37222" w:themeColor="accent1"/>
      </w:rPr>
      <w:id w:val="-1509591655"/>
      <w:docPartObj>
        <w:docPartGallery w:val="Page Numbers (Bottom of Page)"/>
        <w:docPartUnique/>
      </w:docPartObj>
    </w:sdtPr>
    <w:sdtEndPr/>
    <w:sdtContent>
      <w:sdt>
        <w:sdtPr>
          <w:id w:val="-1070887102"/>
          <w:docPartObj>
            <w:docPartGallery w:val="Page Numbers (Bottom of Page)"/>
            <w:docPartUnique/>
          </w:docPartObj>
        </w:sdtPr>
        <w:sdtEndPr/>
        <w:sdtContent>
          <w:p w14:paraId="774FDBF1" w14:textId="77777777" w:rsidR="00A12C9F" w:rsidRDefault="00A12C9F" w:rsidP="001D44FD">
            <w:pPr>
              <w:pStyle w:val="Footer"/>
              <w:numPr>
                <w:ilvl w:val="0"/>
                <w:numId w:val="6"/>
              </w:numPr>
              <w:jc w:val="right"/>
            </w:pPr>
            <w:r>
              <w:t>Social Policy Research Centre 2017</w:t>
            </w:r>
            <w:r>
              <w:ptab w:relativeTo="margin" w:alignment="right" w:leader="none"/>
            </w:r>
            <w:r w:rsidRPr="00B23843">
              <w:fldChar w:fldCharType="begin"/>
            </w:r>
            <w:r w:rsidRPr="00B23843">
              <w:instrText xml:space="preserve"> PAGE   \* MERGEFORMAT </w:instrText>
            </w:r>
            <w:r w:rsidRPr="00B23843">
              <w:fldChar w:fldCharType="separate"/>
            </w:r>
            <w:r w:rsidR="001859B7">
              <w:rPr>
                <w:noProof/>
              </w:rPr>
              <w:t>i</w:t>
            </w:r>
            <w:r w:rsidRPr="00B23843">
              <w:fldChar w:fldCharType="end"/>
            </w:r>
          </w:p>
        </w:sdtContent>
      </w:sdt>
      <w:p w14:paraId="4DB5A1BD" w14:textId="191FD5EE" w:rsidR="00A12C9F" w:rsidRPr="008C7A2C" w:rsidRDefault="001859B7" w:rsidP="001D44FD">
        <w:pPr>
          <w:pStyle w:val="FooterOrange"/>
          <w:numPr>
            <w:ilvl w:val="0"/>
            <w:numId w:val="6"/>
          </w:numPr>
        </w:pPr>
        <w:fldSimple w:instr=" STYLEREF  Title  \* MERGEFORMAT ">
          <w:r w:rsidR="008F08D4" w:rsidRPr="008F08D4">
            <w:rPr>
              <w:bCs/>
              <w:lang w:val="en-US"/>
            </w:rPr>
            <w:t>Skilled to</w:t>
          </w:r>
          <w:r w:rsidR="008F08D4">
            <w:t xml:space="preserve"> Thrive: Support to make decisions that promote personal safety and prevent harm</w:t>
          </w:r>
        </w:fldSimple>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color w:val="E37222" w:themeColor="accent1"/>
      </w:rPr>
      <w:id w:val="-1025473300"/>
      <w:docPartObj>
        <w:docPartGallery w:val="Page Numbers (Bottom of Page)"/>
        <w:docPartUnique/>
      </w:docPartObj>
    </w:sdtPr>
    <w:sdtEndPr/>
    <w:sdtContent>
      <w:sdt>
        <w:sdtPr>
          <w:id w:val="-1498035151"/>
          <w:docPartObj>
            <w:docPartGallery w:val="Page Numbers (Bottom of Page)"/>
            <w:docPartUnique/>
          </w:docPartObj>
        </w:sdtPr>
        <w:sdtEndPr/>
        <w:sdtContent>
          <w:p w14:paraId="5093DF7B" w14:textId="77777777" w:rsidR="00A12C9F" w:rsidRDefault="00A12C9F" w:rsidP="001D44FD">
            <w:pPr>
              <w:pStyle w:val="Footer"/>
              <w:numPr>
                <w:ilvl w:val="0"/>
                <w:numId w:val="6"/>
              </w:numPr>
              <w:jc w:val="right"/>
            </w:pPr>
            <w:r>
              <w:t>Social Policy Research Centre 2017</w:t>
            </w:r>
            <w:r>
              <w:ptab w:relativeTo="margin" w:alignment="right" w:leader="none"/>
            </w:r>
            <w:r w:rsidRPr="00B23843">
              <w:fldChar w:fldCharType="begin"/>
            </w:r>
            <w:r w:rsidRPr="00B23843">
              <w:instrText xml:space="preserve"> PAGE   \* MERGEFORMAT </w:instrText>
            </w:r>
            <w:r w:rsidRPr="00B23843">
              <w:fldChar w:fldCharType="separate"/>
            </w:r>
            <w:r w:rsidR="001859B7">
              <w:rPr>
                <w:noProof/>
              </w:rPr>
              <w:t>ii</w:t>
            </w:r>
            <w:r w:rsidRPr="00B23843">
              <w:fldChar w:fldCharType="end"/>
            </w:r>
          </w:p>
        </w:sdtContent>
      </w:sdt>
      <w:p w14:paraId="53F15590" w14:textId="524AE6C4" w:rsidR="00A12C9F" w:rsidRPr="000627C1" w:rsidRDefault="001859B7" w:rsidP="001D44FD">
        <w:pPr>
          <w:pStyle w:val="FooterOrange"/>
          <w:numPr>
            <w:ilvl w:val="0"/>
            <w:numId w:val="6"/>
          </w:numPr>
        </w:pPr>
        <w:fldSimple w:instr=" STYLEREF  Title  \* MERGEFORMAT ">
          <w:r w:rsidR="008F08D4">
            <w:t>Skilled to Thrive: Support to make decisions that promote personal safety and prevent harm</w:t>
          </w:r>
        </w:fldSimple>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color w:val="E37222" w:themeColor="accent1"/>
      </w:rPr>
      <w:id w:val="1386370766"/>
      <w:docPartObj>
        <w:docPartGallery w:val="Page Numbers (Bottom of Page)"/>
        <w:docPartUnique/>
      </w:docPartObj>
    </w:sdtPr>
    <w:sdtEndPr/>
    <w:sdtContent>
      <w:sdt>
        <w:sdtPr>
          <w:id w:val="2095113894"/>
          <w:docPartObj>
            <w:docPartGallery w:val="Page Numbers (Bottom of Page)"/>
            <w:docPartUnique/>
          </w:docPartObj>
        </w:sdtPr>
        <w:sdtEndPr/>
        <w:sdtContent>
          <w:p w14:paraId="12E03470" w14:textId="77777777" w:rsidR="00A12C9F" w:rsidRDefault="00A12C9F" w:rsidP="001D44FD">
            <w:pPr>
              <w:pStyle w:val="Footer"/>
              <w:numPr>
                <w:ilvl w:val="0"/>
                <w:numId w:val="6"/>
              </w:numPr>
              <w:jc w:val="right"/>
            </w:pPr>
            <w:r>
              <w:t>Social Policy Research Centre 2017</w:t>
            </w:r>
            <w:r>
              <w:ptab w:relativeTo="margin" w:alignment="right" w:leader="none"/>
            </w:r>
            <w:r w:rsidRPr="00B23843">
              <w:fldChar w:fldCharType="begin"/>
            </w:r>
            <w:r w:rsidRPr="00B23843">
              <w:instrText xml:space="preserve"> PAGE   \* MERGEFORMAT </w:instrText>
            </w:r>
            <w:r w:rsidRPr="00B23843">
              <w:fldChar w:fldCharType="separate"/>
            </w:r>
            <w:r w:rsidR="001859B7">
              <w:rPr>
                <w:noProof/>
              </w:rPr>
              <w:t>18</w:t>
            </w:r>
            <w:r w:rsidRPr="00B23843">
              <w:fldChar w:fldCharType="end"/>
            </w:r>
          </w:p>
        </w:sdtContent>
      </w:sdt>
      <w:p w14:paraId="3E486077" w14:textId="673E48EC" w:rsidR="00A12C9F" w:rsidRPr="000627C1" w:rsidRDefault="001859B7" w:rsidP="001D44FD">
        <w:pPr>
          <w:pStyle w:val="FooterOrange"/>
          <w:numPr>
            <w:ilvl w:val="0"/>
            <w:numId w:val="6"/>
          </w:numPr>
        </w:pPr>
        <w:fldSimple w:instr=" STYLEREF  Title  \* MERGEFORMAT ">
          <w:r w:rsidR="008F08D4">
            <w:t>Skilled to Thrive: Support to make decisions that promote personal safety and prevent harm</w:t>
          </w:r>
        </w:fldSimple>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FFD5F" w14:textId="77777777" w:rsidR="00B00F2C" w:rsidRPr="000D4EDE" w:rsidRDefault="00B00F2C" w:rsidP="000D4EDE">
      <w:r>
        <w:separator/>
      </w:r>
    </w:p>
  </w:footnote>
  <w:footnote w:type="continuationSeparator" w:id="0">
    <w:p w14:paraId="3F42C5BC" w14:textId="77777777" w:rsidR="00B00F2C" w:rsidRPr="000D4EDE" w:rsidRDefault="00B00F2C" w:rsidP="000D4EDE">
      <w:r>
        <w:continuationSeparator/>
      </w:r>
    </w:p>
  </w:footnote>
  <w:footnote w:id="1">
    <w:p w14:paraId="49280F7C" w14:textId="77777777" w:rsidR="00A12C9F" w:rsidRDefault="00A12C9F" w:rsidP="00EE4CBC">
      <w:pPr>
        <w:pStyle w:val="FootnoteText"/>
      </w:pPr>
      <w:r>
        <w:rPr>
          <w:rStyle w:val="FootnoteReference"/>
        </w:rPr>
        <w:footnoteRef/>
      </w:r>
      <w:r>
        <w:t xml:space="preserve"> </w:t>
      </w:r>
      <w:hyperlink r:id="rId1" w:history="1">
        <w:r w:rsidRPr="007B5045">
          <w:rPr>
            <w:rStyle w:val="Hyperlink"/>
          </w:rPr>
          <w:t>https://www.ndis.gov.au/communities/ilc-home</w:t>
        </w:r>
      </w:hyperlink>
      <w:r>
        <w:t xml:space="preserve"> (retrieved 15/05/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73716" w14:textId="77777777" w:rsidR="00A12C9F" w:rsidRDefault="00A12C9F">
    <w:pPr>
      <w:pStyle w:val="Header"/>
    </w:pPr>
    <w:r w:rsidRPr="00CF170B">
      <w:rPr>
        <w:noProof/>
        <w:lang w:eastAsia="en-AU"/>
      </w:rPr>
      <w:drawing>
        <wp:anchor distT="0" distB="1080135" distL="114300" distR="114300" simplePos="0" relativeHeight="251675648" behindDoc="1" locked="0" layoutInCell="1" allowOverlap="0" wp14:anchorId="60872D4E" wp14:editId="3CE1F469">
          <wp:simplePos x="0" y="0"/>
          <wp:positionH relativeFrom="page">
            <wp:align>left</wp:align>
          </wp:positionH>
          <wp:positionV relativeFrom="page">
            <wp:posOffset>446405</wp:posOffset>
          </wp:positionV>
          <wp:extent cx="2721610" cy="1771015"/>
          <wp:effectExtent l="0" t="0" r="2540" b="63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2721895" cy="177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9CD018"/>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9C806390"/>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3FE4BDA"/>
    <w:multiLevelType w:val="hybridMultilevel"/>
    <w:tmpl w:val="663C6610"/>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C1D755A"/>
    <w:multiLevelType w:val="multilevel"/>
    <w:tmpl w:val="99A0098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Heading6"/>
      <w:suff w:val="space"/>
      <w:lvlText w:val="Appendix %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5"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6" w15:restartNumberingAfterBreak="0">
    <w:nsid w:val="1CAA4EC3"/>
    <w:multiLevelType w:val="multilevel"/>
    <w:tmpl w:val="336055EC"/>
    <w:numStyleLink w:val="Lists"/>
  </w:abstractNum>
  <w:abstractNum w:abstractNumId="7" w15:restartNumberingAfterBreak="0">
    <w:nsid w:val="26D20456"/>
    <w:multiLevelType w:val="multilevel"/>
    <w:tmpl w:val="EBEC6306"/>
    <w:lvl w:ilvl="0">
      <w:start w:val="1"/>
      <w:numFmt w:val="bullet"/>
      <w:pStyle w:val="ShadedEmphasisBulletstyle"/>
      <w:lvlText w:val="R"/>
      <w:lvlJc w:val="left"/>
      <w:pPr>
        <w:ind w:left="717" w:hanging="360"/>
      </w:pPr>
      <w:rPr>
        <w:rFonts w:ascii="Wingdings 2" w:hAnsi="Wingdings 2" w:hint="default"/>
        <w:b w:val="0"/>
        <w:i w:val="0"/>
        <w:strike w:val="0"/>
        <w:dstrike w:val="0"/>
        <w:color w:val="000000"/>
        <w:sz w:val="22"/>
        <w:szCs w:val="22"/>
        <w:u w:val="none" w:color="000000"/>
        <w:vertAlign w:val="baseline"/>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433A3FA9"/>
    <w:multiLevelType w:val="multilevel"/>
    <w:tmpl w:val="0524B3EC"/>
    <w:numStyleLink w:val="MultiLevelheadinglist"/>
  </w:abstractNum>
  <w:abstractNum w:abstractNumId="9" w15:restartNumberingAfterBreak="0">
    <w:nsid w:val="43F148C1"/>
    <w:multiLevelType w:val="multilevel"/>
    <w:tmpl w:val="850A6288"/>
    <w:lvl w:ilvl="0">
      <w:start w:val="1"/>
      <w:numFmt w:val="bullet"/>
      <w:pStyle w:val="ListBullet"/>
      <w:lvlText w:val=""/>
      <w:lvlJc w:val="left"/>
      <w:pPr>
        <w:ind w:left="360" w:hanging="360"/>
      </w:pPr>
      <w:rPr>
        <w:rFonts w:ascii="Symbol" w:hAnsi="Symbol" w:hint="default"/>
        <w:color w:val="E37222" w:themeColor="accent1"/>
      </w:rPr>
    </w:lvl>
    <w:lvl w:ilvl="1">
      <w:start w:val="1"/>
      <w:numFmt w:val="bullet"/>
      <w:pStyle w:val="ListBullet2"/>
      <w:lvlText w:val="-"/>
      <w:lvlJc w:val="left"/>
      <w:pPr>
        <w:tabs>
          <w:tab w:val="num" w:pos="1077"/>
        </w:tabs>
        <w:ind w:left="1077" w:hanging="357"/>
      </w:pPr>
      <w:rPr>
        <w:rFonts w:ascii="Arial" w:hAnsi="Arial" w:hint="default"/>
        <w:color w:val="E37222" w:themeColor="accent1"/>
      </w:rPr>
    </w:lvl>
    <w:lvl w:ilvl="2">
      <w:start w:val="1"/>
      <w:numFmt w:val="bullet"/>
      <w:pStyle w:val="ListBullet3"/>
      <w:lvlText w:val=""/>
      <w:lvlJc w:val="left"/>
      <w:pPr>
        <w:tabs>
          <w:tab w:val="num" w:pos="1792"/>
        </w:tabs>
        <w:ind w:left="1792" w:hanging="357"/>
      </w:pPr>
      <w:rPr>
        <w:rFonts w:ascii="Symbol" w:hAnsi="Symbol" w:hint="default"/>
        <w:color w:val="E37222" w:themeColor="accent1"/>
      </w:rPr>
    </w:lvl>
    <w:lvl w:ilvl="3">
      <w:start w:val="1"/>
      <w:numFmt w:val="none"/>
      <w:suff w:val="nothing"/>
      <w:lvlText w:val="%4"/>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 w15:restartNumberingAfterBreak="0">
    <w:nsid w:val="4A0445F4"/>
    <w:multiLevelType w:val="multilevel"/>
    <w:tmpl w:val="336055EC"/>
    <w:styleLink w:val="Lists"/>
    <w:lvl w:ilvl="0">
      <w:start w:val="1"/>
      <w:numFmt w:val="none"/>
      <w:pStyle w:val="Normal"/>
      <w:suff w:val="nothing"/>
      <w:lvlText w:val="%1"/>
      <w:lvlJc w:val="left"/>
      <w:pPr>
        <w:ind w:left="0" w:firstLine="0"/>
      </w:pPr>
      <w:rPr>
        <w:rFonts w:hint="default"/>
      </w:rPr>
    </w:lvl>
    <w:lvl w:ilvl="1">
      <w:start w:val="1"/>
      <w:numFmt w:val="decimal"/>
      <w:pStyle w:val="ListNumber"/>
      <w:lvlText w:val="%2."/>
      <w:lvlJc w:val="left"/>
      <w:pPr>
        <w:tabs>
          <w:tab w:val="num" w:pos="357"/>
        </w:tabs>
        <w:ind w:left="357" w:hanging="357"/>
      </w:pPr>
      <w:rPr>
        <w:rFonts w:hint="default"/>
      </w:rPr>
    </w:lvl>
    <w:lvl w:ilvl="2">
      <w:start w:val="1"/>
      <w:numFmt w:val="lowerLetter"/>
      <w:pStyle w:val="ListNumber2"/>
      <w:lvlText w:val="%3."/>
      <w:lvlJc w:val="left"/>
      <w:pPr>
        <w:tabs>
          <w:tab w:val="num" w:pos="720"/>
        </w:tabs>
        <w:ind w:left="720" w:hanging="363"/>
      </w:pPr>
      <w:rPr>
        <w:rFonts w:hint="default"/>
      </w:rPr>
    </w:lvl>
    <w:lvl w:ilvl="3">
      <w:start w:val="1"/>
      <w:numFmt w:val="lowerRoman"/>
      <w:pStyle w:val="ListNumber3"/>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1" w15:restartNumberingAfterBreak="0">
    <w:nsid w:val="4AD05684"/>
    <w:multiLevelType w:val="hybridMultilevel"/>
    <w:tmpl w:val="EB28E2A4"/>
    <w:lvl w:ilvl="0" w:tplc="06183956">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BB80F75"/>
    <w:multiLevelType w:val="hybridMultilevel"/>
    <w:tmpl w:val="C654374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503010E9"/>
    <w:multiLevelType w:val="hybridMultilevel"/>
    <w:tmpl w:val="E24AB2E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58E46DD9"/>
    <w:multiLevelType w:val="multilevel"/>
    <w:tmpl w:val="118462A2"/>
    <w:styleLink w:val="GeneralList"/>
    <w:lvl w:ilvl="0">
      <w:start w:val="1"/>
      <w:numFmt w:val="bullet"/>
      <w:lvlText w:val=""/>
      <w:lvlJc w:val="left"/>
      <w:pPr>
        <w:ind w:left="360" w:hanging="360"/>
      </w:pPr>
      <w:rPr>
        <w:rFonts w:ascii="Symbol" w:hAnsi="Symbol" w:hint="default"/>
        <w:color w:val="000000" w:themeColor="text1"/>
      </w:rPr>
    </w:lvl>
    <w:lvl w:ilvl="1">
      <w:start w:val="1"/>
      <w:numFmt w:val="bullet"/>
      <w:lvlText w:val=""/>
      <w:lvlJc w:val="left"/>
      <w:pPr>
        <w:ind w:left="720" w:hanging="363"/>
      </w:pPr>
      <w:rPr>
        <w:rFonts w:ascii="Symbol" w:hAnsi="Symbol" w:hint="default"/>
        <w:color w:val="000000" w:themeColor="text1"/>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5A426B28"/>
    <w:multiLevelType w:val="multilevel"/>
    <w:tmpl w:val="0524B3EC"/>
    <w:styleLink w:val="MultiLevelheadinglist"/>
    <w:lvl w:ilvl="0">
      <w:start w:val="1"/>
      <w:numFmt w:val="decimal"/>
      <w:pStyle w:val="Heading1"/>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upperLetter"/>
      <w:suff w:val="nothing"/>
      <w:lvlText w:val="Appendix %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698F6B51"/>
    <w:multiLevelType w:val="hybridMultilevel"/>
    <w:tmpl w:val="213689E0"/>
    <w:lvl w:ilvl="0" w:tplc="0C09000F">
      <w:start w:val="1"/>
      <w:numFmt w:val="decimal"/>
      <w:lvlText w:val="%1."/>
      <w:lvlJc w:val="left"/>
      <w:pPr>
        <w:ind w:left="360" w:hanging="360"/>
      </w:pPr>
      <w:rPr>
        <w:rFonts w:hint="default"/>
      </w:rPr>
    </w:lvl>
    <w:lvl w:ilvl="1" w:tplc="E2CC701E">
      <w:start w:val="2"/>
      <w:numFmt w:val="bullet"/>
      <w:lvlText w:val="•"/>
      <w:lvlJc w:val="left"/>
      <w:pPr>
        <w:ind w:left="1440" w:hanging="720"/>
      </w:pPr>
      <w:rPr>
        <w:rFonts w:ascii="Arial" w:eastAsia="MetaPlusNormal-Roman" w:hAnsi="Arial" w:cs="Aria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7A7E03E0"/>
    <w:multiLevelType w:val="hybridMultilevel"/>
    <w:tmpl w:val="894CC3A4"/>
    <w:lvl w:ilvl="0" w:tplc="48AAFA88">
      <w:start w:val="1"/>
      <w:numFmt w:val="upperLetter"/>
      <w:pStyle w:val="Appendixheading"/>
      <w:lvlText w:val="Appendix %1  "/>
      <w:lvlJc w:val="left"/>
      <w:pPr>
        <w:ind w:left="785" w:hanging="360"/>
      </w:pPr>
      <w:rPr>
        <w:rFonts w:hint="default"/>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num w:numId="1" w16cid:durableId="663317404">
    <w:abstractNumId w:val="14"/>
  </w:num>
  <w:num w:numId="2" w16cid:durableId="790785507">
    <w:abstractNumId w:val="9"/>
  </w:num>
  <w:num w:numId="3" w16cid:durableId="1833720621">
    <w:abstractNumId w:val="1"/>
  </w:num>
  <w:num w:numId="4" w16cid:durableId="547566860">
    <w:abstractNumId w:val="0"/>
  </w:num>
  <w:num w:numId="5" w16cid:durableId="414523015">
    <w:abstractNumId w:val="15"/>
  </w:num>
  <w:num w:numId="6" w16cid:durableId="1568420543">
    <w:abstractNumId w:val="10"/>
  </w:num>
  <w:num w:numId="7" w16cid:durableId="1074744083">
    <w:abstractNumId w:val="6"/>
    <w:lvlOverride w:ilvl="0">
      <w:lvl w:ilvl="0">
        <w:start w:val="1"/>
        <w:numFmt w:val="none"/>
        <w:pStyle w:val="Normal"/>
        <w:suff w:val="nothing"/>
        <w:lvlText w:val="%1"/>
        <w:lvlJc w:val="left"/>
        <w:pPr>
          <w:ind w:left="0" w:firstLine="0"/>
        </w:pPr>
        <w:rPr>
          <w:rFonts w:hint="default"/>
        </w:rPr>
      </w:lvl>
    </w:lvlOverride>
    <w:lvlOverride w:ilvl="1">
      <w:lvl w:ilvl="1">
        <w:start w:val="1"/>
        <w:numFmt w:val="decimal"/>
        <w:pStyle w:val="ListNumber"/>
        <w:lvlText w:val="%2."/>
        <w:lvlJc w:val="left"/>
        <w:pPr>
          <w:tabs>
            <w:tab w:val="num" w:pos="357"/>
          </w:tabs>
          <w:ind w:left="357" w:hanging="357"/>
        </w:pPr>
        <w:rPr>
          <w:rFonts w:hint="default"/>
        </w:rPr>
      </w:lvl>
    </w:lvlOverride>
    <w:lvlOverride w:ilvl="2">
      <w:lvl w:ilvl="2">
        <w:start w:val="1"/>
        <w:numFmt w:val="lowerLetter"/>
        <w:pStyle w:val="ListNumber2"/>
        <w:lvlText w:val="%3."/>
        <w:lvlJc w:val="left"/>
        <w:pPr>
          <w:tabs>
            <w:tab w:val="num" w:pos="720"/>
          </w:tabs>
          <w:ind w:left="720" w:hanging="363"/>
        </w:pPr>
        <w:rPr>
          <w:rFonts w:hint="default"/>
        </w:rPr>
      </w:lvl>
    </w:lvlOverride>
    <w:lvlOverride w:ilvl="3">
      <w:lvl w:ilvl="3">
        <w:start w:val="1"/>
        <w:numFmt w:val="lowerRoman"/>
        <w:pStyle w:val="ListNumber3"/>
        <w:lvlText w:val="%4"/>
        <w:lvlJc w:val="left"/>
        <w:pPr>
          <w:tabs>
            <w:tab w:val="num" w:pos="1077"/>
          </w:tabs>
          <w:ind w:left="1077" w:hanging="357"/>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lvlText w:val="%9"/>
        <w:lvlJc w:val="left"/>
        <w:pPr>
          <w:ind w:left="0" w:firstLine="0"/>
        </w:pPr>
        <w:rPr>
          <w:rFonts w:hint="default"/>
        </w:rPr>
      </w:lvl>
    </w:lvlOverride>
  </w:num>
  <w:num w:numId="8" w16cid:durableId="511383279">
    <w:abstractNumId w:val="3"/>
  </w:num>
  <w:num w:numId="9" w16cid:durableId="590889302">
    <w:abstractNumId w:val="7"/>
  </w:num>
  <w:num w:numId="10" w16cid:durableId="186871027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55629790">
    <w:abstractNumId w:val="8"/>
  </w:num>
  <w:num w:numId="12" w16cid:durableId="121386116">
    <w:abstractNumId w:val="5"/>
  </w:num>
  <w:num w:numId="13" w16cid:durableId="862743762">
    <w:abstractNumId w:val="4"/>
  </w:num>
  <w:num w:numId="14" w16cid:durableId="1768960828">
    <w:abstractNumId w:val="17"/>
  </w:num>
  <w:num w:numId="15" w16cid:durableId="2062174021">
    <w:abstractNumId w:val="16"/>
  </w:num>
  <w:num w:numId="16" w16cid:durableId="2096198929">
    <w:abstractNumId w:val="2"/>
  </w:num>
  <w:num w:numId="17" w16cid:durableId="195626085">
    <w:abstractNumId w:val="13"/>
  </w:num>
  <w:num w:numId="18" w16cid:durableId="1060595894">
    <w:abstractNumId w:val="12"/>
  </w:num>
  <w:num w:numId="19" w16cid:durableId="1494954322">
    <w:abstractNumId w:val="11"/>
  </w:num>
  <w:num w:numId="20" w16cid:durableId="1197885773">
    <w:abstractNumId w:val="6"/>
    <w:lvlOverride w:ilvl="0">
      <w:startOverride w:val="1"/>
      <w:lvl w:ilvl="0">
        <w:start w:val="1"/>
        <w:numFmt w:val="none"/>
        <w:pStyle w:val="Normal"/>
        <w:suff w:val="nothing"/>
        <w:lvlText w:val="%1"/>
        <w:lvlJc w:val="left"/>
        <w:pPr>
          <w:ind w:left="0" w:firstLine="0"/>
        </w:pPr>
        <w:rPr>
          <w:rFonts w:hint="default"/>
        </w:rPr>
      </w:lvl>
    </w:lvlOverride>
    <w:lvlOverride w:ilvl="1">
      <w:startOverride w:val="2"/>
      <w:lvl w:ilvl="1">
        <w:start w:val="2"/>
        <w:numFmt w:val="decimal"/>
        <w:pStyle w:val="ListNumber"/>
        <w:lvlText w:val=""/>
        <w:lvlJc w:val="left"/>
      </w:lvl>
    </w:lvlOverride>
  </w:num>
  <w:num w:numId="21" w16cid:durableId="1458256103">
    <w:abstractNumId w:val="6"/>
    <w:lvlOverride w:ilvl="0">
      <w:startOverride w:val="90"/>
      <w:lvl w:ilvl="0">
        <w:start w:val="90"/>
        <w:numFmt w:val="none"/>
        <w:pStyle w:val="Normal"/>
        <w:suff w:val="nothing"/>
        <w:lvlText w:val="%1"/>
        <w:lvlJc w:val="left"/>
        <w:pPr>
          <w:ind w:left="0" w:firstLine="0"/>
        </w:pPr>
        <w:rPr>
          <w:rFonts w:hint="default"/>
        </w:rPr>
      </w:lvl>
    </w:lvlOverride>
    <w:lvlOverride w:ilvl="1">
      <w:startOverride w:val="3"/>
      <w:lvl w:ilvl="1">
        <w:start w:val="3"/>
        <w:numFmt w:val="decimal"/>
        <w:pStyle w:val="ListNumber"/>
        <w:lvlText w:val="%2."/>
        <w:lvlJc w:val="left"/>
        <w:pPr>
          <w:tabs>
            <w:tab w:val="num" w:pos="357"/>
          </w:tabs>
          <w:ind w:left="357" w:hanging="357"/>
        </w:pPr>
        <w:rPr>
          <w:rFonts w:hint="default"/>
        </w:rPr>
      </w:lvl>
    </w:lvlOverride>
    <w:lvlOverride w:ilvl="2">
      <w:startOverride w:val="1"/>
      <w:lvl w:ilvl="2">
        <w:start w:val="1"/>
        <w:numFmt w:val="lowerLetter"/>
        <w:pStyle w:val="ListNumber2"/>
        <w:lvlText w:val="%3."/>
        <w:lvlJc w:val="left"/>
        <w:pPr>
          <w:tabs>
            <w:tab w:val="num" w:pos="720"/>
          </w:tabs>
          <w:ind w:left="720" w:hanging="363"/>
        </w:pPr>
        <w:rPr>
          <w:rFonts w:hint="default"/>
        </w:rPr>
      </w:lvl>
    </w:lvlOverride>
    <w:lvlOverride w:ilvl="3">
      <w:startOverride w:val="1"/>
      <w:lvl w:ilvl="3">
        <w:start w:val="1"/>
        <w:numFmt w:val="lowerRoman"/>
        <w:pStyle w:val="ListNumber3"/>
        <w:lvlText w:val="%4"/>
        <w:lvlJc w:val="left"/>
        <w:pPr>
          <w:tabs>
            <w:tab w:val="num" w:pos="1077"/>
          </w:tabs>
          <w:ind w:left="1077" w:hanging="357"/>
        </w:pPr>
        <w:rPr>
          <w:rFonts w:hint="default"/>
        </w:rPr>
      </w:lvl>
    </w:lvlOverride>
    <w:lvlOverride w:ilvl="4">
      <w:startOverride w:val="1"/>
      <w:lvl w:ilvl="4">
        <w:start w:val="1"/>
        <w:numFmt w:val="none"/>
        <w:suff w:val="nothing"/>
        <w:lvlText w:val=""/>
        <w:lvlJc w:val="left"/>
        <w:pPr>
          <w:ind w:left="0" w:firstLine="0"/>
        </w:pPr>
        <w:rPr>
          <w:rFonts w:hint="default"/>
        </w:rPr>
      </w:lvl>
    </w:lvlOverride>
    <w:lvlOverride w:ilvl="5">
      <w:startOverride w:val="1"/>
      <w:lvl w:ilvl="5">
        <w:start w:val="1"/>
        <w:numFmt w:val="none"/>
        <w:suff w:val="nothing"/>
        <w:lvlText w:val=""/>
        <w:lvlJc w:val="left"/>
        <w:pPr>
          <w:ind w:left="0" w:firstLine="0"/>
        </w:pPr>
        <w:rPr>
          <w:rFonts w:hint="default"/>
        </w:rPr>
      </w:lvl>
    </w:lvlOverride>
    <w:lvlOverride w:ilvl="6">
      <w:startOverride w:val="1"/>
      <w:lvl w:ilvl="6">
        <w:start w:val="1"/>
        <w:numFmt w:val="none"/>
        <w:suff w:val="nothing"/>
        <w:lvlText w:val=""/>
        <w:lvlJc w:val="left"/>
        <w:pPr>
          <w:ind w:left="0" w:firstLine="0"/>
        </w:pPr>
        <w:rPr>
          <w:rFonts w:hint="default"/>
        </w:rPr>
      </w:lvl>
    </w:lvlOverride>
    <w:lvlOverride w:ilvl="7">
      <w:startOverride w:val="1"/>
      <w:lvl w:ilvl="7">
        <w:start w:val="1"/>
        <w:numFmt w:val="none"/>
        <w:suff w:val="nothing"/>
        <w:lvlText w:val=""/>
        <w:lvlJc w:val="left"/>
        <w:pPr>
          <w:ind w:left="0" w:firstLine="0"/>
        </w:pPr>
        <w:rPr>
          <w:rFonts w:hint="default"/>
        </w:rPr>
      </w:lvl>
    </w:lvlOverride>
    <w:lvlOverride w:ilvl="8">
      <w:startOverride w:val="1"/>
      <w:lvl w:ilvl="8">
        <w:start w:val="1"/>
        <w:numFmt w:val="none"/>
        <w:lvlText w:val="%9"/>
        <w:lvlJc w:val="left"/>
        <w:pPr>
          <w:ind w:left="0" w:firstLine="0"/>
        </w:pPr>
        <w:rPr>
          <w:rFonts w:hint="default"/>
        </w:rPr>
      </w:lvl>
    </w:lvlOverride>
  </w:num>
  <w:num w:numId="22" w16cid:durableId="469633198">
    <w:abstractNumId w:val="6"/>
    <w:lvlOverride w:ilvl="0">
      <w:startOverride w:val="92"/>
      <w:lvl w:ilvl="0">
        <w:start w:val="92"/>
        <w:numFmt w:val="none"/>
        <w:pStyle w:val="Normal"/>
        <w:suff w:val="nothing"/>
        <w:lvlText w:val="%1"/>
        <w:lvlJc w:val="left"/>
        <w:pPr>
          <w:ind w:left="0" w:firstLine="0"/>
        </w:pPr>
        <w:rPr>
          <w:rFonts w:hint="default"/>
        </w:rPr>
      </w:lvl>
    </w:lvlOverride>
    <w:lvlOverride w:ilvl="1">
      <w:startOverride w:val="4"/>
      <w:lvl w:ilvl="1">
        <w:start w:val="4"/>
        <w:numFmt w:val="decimal"/>
        <w:pStyle w:val="ListNumber"/>
        <w:lvlText w:val="%2."/>
        <w:lvlJc w:val="left"/>
        <w:pPr>
          <w:tabs>
            <w:tab w:val="num" w:pos="357"/>
          </w:tabs>
          <w:ind w:left="357" w:hanging="357"/>
        </w:pPr>
        <w:rPr>
          <w:rFonts w:hint="default"/>
        </w:rPr>
      </w:lvl>
    </w:lvlOverride>
    <w:lvlOverride w:ilvl="2">
      <w:startOverride w:val="1"/>
      <w:lvl w:ilvl="2">
        <w:start w:val="1"/>
        <w:numFmt w:val="lowerLetter"/>
        <w:pStyle w:val="ListNumber2"/>
        <w:lvlText w:val="%3."/>
        <w:lvlJc w:val="left"/>
        <w:pPr>
          <w:tabs>
            <w:tab w:val="num" w:pos="720"/>
          </w:tabs>
          <w:ind w:left="720" w:hanging="363"/>
        </w:pPr>
        <w:rPr>
          <w:rFonts w:hint="default"/>
        </w:rPr>
      </w:lvl>
    </w:lvlOverride>
    <w:lvlOverride w:ilvl="3">
      <w:startOverride w:val="1"/>
      <w:lvl w:ilvl="3">
        <w:start w:val="1"/>
        <w:numFmt w:val="lowerRoman"/>
        <w:pStyle w:val="ListNumber3"/>
        <w:lvlText w:val="%4"/>
        <w:lvlJc w:val="left"/>
        <w:pPr>
          <w:tabs>
            <w:tab w:val="num" w:pos="1077"/>
          </w:tabs>
          <w:ind w:left="1077" w:hanging="357"/>
        </w:pPr>
        <w:rPr>
          <w:rFonts w:hint="default"/>
        </w:rPr>
      </w:lvl>
    </w:lvlOverride>
    <w:lvlOverride w:ilvl="4">
      <w:startOverride w:val="1"/>
      <w:lvl w:ilvl="4">
        <w:start w:val="1"/>
        <w:numFmt w:val="none"/>
        <w:suff w:val="nothing"/>
        <w:lvlText w:val=""/>
        <w:lvlJc w:val="left"/>
        <w:pPr>
          <w:ind w:left="0" w:firstLine="0"/>
        </w:pPr>
        <w:rPr>
          <w:rFonts w:hint="default"/>
        </w:rPr>
      </w:lvl>
    </w:lvlOverride>
    <w:lvlOverride w:ilvl="5">
      <w:startOverride w:val="1"/>
      <w:lvl w:ilvl="5">
        <w:start w:val="1"/>
        <w:numFmt w:val="none"/>
        <w:suff w:val="nothing"/>
        <w:lvlText w:val=""/>
        <w:lvlJc w:val="left"/>
        <w:pPr>
          <w:ind w:left="0" w:firstLine="0"/>
        </w:pPr>
        <w:rPr>
          <w:rFonts w:hint="default"/>
        </w:rPr>
      </w:lvl>
    </w:lvlOverride>
    <w:lvlOverride w:ilvl="6">
      <w:startOverride w:val="1"/>
      <w:lvl w:ilvl="6">
        <w:start w:val="1"/>
        <w:numFmt w:val="none"/>
        <w:suff w:val="nothing"/>
        <w:lvlText w:val=""/>
        <w:lvlJc w:val="left"/>
        <w:pPr>
          <w:ind w:left="0" w:firstLine="0"/>
        </w:pPr>
        <w:rPr>
          <w:rFonts w:hint="default"/>
        </w:rPr>
      </w:lvl>
    </w:lvlOverride>
    <w:lvlOverride w:ilvl="7">
      <w:startOverride w:val="1"/>
      <w:lvl w:ilvl="7">
        <w:start w:val="1"/>
        <w:numFmt w:val="none"/>
        <w:suff w:val="nothing"/>
        <w:lvlText w:val=""/>
        <w:lvlJc w:val="left"/>
        <w:pPr>
          <w:ind w:left="0" w:firstLine="0"/>
        </w:pPr>
        <w:rPr>
          <w:rFonts w:hint="default"/>
        </w:rPr>
      </w:lvl>
    </w:lvlOverride>
    <w:lvlOverride w:ilvl="8">
      <w:startOverride w:val="1"/>
      <w:lvl w:ilvl="8">
        <w:start w:val="1"/>
        <w:numFmt w:val="none"/>
        <w:lvlText w:val="%9"/>
        <w:lvlJc w:val="left"/>
        <w:pPr>
          <w:ind w:left="0" w:firstLine="0"/>
        </w:pPr>
        <w:rPr>
          <w:rFonts w:hint="default"/>
        </w:rPr>
      </w:lvl>
    </w:lvlOverride>
  </w:num>
  <w:num w:numId="23" w16cid:durableId="2024045310">
    <w:abstractNumId w:val="6"/>
    <w:lvlOverride w:ilvl="0">
      <w:startOverride w:val="1"/>
      <w:lvl w:ilvl="0">
        <w:start w:val="1"/>
        <w:numFmt w:val="none"/>
        <w:pStyle w:val="Normal"/>
        <w:suff w:val="nothing"/>
        <w:lvlText w:val="%1"/>
        <w:lvlJc w:val="left"/>
        <w:pPr>
          <w:ind w:left="0" w:firstLine="0"/>
        </w:pPr>
        <w:rPr>
          <w:rFonts w:hint="default"/>
        </w:rPr>
      </w:lvl>
    </w:lvlOverride>
    <w:lvlOverride w:ilvl="1">
      <w:startOverride w:val="2"/>
      <w:lvl w:ilvl="1">
        <w:start w:val="2"/>
        <w:numFmt w:val="decimal"/>
        <w:pStyle w:val="ListNumber"/>
        <w:lvlText w:val="%2."/>
        <w:lvlJc w:val="left"/>
        <w:pPr>
          <w:tabs>
            <w:tab w:val="num" w:pos="357"/>
          </w:tabs>
          <w:ind w:left="357" w:hanging="357"/>
        </w:pPr>
        <w:rPr>
          <w:rFonts w:hint="default"/>
        </w:rPr>
      </w:lvl>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formatting="1" w:enforcement="0"/>
  <w:styleLockTheme/>
  <w:styleLockQFSet/>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DB7"/>
    <w:rsid w:val="000008AC"/>
    <w:rsid w:val="00005D98"/>
    <w:rsid w:val="00006A71"/>
    <w:rsid w:val="00011527"/>
    <w:rsid w:val="00011C96"/>
    <w:rsid w:val="00014138"/>
    <w:rsid w:val="00027E23"/>
    <w:rsid w:val="00034A19"/>
    <w:rsid w:val="00035FC9"/>
    <w:rsid w:val="00036F9E"/>
    <w:rsid w:val="0004023B"/>
    <w:rsid w:val="000413B3"/>
    <w:rsid w:val="0004795B"/>
    <w:rsid w:val="00047CFC"/>
    <w:rsid w:val="00056CE8"/>
    <w:rsid w:val="0005773F"/>
    <w:rsid w:val="000610A1"/>
    <w:rsid w:val="000627C1"/>
    <w:rsid w:val="0006616A"/>
    <w:rsid w:val="0007135F"/>
    <w:rsid w:val="00076083"/>
    <w:rsid w:val="000766CF"/>
    <w:rsid w:val="00081537"/>
    <w:rsid w:val="000827D6"/>
    <w:rsid w:val="00083BCB"/>
    <w:rsid w:val="00084F8B"/>
    <w:rsid w:val="00086F71"/>
    <w:rsid w:val="000920FF"/>
    <w:rsid w:val="0009426B"/>
    <w:rsid w:val="000949AD"/>
    <w:rsid w:val="00094B3C"/>
    <w:rsid w:val="00095109"/>
    <w:rsid w:val="0009636D"/>
    <w:rsid w:val="00096B0F"/>
    <w:rsid w:val="000A490E"/>
    <w:rsid w:val="000B003A"/>
    <w:rsid w:val="000B63CA"/>
    <w:rsid w:val="000B752A"/>
    <w:rsid w:val="000C01FC"/>
    <w:rsid w:val="000C14D9"/>
    <w:rsid w:val="000C452B"/>
    <w:rsid w:val="000D34DD"/>
    <w:rsid w:val="000D4EDE"/>
    <w:rsid w:val="000E43AC"/>
    <w:rsid w:val="00106F39"/>
    <w:rsid w:val="0010709D"/>
    <w:rsid w:val="00117707"/>
    <w:rsid w:val="001220C1"/>
    <w:rsid w:val="00122F67"/>
    <w:rsid w:val="00123576"/>
    <w:rsid w:val="001248AE"/>
    <w:rsid w:val="00124B21"/>
    <w:rsid w:val="00125776"/>
    <w:rsid w:val="00125C03"/>
    <w:rsid w:val="00125DEB"/>
    <w:rsid w:val="001267B5"/>
    <w:rsid w:val="00126941"/>
    <w:rsid w:val="00134486"/>
    <w:rsid w:val="0013471B"/>
    <w:rsid w:val="00157C98"/>
    <w:rsid w:val="0016348A"/>
    <w:rsid w:val="001653B6"/>
    <w:rsid w:val="00167F9A"/>
    <w:rsid w:val="001700CA"/>
    <w:rsid w:val="00174B0F"/>
    <w:rsid w:val="00174B29"/>
    <w:rsid w:val="00176CF0"/>
    <w:rsid w:val="0018235E"/>
    <w:rsid w:val="00183EE2"/>
    <w:rsid w:val="001859B7"/>
    <w:rsid w:val="00190D93"/>
    <w:rsid w:val="001B0C92"/>
    <w:rsid w:val="001B0D8F"/>
    <w:rsid w:val="001B2DB7"/>
    <w:rsid w:val="001D44FD"/>
    <w:rsid w:val="001D714D"/>
    <w:rsid w:val="001E0F51"/>
    <w:rsid w:val="001E55BF"/>
    <w:rsid w:val="001E7528"/>
    <w:rsid w:val="001F6E1A"/>
    <w:rsid w:val="001F780A"/>
    <w:rsid w:val="001F7917"/>
    <w:rsid w:val="00200613"/>
    <w:rsid w:val="002027AF"/>
    <w:rsid w:val="002114B1"/>
    <w:rsid w:val="00212851"/>
    <w:rsid w:val="00232435"/>
    <w:rsid w:val="00232A7E"/>
    <w:rsid w:val="00240126"/>
    <w:rsid w:val="00245B7E"/>
    <w:rsid w:val="0025249E"/>
    <w:rsid w:val="00252E6A"/>
    <w:rsid w:val="00256194"/>
    <w:rsid w:val="00260C45"/>
    <w:rsid w:val="002661A6"/>
    <w:rsid w:val="00266C23"/>
    <w:rsid w:val="002845DD"/>
    <w:rsid w:val="00286EAD"/>
    <w:rsid w:val="00290D1A"/>
    <w:rsid w:val="0029389B"/>
    <w:rsid w:val="002A41AC"/>
    <w:rsid w:val="002A7D14"/>
    <w:rsid w:val="002B28E4"/>
    <w:rsid w:val="002B36F3"/>
    <w:rsid w:val="002B7504"/>
    <w:rsid w:val="002C0D97"/>
    <w:rsid w:val="002C44D9"/>
    <w:rsid w:val="002C7065"/>
    <w:rsid w:val="002C7F4A"/>
    <w:rsid w:val="002D2804"/>
    <w:rsid w:val="002D4B6C"/>
    <w:rsid w:val="002E21D6"/>
    <w:rsid w:val="002E2A9A"/>
    <w:rsid w:val="002E3357"/>
    <w:rsid w:val="002E5CA8"/>
    <w:rsid w:val="002F0C2C"/>
    <w:rsid w:val="002F125C"/>
    <w:rsid w:val="002F3D6B"/>
    <w:rsid w:val="00300655"/>
    <w:rsid w:val="00303D18"/>
    <w:rsid w:val="00304062"/>
    <w:rsid w:val="00306054"/>
    <w:rsid w:val="00306390"/>
    <w:rsid w:val="00307ADD"/>
    <w:rsid w:val="00310FF2"/>
    <w:rsid w:val="003124D1"/>
    <w:rsid w:val="003130CA"/>
    <w:rsid w:val="0031625F"/>
    <w:rsid w:val="00320973"/>
    <w:rsid w:val="003244E5"/>
    <w:rsid w:val="00325CFC"/>
    <w:rsid w:val="00326DCC"/>
    <w:rsid w:val="003279EA"/>
    <w:rsid w:val="00335562"/>
    <w:rsid w:val="00335E2A"/>
    <w:rsid w:val="003427D0"/>
    <w:rsid w:val="0035483B"/>
    <w:rsid w:val="003557C3"/>
    <w:rsid w:val="00360F01"/>
    <w:rsid w:val="003614FD"/>
    <w:rsid w:val="00371F54"/>
    <w:rsid w:val="00372A5A"/>
    <w:rsid w:val="00372E2B"/>
    <w:rsid w:val="0037655E"/>
    <w:rsid w:val="00381C17"/>
    <w:rsid w:val="0038389D"/>
    <w:rsid w:val="00383A95"/>
    <w:rsid w:val="00384A36"/>
    <w:rsid w:val="00397AEE"/>
    <w:rsid w:val="003A3021"/>
    <w:rsid w:val="003A3430"/>
    <w:rsid w:val="003B2222"/>
    <w:rsid w:val="003B4005"/>
    <w:rsid w:val="003B6E16"/>
    <w:rsid w:val="003C07B3"/>
    <w:rsid w:val="003C1E25"/>
    <w:rsid w:val="003C1F0F"/>
    <w:rsid w:val="003D27CB"/>
    <w:rsid w:val="003E3762"/>
    <w:rsid w:val="003E6BF6"/>
    <w:rsid w:val="003F0F0D"/>
    <w:rsid w:val="003F1E6D"/>
    <w:rsid w:val="003F2E58"/>
    <w:rsid w:val="003F3BD4"/>
    <w:rsid w:val="003F476F"/>
    <w:rsid w:val="003F65E2"/>
    <w:rsid w:val="003F77E2"/>
    <w:rsid w:val="0040173E"/>
    <w:rsid w:val="0040213E"/>
    <w:rsid w:val="004030E7"/>
    <w:rsid w:val="00424E0D"/>
    <w:rsid w:val="00425EAD"/>
    <w:rsid w:val="00426645"/>
    <w:rsid w:val="00440C3D"/>
    <w:rsid w:val="00440C95"/>
    <w:rsid w:val="0044447D"/>
    <w:rsid w:val="00445793"/>
    <w:rsid w:val="00453A66"/>
    <w:rsid w:val="00463FA8"/>
    <w:rsid w:val="004808DA"/>
    <w:rsid w:val="00491F9C"/>
    <w:rsid w:val="00494335"/>
    <w:rsid w:val="004967A1"/>
    <w:rsid w:val="004A2092"/>
    <w:rsid w:val="004A5158"/>
    <w:rsid w:val="004B584E"/>
    <w:rsid w:val="004C102F"/>
    <w:rsid w:val="004C1106"/>
    <w:rsid w:val="004C6D4B"/>
    <w:rsid w:val="004E07AE"/>
    <w:rsid w:val="004E2269"/>
    <w:rsid w:val="004E5015"/>
    <w:rsid w:val="004F5B55"/>
    <w:rsid w:val="00500DCD"/>
    <w:rsid w:val="00503A51"/>
    <w:rsid w:val="00512309"/>
    <w:rsid w:val="00513EC2"/>
    <w:rsid w:val="005171ED"/>
    <w:rsid w:val="00523238"/>
    <w:rsid w:val="00533655"/>
    <w:rsid w:val="00534A20"/>
    <w:rsid w:val="00536E98"/>
    <w:rsid w:val="005379D1"/>
    <w:rsid w:val="00540035"/>
    <w:rsid w:val="00542522"/>
    <w:rsid w:val="0054526E"/>
    <w:rsid w:val="005476B5"/>
    <w:rsid w:val="005659A0"/>
    <w:rsid w:val="00567B44"/>
    <w:rsid w:val="005745ED"/>
    <w:rsid w:val="00574B2E"/>
    <w:rsid w:val="00577C45"/>
    <w:rsid w:val="00581079"/>
    <w:rsid w:val="005850A2"/>
    <w:rsid w:val="00591106"/>
    <w:rsid w:val="0059229F"/>
    <w:rsid w:val="005A20FA"/>
    <w:rsid w:val="005A26E3"/>
    <w:rsid w:val="005A3F63"/>
    <w:rsid w:val="005B0185"/>
    <w:rsid w:val="005B073E"/>
    <w:rsid w:val="005B227F"/>
    <w:rsid w:val="005B7801"/>
    <w:rsid w:val="005C5891"/>
    <w:rsid w:val="005C71A1"/>
    <w:rsid w:val="005C746F"/>
    <w:rsid w:val="005D00E9"/>
    <w:rsid w:val="005D47A9"/>
    <w:rsid w:val="005D5FAE"/>
    <w:rsid w:val="005F29B7"/>
    <w:rsid w:val="00602713"/>
    <w:rsid w:val="00606EB5"/>
    <w:rsid w:val="0060718C"/>
    <w:rsid w:val="006156E8"/>
    <w:rsid w:val="00616DC4"/>
    <w:rsid w:val="00617FDA"/>
    <w:rsid w:val="0062116F"/>
    <w:rsid w:val="00624B29"/>
    <w:rsid w:val="00625A2C"/>
    <w:rsid w:val="006313B5"/>
    <w:rsid w:val="00633946"/>
    <w:rsid w:val="00634E4C"/>
    <w:rsid w:val="00636B8B"/>
    <w:rsid w:val="006427FE"/>
    <w:rsid w:val="00643E72"/>
    <w:rsid w:val="00644C8E"/>
    <w:rsid w:val="006506C1"/>
    <w:rsid w:val="00651712"/>
    <w:rsid w:val="00653449"/>
    <w:rsid w:val="0066674D"/>
    <w:rsid w:val="00666A78"/>
    <w:rsid w:val="00667394"/>
    <w:rsid w:val="0067033C"/>
    <w:rsid w:val="00671030"/>
    <w:rsid w:val="006772E1"/>
    <w:rsid w:val="00680C6A"/>
    <w:rsid w:val="006923D2"/>
    <w:rsid w:val="0069375D"/>
    <w:rsid w:val="0069407C"/>
    <w:rsid w:val="0069574E"/>
    <w:rsid w:val="006B0C2D"/>
    <w:rsid w:val="006B3B7B"/>
    <w:rsid w:val="006B4A91"/>
    <w:rsid w:val="006B5FD6"/>
    <w:rsid w:val="006B6276"/>
    <w:rsid w:val="006B67F3"/>
    <w:rsid w:val="006C3103"/>
    <w:rsid w:val="006C41AA"/>
    <w:rsid w:val="006C7254"/>
    <w:rsid w:val="006D6DBC"/>
    <w:rsid w:val="006E2100"/>
    <w:rsid w:val="006E2903"/>
    <w:rsid w:val="006F145A"/>
    <w:rsid w:val="006F2075"/>
    <w:rsid w:val="006F27CB"/>
    <w:rsid w:val="006F5865"/>
    <w:rsid w:val="00702E37"/>
    <w:rsid w:val="00710FCE"/>
    <w:rsid w:val="007149EA"/>
    <w:rsid w:val="007365A8"/>
    <w:rsid w:val="00745007"/>
    <w:rsid w:val="0074680A"/>
    <w:rsid w:val="00750DBB"/>
    <w:rsid w:val="007541B0"/>
    <w:rsid w:val="00755163"/>
    <w:rsid w:val="007555A4"/>
    <w:rsid w:val="00756AAB"/>
    <w:rsid w:val="00757F63"/>
    <w:rsid w:val="007645AE"/>
    <w:rsid w:val="00764992"/>
    <w:rsid w:val="00767DF0"/>
    <w:rsid w:val="007754E3"/>
    <w:rsid w:val="00775AA0"/>
    <w:rsid w:val="00796F6B"/>
    <w:rsid w:val="007A4FAD"/>
    <w:rsid w:val="007B2035"/>
    <w:rsid w:val="007B2CB3"/>
    <w:rsid w:val="007B3C64"/>
    <w:rsid w:val="007B5D4B"/>
    <w:rsid w:val="007C08B1"/>
    <w:rsid w:val="007C2CC2"/>
    <w:rsid w:val="007C79AA"/>
    <w:rsid w:val="007D07B2"/>
    <w:rsid w:val="007D417A"/>
    <w:rsid w:val="007D7E38"/>
    <w:rsid w:val="007E3FAF"/>
    <w:rsid w:val="007E525D"/>
    <w:rsid w:val="007E5B48"/>
    <w:rsid w:val="007E5D51"/>
    <w:rsid w:val="007E6A0C"/>
    <w:rsid w:val="007F3338"/>
    <w:rsid w:val="007F6C9E"/>
    <w:rsid w:val="0080156A"/>
    <w:rsid w:val="00814683"/>
    <w:rsid w:val="0081475C"/>
    <w:rsid w:val="0081530D"/>
    <w:rsid w:val="0082173D"/>
    <w:rsid w:val="0082524D"/>
    <w:rsid w:val="008407B2"/>
    <w:rsid w:val="008412CB"/>
    <w:rsid w:val="00841995"/>
    <w:rsid w:val="00845843"/>
    <w:rsid w:val="00846D34"/>
    <w:rsid w:val="00850591"/>
    <w:rsid w:val="00850EF0"/>
    <w:rsid w:val="0085146E"/>
    <w:rsid w:val="008563E4"/>
    <w:rsid w:val="0086215D"/>
    <w:rsid w:val="008637EC"/>
    <w:rsid w:val="00863C5F"/>
    <w:rsid w:val="00870BC6"/>
    <w:rsid w:val="008731BD"/>
    <w:rsid w:val="00875876"/>
    <w:rsid w:val="00875B80"/>
    <w:rsid w:val="00876D1C"/>
    <w:rsid w:val="0088036D"/>
    <w:rsid w:val="00880BC9"/>
    <w:rsid w:val="0088132C"/>
    <w:rsid w:val="00885A14"/>
    <w:rsid w:val="0088689B"/>
    <w:rsid w:val="00890FA0"/>
    <w:rsid w:val="00891EB3"/>
    <w:rsid w:val="008A214D"/>
    <w:rsid w:val="008A72D2"/>
    <w:rsid w:val="008B51AF"/>
    <w:rsid w:val="008B6868"/>
    <w:rsid w:val="008C1DA5"/>
    <w:rsid w:val="008C29B1"/>
    <w:rsid w:val="008C6A43"/>
    <w:rsid w:val="008C70FE"/>
    <w:rsid w:val="008C7A2C"/>
    <w:rsid w:val="008D080C"/>
    <w:rsid w:val="008E0534"/>
    <w:rsid w:val="008E3A7A"/>
    <w:rsid w:val="008E3E16"/>
    <w:rsid w:val="008E6F55"/>
    <w:rsid w:val="008F08D4"/>
    <w:rsid w:val="008F33B5"/>
    <w:rsid w:val="00906799"/>
    <w:rsid w:val="00907F78"/>
    <w:rsid w:val="00912816"/>
    <w:rsid w:val="009176AB"/>
    <w:rsid w:val="00922F80"/>
    <w:rsid w:val="00924152"/>
    <w:rsid w:val="0093194D"/>
    <w:rsid w:val="00932198"/>
    <w:rsid w:val="00933B6D"/>
    <w:rsid w:val="00934C3F"/>
    <w:rsid w:val="009417AE"/>
    <w:rsid w:val="00941D0D"/>
    <w:rsid w:val="009516A5"/>
    <w:rsid w:val="00951AF2"/>
    <w:rsid w:val="00952D4C"/>
    <w:rsid w:val="00955E45"/>
    <w:rsid w:val="00957A79"/>
    <w:rsid w:val="00973A6B"/>
    <w:rsid w:val="00974F0E"/>
    <w:rsid w:val="00975952"/>
    <w:rsid w:val="009766D8"/>
    <w:rsid w:val="00981819"/>
    <w:rsid w:val="009875BB"/>
    <w:rsid w:val="009906D1"/>
    <w:rsid w:val="00990EF1"/>
    <w:rsid w:val="009979F4"/>
    <w:rsid w:val="009A45B2"/>
    <w:rsid w:val="009B0231"/>
    <w:rsid w:val="009B1A07"/>
    <w:rsid w:val="009B2644"/>
    <w:rsid w:val="009B780F"/>
    <w:rsid w:val="009C14DD"/>
    <w:rsid w:val="009D2DDD"/>
    <w:rsid w:val="009E0B15"/>
    <w:rsid w:val="009E6745"/>
    <w:rsid w:val="009F38B2"/>
    <w:rsid w:val="009F407C"/>
    <w:rsid w:val="009F7ADA"/>
    <w:rsid w:val="00A00A80"/>
    <w:rsid w:val="00A12316"/>
    <w:rsid w:val="00A12C9F"/>
    <w:rsid w:val="00A27D18"/>
    <w:rsid w:val="00A32A9A"/>
    <w:rsid w:val="00A33802"/>
    <w:rsid w:val="00A3591A"/>
    <w:rsid w:val="00A37E51"/>
    <w:rsid w:val="00A40BC0"/>
    <w:rsid w:val="00A4253D"/>
    <w:rsid w:val="00A53D23"/>
    <w:rsid w:val="00A55513"/>
    <w:rsid w:val="00A55F6D"/>
    <w:rsid w:val="00A61FDC"/>
    <w:rsid w:val="00A62D31"/>
    <w:rsid w:val="00A63380"/>
    <w:rsid w:val="00A7181F"/>
    <w:rsid w:val="00A75C59"/>
    <w:rsid w:val="00A76B38"/>
    <w:rsid w:val="00A76B83"/>
    <w:rsid w:val="00A9054A"/>
    <w:rsid w:val="00A92719"/>
    <w:rsid w:val="00A97E3B"/>
    <w:rsid w:val="00AA5831"/>
    <w:rsid w:val="00AA70A0"/>
    <w:rsid w:val="00AB039E"/>
    <w:rsid w:val="00AC4554"/>
    <w:rsid w:val="00AC4B06"/>
    <w:rsid w:val="00AC591D"/>
    <w:rsid w:val="00AC68A6"/>
    <w:rsid w:val="00AC69A0"/>
    <w:rsid w:val="00AD3D7D"/>
    <w:rsid w:val="00AD432F"/>
    <w:rsid w:val="00AD45EE"/>
    <w:rsid w:val="00AE00EA"/>
    <w:rsid w:val="00AF129F"/>
    <w:rsid w:val="00AF3548"/>
    <w:rsid w:val="00B00549"/>
    <w:rsid w:val="00B00F2C"/>
    <w:rsid w:val="00B1023A"/>
    <w:rsid w:val="00B11E6B"/>
    <w:rsid w:val="00B12DC9"/>
    <w:rsid w:val="00B13F84"/>
    <w:rsid w:val="00B15ABA"/>
    <w:rsid w:val="00B16765"/>
    <w:rsid w:val="00B21E26"/>
    <w:rsid w:val="00B23843"/>
    <w:rsid w:val="00B250F2"/>
    <w:rsid w:val="00B32120"/>
    <w:rsid w:val="00B42B2F"/>
    <w:rsid w:val="00B472E1"/>
    <w:rsid w:val="00B50A3B"/>
    <w:rsid w:val="00B60B15"/>
    <w:rsid w:val="00B631F5"/>
    <w:rsid w:val="00B67C66"/>
    <w:rsid w:val="00B7011B"/>
    <w:rsid w:val="00B71170"/>
    <w:rsid w:val="00B8001C"/>
    <w:rsid w:val="00B80BCE"/>
    <w:rsid w:val="00B81740"/>
    <w:rsid w:val="00B8346F"/>
    <w:rsid w:val="00B85D7B"/>
    <w:rsid w:val="00B900EA"/>
    <w:rsid w:val="00B91069"/>
    <w:rsid w:val="00B92842"/>
    <w:rsid w:val="00B947EC"/>
    <w:rsid w:val="00B95DAA"/>
    <w:rsid w:val="00BB0134"/>
    <w:rsid w:val="00BD12A1"/>
    <w:rsid w:val="00BE4181"/>
    <w:rsid w:val="00BE7FAC"/>
    <w:rsid w:val="00BF17C6"/>
    <w:rsid w:val="00BF429C"/>
    <w:rsid w:val="00C00FDA"/>
    <w:rsid w:val="00C00FE0"/>
    <w:rsid w:val="00C04E4B"/>
    <w:rsid w:val="00C161CC"/>
    <w:rsid w:val="00C22D43"/>
    <w:rsid w:val="00C34916"/>
    <w:rsid w:val="00C3606D"/>
    <w:rsid w:val="00C36195"/>
    <w:rsid w:val="00C575E0"/>
    <w:rsid w:val="00C62BF5"/>
    <w:rsid w:val="00C636DA"/>
    <w:rsid w:val="00C67F07"/>
    <w:rsid w:val="00C72271"/>
    <w:rsid w:val="00C874EB"/>
    <w:rsid w:val="00C87DA0"/>
    <w:rsid w:val="00C932C9"/>
    <w:rsid w:val="00C94B24"/>
    <w:rsid w:val="00C97BAA"/>
    <w:rsid w:val="00CA1EDA"/>
    <w:rsid w:val="00CA43A5"/>
    <w:rsid w:val="00CA4625"/>
    <w:rsid w:val="00CA4FBE"/>
    <w:rsid w:val="00CA6FF9"/>
    <w:rsid w:val="00CB4238"/>
    <w:rsid w:val="00CC1A64"/>
    <w:rsid w:val="00CC24AC"/>
    <w:rsid w:val="00CC34EB"/>
    <w:rsid w:val="00CC66EA"/>
    <w:rsid w:val="00CD3B8A"/>
    <w:rsid w:val="00CD3C17"/>
    <w:rsid w:val="00CD5A26"/>
    <w:rsid w:val="00CE1F9C"/>
    <w:rsid w:val="00CE2E48"/>
    <w:rsid w:val="00CF0C86"/>
    <w:rsid w:val="00CF170B"/>
    <w:rsid w:val="00CF7D0D"/>
    <w:rsid w:val="00D021F7"/>
    <w:rsid w:val="00D04834"/>
    <w:rsid w:val="00D078A2"/>
    <w:rsid w:val="00D10D45"/>
    <w:rsid w:val="00D11FFD"/>
    <w:rsid w:val="00D14EFA"/>
    <w:rsid w:val="00D24661"/>
    <w:rsid w:val="00D255D3"/>
    <w:rsid w:val="00D264D9"/>
    <w:rsid w:val="00D26AAA"/>
    <w:rsid w:val="00D30C08"/>
    <w:rsid w:val="00D367EB"/>
    <w:rsid w:val="00D41C19"/>
    <w:rsid w:val="00D45C47"/>
    <w:rsid w:val="00D461C2"/>
    <w:rsid w:val="00D46353"/>
    <w:rsid w:val="00D47F1C"/>
    <w:rsid w:val="00D55596"/>
    <w:rsid w:val="00D56956"/>
    <w:rsid w:val="00D61AAE"/>
    <w:rsid w:val="00D67FA6"/>
    <w:rsid w:val="00D74454"/>
    <w:rsid w:val="00D771F9"/>
    <w:rsid w:val="00D83AEB"/>
    <w:rsid w:val="00D9093A"/>
    <w:rsid w:val="00D9602C"/>
    <w:rsid w:val="00DA3826"/>
    <w:rsid w:val="00DA4C48"/>
    <w:rsid w:val="00DA5262"/>
    <w:rsid w:val="00DA727D"/>
    <w:rsid w:val="00DA72D0"/>
    <w:rsid w:val="00DB53A7"/>
    <w:rsid w:val="00DC1887"/>
    <w:rsid w:val="00DC5B92"/>
    <w:rsid w:val="00DC6AA6"/>
    <w:rsid w:val="00DD170F"/>
    <w:rsid w:val="00DD1A06"/>
    <w:rsid w:val="00DD1ACD"/>
    <w:rsid w:val="00DD4FA3"/>
    <w:rsid w:val="00DE0A8A"/>
    <w:rsid w:val="00DE7FAD"/>
    <w:rsid w:val="00DF0239"/>
    <w:rsid w:val="00DF6E54"/>
    <w:rsid w:val="00E01576"/>
    <w:rsid w:val="00E0272D"/>
    <w:rsid w:val="00E04228"/>
    <w:rsid w:val="00E04457"/>
    <w:rsid w:val="00E04BBC"/>
    <w:rsid w:val="00E11C20"/>
    <w:rsid w:val="00E12DCD"/>
    <w:rsid w:val="00E159D7"/>
    <w:rsid w:val="00E21653"/>
    <w:rsid w:val="00E2414E"/>
    <w:rsid w:val="00E26830"/>
    <w:rsid w:val="00E30747"/>
    <w:rsid w:val="00E40773"/>
    <w:rsid w:val="00E41483"/>
    <w:rsid w:val="00E5508A"/>
    <w:rsid w:val="00E55A59"/>
    <w:rsid w:val="00E55EE5"/>
    <w:rsid w:val="00E7257D"/>
    <w:rsid w:val="00E728CB"/>
    <w:rsid w:val="00E74C29"/>
    <w:rsid w:val="00E81DA8"/>
    <w:rsid w:val="00E8255C"/>
    <w:rsid w:val="00E84A6B"/>
    <w:rsid w:val="00E87318"/>
    <w:rsid w:val="00E9078B"/>
    <w:rsid w:val="00E92385"/>
    <w:rsid w:val="00E96DEA"/>
    <w:rsid w:val="00EA48AE"/>
    <w:rsid w:val="00EA542C"/>
    <w:rsid w:val="00EB7834"/>
    <w:rsid w:val="00EB7F9D"/>
    <w:rsid w:val="00EC7DE5"/>
    <w:rsid w:val="00ED1175"/>
    <w:rsid w:val="00EE0126"/>
    <w:rsid w:val="00EE4CBC"/>
    <w:rsid w:val="00EE4D89"/>
    <w:rsid w:val="00EE5B8F"/>
    <w:rsid w:val="00EE7B27"/>
    <w:rsid w:val="00EF2A15"/>
    <w:rsid w:val="00EF5BFD"/>
    <w:rsid w:val="00F058B7"/>
    <w:rsid w:val="00F11AAE"/>
    <w:rsid w:val="00F12BB2"/>
    <w:rsid w:val="00F206A4"/>
    <w:rsid w:val="00F21A36"/>
    <w:rsid w:val="00F26732"/>
    <w:rsid w:val="00F26E46"/>
    <w:rsid w:val="00F27DD5"/>
    <w:rsid w:val="00F34D63"/>
    <w:rsid w:val="00F44A29"/>
    <w:rsid w:val="00F53C10"/>
    <w:rsid w:val="00F55DF1"/>
    <w:rsid w:val="00F64947"/>
    <w:rsid w:val="00F6570B"/>
    <w:rsid w:val="00F6597B"/>
    <w:rsid w:val="00F67615"/>
    <w:rsid w:val="00F72FBB"/>
    <w:rsid w:val="00F76C98"/>
    <w:rsid w:val="00F804CD"/>
    <w:rsid w:val="00F80750"/>
    <w:rsid w:val="00F84587"/>
    <w:rsid w:val="00F85C43"/>
    <w:rsid w:val="00F85F59"/>
    <w:rsid w:val="00F86DD4"/>
    <w:rsid w:val="00F90EE4"/>
    <w:rsid w:val="00F91080"/>
    <w:rsid w:val="00FA749D"/>
    <w:rsid w:val="00FB0076"/>
    <w:rsid w:val="00FB4CF2"/>
    <w:rsid w:val="00FC32E1"/>
    <w:rsid w:val="00FC5892"/>
    <w:rsid w:val="00FD0B85"/>
    <w:rsid w:val="00FD4F27"/>
    <w:rsid w:val="00FE419E"/>
    <w:rsid w:val="00FE56F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1376EA"/>
  <w15:docId w15:val="{65AE08DD-A545-484C-935A-10825FBE7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en-AU" w:eastAsia="en-US" w:bidi="ar-SA"/>
      </w:rPr>
    </w:rPrDefault>
    <w:pPrDefault>
      <w:pPr>
        <w:spacing w:before="40" w:after="120" w:line="276" w:lineRule="auto"/>
      </w:pPr>
    </w:pPrDefault>
  </w:docDefaults>
  <w:latentStyles w:defLockedState="1" w:defUIPriority="99" w:defSemiHidden="0" w:defUnhideWhenUsed="0" w:defQFormat="0" w:count="376">
    <w:lsdException w:name="Normal" w:locked="0" w:uiPriority="11" w:qFormat="1"/>
    <w:lsdException w:name="heading 1" w:uiPriority="0" w:qFormat="1"/>
    <w:lsdException w:name="heading 2" w:semiHidden="1" w:uiPriority="0" w:unhideWhenUsed="1" w:qFormat="1"/>
    <w:lsdException w:name="heading 3" w:semiHidden="1" w:uiPriority="0" w:unhideWhenUsed="1" w:qFormat="1"/>
    <w:lsdException w:name="heading 4" w:locked="0" w:semiHidden="1" w:uiPriority="0" w:unhideWhenUsed="1" w:qFormat="1"/>
    <w:lsdException w:name="heading 5" w:semiHidden="1"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unhideWhenUsed="1"/>
    <w:lsdException w:name="annotation text" w:semiHidden="1" w:unhideWhenUsed="1"/>
    <w:lsdException w:name="header" w:locked="0" w:uiPriority="0" w:unhideWhenUsed="1"/>
    <w:lsdException w:name="footer" w:locked="0"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unhideWhenUsed="1"/>
    <w:lsdException w:name="annotation reference" w:semiHidden="1" w:unhideWhenUsed="1"/>
    <w:lsdException w:name="line number" w:semiHidden="1" w:unhideWhenUsed="1"/>
    <w:lsdException w:name="page number" w:semiHidden="1" w:unhideWhenUsed="1"/>
    <w:lsdException w:name="endnote reference" w:locked="0" w:unhideWhenUsed="1"/>
    <w:lsdException w:name="endnote text" w:locked="0"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uiPriority="0" w:unhideWhenUsed="1" w:qFormat="1"/>
    <w:lsdException w:name="List Number" w:uiPriority="16" w:qFormat="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unhideWhenUsed="1" w:qFormat="1"/>
    <w:lsdException w:name="List Bullet 3" w:unhideWhenUsed="1" w:qFormat="1"/>
    <w:lsdException w:name="List Bullet 4" w:unhideWhenUsed="1" w:qFormat="1"/>
    <w:lsdException w:name="List Bullet 5" w:semiHidden="1" w:unhideWhenUsed="1"/>
    <w:lsdException w:name="List Number 2" w:uiPriority="16" w:unhideWhenUsed="1" w:qFormat="1"/>
    <w:lsdException w:name="List Number 3" w:uiPriority="16" w:unhideWhenUsed="1" w:qFormat="1"/>
    <w:lsdException w:name="List Number 4" w:uiPriority="16" w:unhideWhenUsed="1" w:qFormat="1"/>
    <w:lsdException w:name="List Number 5" w:semiHidden="1" w:unhideWhenUsed="1"/>
    <w:lsdException w:name="Title" w:uiPriority="38"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0"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DC6AA6"/>
    <w:pPr>
      <w:numPr>
        <w:numId w:val="7"/>
      </w:numPr>
      <w:tabs>
        <w:tab w:val="left" w:pos="357"/>
      </w:tabs>
      <w:spacing w:before="0" w:after="240" w:line="288" w:lineRule="auto"/>
    </w:pPr>
  </w:style>
  <w:style w:type="paragraph" w:styleId="Heading1">
    <w:name w:val="heading 1"/>
    <w:basedOn w:val="Normal"/>
    <w:next w:val="Normal"/>
    <w:link w:val="Heading1Char"/>
    <w:qFormat/>
    <w:rsid w:val="00306054"/>
    <w:pPr>
      <w:keepNext/>
      <w:pageBreakBefore/>
      <w:numPr>
        <w:numId w:val="11"/>
      </w:numPr>
      <w:tabs>
        <w:tab w:val="clear" w:pos="357"/>
      </w:tabs>
      <w:spacing w:after="360"/>
      <w:outlineLvl w:val="0"/>
    </w:pPr>
    <w:rPr>
      <w:rFonts w:eastAsiaTheme="majorEastAsia" w:cstheme="majorBidi"/>
      <w:b/>
      <w:bCs/>
      <w:color w:val="E37222" w:themeColor="accent1"/>
      <w:sz w:val="40"/>
      <w:szCs w:val="28"/>
    </w:rPr>
  </w:style>
  <w:style w:type="paragraph" w:styleId="Heading2">
    <w:name w:val="heading 2"/>
    <w:basedOn w:val="Normal"/>
    <w:next w:val="Normal"/>
    <w:link w:val="Heading2Char"/>
    <w:qFormat/>
    <w:rsid w:val="00876D1C"/>
    <w:pPr>
      <w:keepNext/>
      <w:numPr>
        <w:ilvl w:val="1"/>
        <w:numId w:val="11"/>
      </w:numPr>
      <w:spacing w:before="320" w:after="120"/>
      <w:outlineLvl w:val="1"/>
    </w:pPr>
    <w:rPr>
      <w:rFonts w:asciiTheme="majorHAnsi" w:eastAsiaTheme="majorEastAsia" w:hAnsiTheme="majorHAnsi" w:cstheme="majorBidi"/>
      <w:b/>
      <w:bCs/>
      <w:color w:val="E37222" w:themeColor="accent1"/>
      <w:sz w:val="28"/>
      <w:szCs w:val="26"/>
    </w:rPr>
  </w:style>
  <w:style w:type="paragraph" w:styleId="Heading3">
    <w:name w:val="heading 3"/>
    <w:basedOn w:val="Normal"/>
    <w:next w:val="Normal"/>
    <w:link w:val="Heading3Char"/>
    <w:qFormat/>
    <w:rsid w:val="00973A6B"/>
    <w:pPr>
      <w:keepNext/>
      <w:numPr>
        <w:ilvl w:val="2"/>
        <w:numId w:val="11"/>
      </w:numPr>
      <w:tabs>
        <w:tab w:val="clear" w:pos="357"/>
        <w:tab w:val="left" w:pos="1077"/>
      </w:tabs>
      <w:spacing w:before="240" w:after="120"/>
      <w:outlineLvl w:val="2"/>
    </w:pPr>
    <w:rPr>
      <w:rFonts w:asciiTheme="majorHAnsi" w:eastAsiaTheme="majorEastAsia" w:hAnsiTheme="majorHAnsi" w:cstheme="majorBidi"/>
      <w:b/>
      <w:bCs/>
      <w:color w:val="000000" w:themeColor="text1"/>
      <w:sz w:val="26"/>
    </w:rPr>
  </w:style>
  <w:style w:type="paragraph" w:styleId="Heading4">
    <w:name w:val="heading 4"/>
    <w:basedOn w:val="Normal"/>
    <w:next w:val="Normal"/>
    <w:link w:val="Heading4Char"/>
    <w:qFormat/>
    <w:rsid w:val="0081530D"/>
    <w:pPr>
      <w:keepNext/>
      <w:numPr>
        <w:numId w:val="0"/>
      </w:numPr>
      <w:spacing w:before="120" w:after="120"/>
      <w:outlineLvl w:val="3"/>
    </w:pPr>
    <w:rPr>
      <w:rFonts w:asciiTheme="majorHAnsi" w:eastAsiaTheme="majorEastAsia" w:hAnsiTheme="majorHAnsi" w:cstheme="majorBidi"/>
      <w:b/>
      <w:bCs/>
      <w:iCs/>
      <w:color w:val="000000" w:themeColor="text1"/>
    </w:rPr>
  </w:style>
  <w:style w:type="paragraph" w:styleId="Heading5">
    <w:name w:val="heading 5"/>
    <w:basedOn w:val="Normal"/>
    <w:next w:val="Normal"/>
    <w:link w:val="Heading5Char"/>
    <w:qFormat/>
    <w:locked/>
    <w:rsid w:val="00372E2B"/>
    <w:pPr>
      <w:keepNext/>
      <w:spacing w:before="200"/>
      <w:outlineLvl w:val="4"/>
    </w:pPr>
    <w:rPr>
      <w:rFonts w:asciiTheme="majorHAnsi" w:eastAsiaTheme="majorEastAsia" w:hAnsiTheme="majorHAnsi" w:cstheme="majorBidi"/>
      <w:color w:val="73370E" w:themeColor="accent1" w:themeShade="7F"/>
    </w:rPr>
  </w:style>
  <w:style w:type="paragraph" w:styleId="Heading6">
    <w:name w:val="heading 6"/>
    <w:aliases w:val="Appendix Heading"/>
    <w:basedOn w:val="Normal"/>
    <w:next w:val="Normal"/>
    <w:link w:val="Heading6Char"/>
    <w:qFormat/>
    <w:rsid w:val="002A41AC"/>
    <w:pPr>
      <w:keepNext/>
      <w:numPr>
        <w:ilvl w:val="5"/>
        <w:numId w:val="8"/>
      </w:numPr>
      <w:spacing w:after="400"/>
      <w:outlineLvl w:val="5"/>
    </w:pPr>
    <w:rPr>
      <w:rFonts w:asciiTheme="majorHAnsi" w:eastAsiaTheme="majorEastAsia" w:hAnsiTheme="majorHAnsi" w:cstheme="majorBidi"/>
      <w:b/>
      <w:iCs/>
      <w:color w:val="E37222" w:themeColor="accent1"/>
      <w:sz w:val="40"/>
    </w:rPr>
  </w:style>
  <w:style w:type="paragraph" w:styleId="Heading7">
    <w:name w:val="heading 7"/>
    <w:basedOn w:val="Normal"/>
    <w:next w:val="Normal"/>
    <w:link w:val="Heading7Char"/>
    <w:qFormat/>
    <w:locked/>
    <w:rsid w:val="00372E2B"/>
    <w:pPr>
      <w:keepNext/>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locked/>
    <w:rsid w:val="00372E2B"/>
    <w:pPr>
      <w:keepNext/>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qFormat/>
    <w:locked/>
    <w:rsid w:val="00372E2B"/>
    <w:pPr>
      <w:keepNext/>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06054"/>
    <w:rPr>
      <w:rFonts w:eastAsiaTheme="majorEastAsia" w:cstheme="majorBidi"/>
      <w:b/>
      <w:bCs/>
      <w:color w:val="E37222" w:themeColor="accent1"/>
      <w:sz w:val="40"/>
      <w:szCs w:val="28"/>
    </w:rPr>
  </w:style>
  <w:style w:type="character" w:customStyle="1" w:styleId="Heading2Char">
    <w:name w:val="Heading 2 Char"/>
    <w:basedOn w:val="DefaultParagraphFont"/>
    <w:link w:val="Heading2"/>
    <w:rsid w:val="00876D1C"/>
    <w:rPr>
      <w:rFonts w:asciiTheme="majorHAnsi" w:eastAsiaTheme="majorEastAsia" w:hAnsiTheme="majorHAnsi" w:cstheme="majorBidi"/>
      <w:b/>
      <w:bCs/>
      <w:color w:val="E37222" w:themeColor="accent1"/>
      <w:sz w:val="28"/>
      <w:szCs w:val="26"/>
    </w:rPr>
  </w:style>
  <w:style w:type="character" w:customStyle="1" w:styleId="Heading3Char">
    <w:name w:val="Heading 3 Char"/>
    <w:basedOn w:val="DefaultParagraphFont"/>
    <w:link w:val="Heading3"/>
    <w:rsid w:val="00973A6B"/>
    <w:rPr>
      <w:rFonts w:asciiTheme="majorHAnsi" w:eastAsiaTheme="majorEastAsia" w:hAnsiTheme="majorHAnsi" w:cstheme="majorBidi"/>
      <w:b/>
      <w:bCs/>
      <w:color w:val="000000" w:themeColor="text1"/>
      <w:sz w:val="26"/>
    </w:rPr>
  </w:style>
  <w:style w:type="paragraph" w:customStyle="1" w:styleId="SubHeading">
    <w:name w:val="Sub Heading"/>
    <w:basedOn w:val="Normal"/>
    <w:next w:val="Normal"/>
    <w:uiPriority w:val="11"/>
    <w:qFormat/>
    <w:rsid w:val="00EB7834"/>
    <w:pPr>
      <w:keepNext/>
      <w:spacing w:before="240" w:after="0"/>
    </w:pPr>
    <w:rPr>
      <w:rFonts w:asciiTheme="minorHAnsi" w:hAnsiTheme="minorHAnsi"/>
      <w:b/>
      <w:sz w:val="28"/>
    </w:rPr>
  </w:style>
  <w:style w:type="character" w:customStyle="1" w:styleId="Heading4Char">
    <w:name w:val="Heading 4 Char"/>
    <w:basedOn w:val="DefaultParagraphFont"/>
    <w:link w:val="Heading4"/>
    <w:rsid w:val="0081530D"/>
    <w:rPr>
      <w:rFonts w:asciiTheme="majorHAnsi" w:eastAsiaTheme="majorEastAsia" w:hAnsiTheme="majorHAnsi" w:cstheme="majorBidi"/>
      <w:b/>
      <w:bCs/>
      <w:iCs/>
      <w:color w:val="000000" w:themeColor="text1"/>
    </w:rPr>
  </w:style>
  <w:style w:type="paragraph" w:styleId="ListBullet">
    <w:name w:val="List Bullet"/>
    <w:basedOn w:val="Normal"/>
    <w:qFormat/>
    <w:rsid w:val="00876D1C"/>
    <w:pPr>
      <w:numPr>
        <w:numId w:val="2"/>
      </w:numPr>
      <w:spacing w:after="120"/>
      <w:ind w:left="357" w:hanging="357"/>
    </w:pPr>
    <w:rPr>
      <w:color w:val="000000" w:themeColor="text1"/>
    </w:rPr>
  </w:style>
  <w:style w:type="paragraph" w:styleId="ListBullet2">
    <w:name w:val="List Bullet 2"/>
    <w:basedOn w:val="ListBullet"/>
    <w:uiPriority w:val="99"/>
    <w:qFormat/>
    <w:rsid w:val="007F3338"/>
    <w:pPr>
      <w:numPr>
        <w:ilvl w:val="1"/>
      </w:numPr>
    </w:pPr>
  </w:style>
  <w:style w:type="paragraph" w:styleId="ListNumber">
    <w:name w:val="List Number"/>
    <w:basedOn w:val="Normal"/>
    <w:uiPriority w:val="16"/>
    <w:qFormat/>
    <w:rsid w:val="00A9054A"/>
    <w:pPr>
      <w:numPr>
        <w:ilvl w:val="1"/>
      </w:numPr>
    </w:pPr>
  </w:style>
  <w:style w:type="paragraph" w:styleId="ListNumber2">
    <w:name w:val="List Number 2"/>
    <w:basedOn w:val="Normal"/>
    <w:uiPriority w:val="16"/>
    <w:qFormat/>
    <w:rsid w:val="00A9054A"/>
    <w:pPr>
      <w:numPr>
        <w:ilvl w:val="2"/>
      </w:numPr>
    </w:pPr>
  </w:style>
  <w:style w:type="numbering" w:customStyle="1" w:styleId="Lists">
    <w:name w:val="Lists"/>
    <w:uiPriority w:val="99"/>
    <w:rsid w:val="009176AB"/>
    <w:pPr>
      <w:numPr>
        <w:numId w:val="6"/>
      </w:numPr>
    </w:pPr>
  </w:style>
  <w:style w:type="paragraph" w:styleId="ListNumber3">
    <w:name w:val="List Number 3"/>
    <w:basedOn w:val="Normal"/>
    <w:uiPriority w:val="16"/>
    <w:qFormat/>
    <w:rsid w:val="00A9054A"/>
    <w:pPr>
      <w:numPr>
        <w:ilvl w:val="3"/>
      </w:numPr>
      <w:tabs>
        <w:tab w:val="right" w:leader="dot" w:pos="9072"/>
      </w:tabs>
    </w:pPr>
  </w:style>
  <w:style w:type="paragraph" w:styleId="Title">
    <w:name w:val="Title"/>
    <w:basedOn w:val="Preparedfor"/>
    <w:link w:val="TitleChar"/>
    <w:uiPriority w:val="38"/>
    <w:qFormat/>
    <w:rsid w:val="00CF170B"/>
    <w:pPr>
      <w:spacing w:after="1418"/>
    </w:pPr>
    <w:rPr>
      <w:rFonts w:asciiTheme="majorHAnsi" w:eastAsiaTheme="majorEastAsia" w:hAnsiTheme="majorHAnsi" w:cstheme="majorBidi"/>
      <w:sz w:val="52"/>
      <w:szCs w:val="52"/>
    </w:rPr>
  </w:style>
  <w:style w:type="character" w:customStyle="1" w:styleId="TitleChar">
    <w:name w:val="Title Char"/>
    <w:basedOn w:val="DefaultParagraphFont"/>
    <w:link w:val="Title"/>
    <w:uiPriority w:val="38"/>
    <w:rsid w:val="00CF170B"/>
    <w:rPr>
      <w:rFonts w:asciiTheme="majorHAnsi" w:eastAsiaTheme="majorEastAsia" w:hAnsiTheme="majorHAnsi" w:cstheme="majorBidi"/>
      <w:sz w:val="52"/>
      <w:szCs w:val="52"/>
    </w:rPr>
  </w:style>
  <w:style w:type="numbering" w:customStyle="1" w:styleId="MultiLevelheadinglist">
    <w:name w:val="Multi Level heading list"/>
    <w:uiPriority w:val="99"/>
    <w:rsid w:val="008407B2"/>
    <w:pPr>
      <w:numPr>
        <w:numId w:val="5"/>
      </w:numPr>
    </w:pPr>
  </w:style>
  <w:style w:type="paragraph" w:styleId="TOC1">
    <w:name w:val="toc 1"/>
    <w:basedOn w:val="Normal"/>
    <w:next w:val="Normal"/>
    <w:autoRedefine/>
    <w:uiPriority w:val="39"/>
    <w:qFormat/>
    <w:rsid w:val="00425EAD"/>
    <w:pPr>
      <w:tabs>
        <w:tab w:val="clear" w:pos="357"/>
        <w:tab w:val="left" w:pos="794"/>
        <w:tab w:val="right" w:pos="9129"/>
      </w:tabs>
      <w:spacing w:before="240"/>
      <w:ind w:left="454" w:right="907"/>
    </w:pPr>
    <w:rPr>
      <w:b/>
      <w:noProof/>
    </w:rPr>
  </w:style>
  <w:style w:type="paragraph" w:styleId="TOCHeading">
    <w:name w:val="TOC Heading"/>
    <w:basedOn w:val="Heading1"/>
    <w:next w:val="Normal"/>
    <w:uiPriority w:val="39"/>
    <w:qFormat/>
    <w:rsid w:val="003F476F"/>
    <w:pPr>
      <w:numPr>
        <w:numId w:val="0"/>
      </w:numPr>
      <w:outlineLvl w:val="9"/>
    </w:pPr>
  </w:style>
  <w:style w:type="paragraph" w:styleId="Footer">
    <w:name w:val="footer"/>
    <w:basedOn w:val="Normal"/>
    <w:link w:val="FooterChar"/>
    <w:uiPriority w:val="99"/>
    <w:rsid w:val="006B6276"/>
    <w:pPr>
      <w:pBdr>
        <w:top w:val="single" w:sz="4" w:space="3" w:color="auto"/>
      </w:pBdr>
      <w:tabs>
        <w:tab w:val="clear" w:pos="357"/>
        <w:tab w:val="right" w:pos="369"/>
      </w:tabs>
      <w:spacing w:after="0" w:line="200" w:lineRule="exact"/>
    </w:pPr>
    <w:rPr>
      <w:rFonts w:ascii="Calibri Light" w:hAnsi="Calibri Light"/>
      <w:color w:val="000000" w:themeColor="text2"/>
      <w:sz w:val="13"/>
    </w:rPr>
  </w:style>
  <w:style w:type="character" w:customStyle="1" w:styleId="FooterChar">
    <w:name w:val="Footer Char"/>
    <w:basedOn w:val="DefaultParagraphFont"/>
    <w:link w:val="Footer"/>
    <w:uiPriority w:val="99"/>
    <w:rsid w:val="006B6276"/>
    <w:rPr>
      <w:rFonts w:ascii="Calibri Light" w:hAnsi="Calibri Light"/>
      <w:color w:val="000000" w:themeColor="text2"/>
      <w:sz w:val="13"/>
    </w:rPr>
  </w:style>
  <w:style w:type="paragraph" w:styleId="ListBullet3">
    <w:name w:val="List Bullet 3"/>
    <w:basedOn w:val="Normal"/>
    <w:uiPriority w:val="14"/>
    <w:qFormat/>
    <w:rsid w:val="004030E7"/>
    <w:pPr>
      <w:numPr>
        <w:ilvl w:val="2"/>
        <w:numId w:val="2"/>
      </w:numPr>
    </w:pPr>
  </w:style>
  <w:style w:type="paragraph" w:styleId="ListBullet4">
    <w:name w:val="List Bullet 4"/>
    <w:basedOn w:val="Normal"/>
    <w:uiPriority w:val="99"/>
    <w:semiHidden/>
    <w:qFormat/>
    <w:rsid w:val="00372E2B"/>
    <w:pPr>
      <w:numPr>
        <w:numId w:val="0"/>
      </w:numPr>
      <w:spacing w:before="85"/>
    </w:pPr>
  </w:style>
  <w:style w:type="table" w:styleId="TableGrid">
    <w:name w:val="Table Grid"/>
    <w:basedOn w:val="TableNormal"/>
    <w:uiPriority w:val="59"/>
    <w:rsid w:val="00A9054A"/>
    <w:pPr>
      <w:spacing w:before="57" w:after="57"/>
      <w:jc w:val="center"/>
    </w:pPr>
    <w:rPr>
      <w:color w:val="000000" w:themeColor="text2"/>
      <w:sz w:val="20"/>
    </w:rPr>
    <w:tblPr>
      <w:tblStyleRowBandSize w:val="1"/>
      <w:tblStyleColBandSize w:val="1"/>
      <w:tblBorders>
        <w:bottom w:val="single" w:sz="8" w:space="0" w:color="E37222" w:themeColor="accent1"/>
      </w:tblBorders>
      <w:tblCellMar>
        <w:left w:w="91" w:type="dxa"/>
        <w:right w:w="91" w:type="dxa"/>
      </w:tblCellMar>
    </w:tblPr>
    <w:tcPr>
      <w:shd w:val="clear" w:color="auto" w:fill="auto"/>
    </w:tcPr>
    <w:tblStylePr w:type="firstRow">
      <w:rPr>
        <w:rFonts w:ascii="Arial" w:hAnsi="Arial"/>
        <w:b/>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E37222" w:themeColor="accent1"/>
          <w:left w:val="nil"/>
          <w:bottom w:val="single" w:sz="8"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paragraph" w:styleId="Caption">
    <w:name w:val="caption"/>
    <w:basedOn w:val="Normal"/>
    <w:next w:val="Normal"/>
    <w:uiPriority w:val="35"/>
    <w:qFormat/>
    <w:rsid w:val="00D55596"/>
    <w:pPr>
      <w:spacing w:before="60" w:after="0"/>
    </w:pPr>
    <w:rPr>
      <w:b/>
      <w:bCs/>
      <w:sz w:val="20"/>
      <w:szCs w:val="18"/>
    </w:rPr>
  </w:style>
  <w:style w:type="paragraph" w:styleId="Header">
    <w:name w:val="header"/>
    <w:basedOn w:val="Normal"/>
    <w:link w:val="HeaderChar"/>
    <w:rsid w:val="009C14DD"/>
    <w:pPr>
      <w:tabs>
        <w:tab w:val="center" w:pos="4513"/>
        <w:tab w:val="right" w:pos="9026"/>
      </w:tabs>
      <w:spacing w:line="240" w:lineRule="auto"/>
      <w:jc w:val="right"/>
    </w:pPr>
    <w:rPr>
      <w:color w:val="E37222" w:themeColor="accent1"/>
      <w:sz w:val="13"/>
    </w:rPr>
  </w:style>
  <w:style w:type="character" w:customStyle="1" w:styleId="HeaderChar">
    <w:name w:val="Header Char"/>
    <w:basedOn w:val="DefaultParagraphFont"/>
    <w:link w:val="Header"/>
    <w:rsid w:val="009C14DD"/>
    <w:rPr>
      <w:color w:val="E37222" w:themeColor="accent1"/>
      <w:sz w:val="13"/>
    </w:rPr>
  </w:style>
  <w:style w:type="paragraph" w:styleId="BalloonText">
    <w:name w:val="Balloon Text"/>
    <w:basedOn w:val="Normal"/>
    <w:link w:val="BalloonTextChar"/>
    <w:uiPriority w:val="99"/>
    <w:semiHidden/>
    <w:unhideWhenUsed/>
    <w:locked/>
    <w:rsid w:val="00372E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E2B"/>
    <w:rPr>
      <w:rFonts w:ascii="Tahoma" w:hAnsi="Tahoma" w:cs="Tahoma"/>
      <w:sz w:val="16"/>
      <w:szCs w:val="16"/>
    </w:rPr>
  </w:style>
  <w:style w:type="character" w:styleId="PlaceholderText">
    <w:name w:val="Placeholder Text"/>
    <w:basedOn w:val="DefaultParagraphFont"/>
    <w:uiPriority w:val="99"/>
    <w:rsid w:val="004030E7"/>
    <w:rPr>
      <w:noProof w:val="0"/>
      <w:color w:val="000000" w:themeColor="text2"/>
      <w:sz w:val="22"/>
      <w:lang w:val="en-AU"/>
    </w:rPr>
  </w:style>
  <w:style w:type="paragraph" w:styleId="ListNumber4">
    <w:name w:val="List Number 4"/>
    <w:basedOn w:val="Normal"/>
    <w:uiPriority w:val="16"/>
    <w:semiHidden/>
    <w:qFormat/>
    <w:rsid w:val="00372E2B"/>
    <w:pPr>
      <w:spacing w:before="85"/>
    </w:pPr>
  </w:style>
  <w:style w:type="character" w:styleId="Hyperlink">
    <w:name w:val="Hyperlink"/>
    <w:basedOn w:val="DefaultParagraphFont"/>
    <w:uiPriority w:val="99"/>
    <w:rsid w:val="009906D1"/>
    <w:rPr>
      <w:noProof w:val="0"/>
      <w:color w:val="1F5D9E" w:themeColor="accent2"/>
      <w:u w:val="single"/>
      <w:lang w:val="en-AU"/>
    </w:rPr>
  </w:style>
  <w:style w:type="paragraph" w:styleId="Bibliography">
    <w:name w:val="Bibliography"/>
    <w:basedOn w:val="Normal"/>
    <w:next w:val="Normal"/>
    <w:uiPriority w:val="37"/>
    <w:semiHidden/>
    <w:unhideWhenUsed/>
    <w:locked/>
    <w:rsid w:val="00372E2B"/>
  </w:style>
  <w:style w:type="paragraph" w:styleId="BlockText">
    <w:name w:val="Block Text"/>
    <w:basedOn w:val="Normal"/>
    <w:uiPriority w:val="99"/>
    <w:unhideWhenUsed/>
    <w:locked/>
    <w:rsid w:val="00372E2B"/>
    <w:pPr>
      <w:pBdr>
        <w:top w:val="single" w:sz="2" w:space="10" w:color="E37222" w:themeColor="accent1"/>
        <w:left w:val="single" w:sz="2" w:space="10" w:color="E37222" w:themeColor="accent1"/>
        <w:bottom w:val="single" w:sz="2" w:space="10" w:color="E37222" w:themeColor="accent1"/>
        <w:right w:val="single" w:sz="2" w:space="10" w:color="E37222" w:themeColor="accent1"/>
      </w:pBdr>
      <w:ind w:left="1152" w:right="1152"/>
    </w:pPr>
    <w:rPr>
      <w:rFonts w:asciiTheme="minorHAnsi" w:eastAsiaTheme="minorEastAsia" w:hAnsiTheme="minorHAnsi"/>
      <w:i/>
      <w:iCs/>
      <w:color w:val="E37222" w:themeColor="accent1"/>
    </w:rPr>
  </w:style>
  <w:style w:type="paragraph" w:styleId="BodyText">
    <w:name w:val="Body Text"/>
    <w:aliases w:val="Body Text (for Web)"/>
    <w:basedOn w:val="Normal"/>
    <w:link w:val="BodyTextChar"/>
    <w:qFormat/>
    <w:rsid w:val="0081530D"/>
  </w:style>
  <w:style w:type="character" w:customStyle="1" w:styleId="BodyTextChar">
    <w:name w:val="Body Text Char"/>
    <w:aliases w:val="Body Text (for Web) Char"/>
    <w:basedOn w:val="DefaultParagraphFont"/>
    <w:link w:val="BodyText"/>
    <w:rsid w:val="0081530D"/>
  </w:style>
  <w:style w:type="paragraph" w:styleId="BodyText2">
    <w:name w:val="Body Text 2"/>
    <w:basedOn w:val="Normal"/>
    <w:link w:val="BodyText2Char"/>
    <w:uiPriority w:val="99"/>
    <w:semiHidden/>
    <w:unhideWhenUsed/>
    <w:locked/>
    <w:rsid w:val="00372E2B"/>
    <w:pPr>
      <w:spacing w:line="480" w:lineRule="auto"/>
    </w:pPr>
  </w:style>
  <w:style w:type="character" w:customStyle="1" w:styleId="BodyText2Char">
    <w:name w:val="Body Text 2 Char"/>
    <w:basedOn w:val="DefaultParagraphFont"/>
    <w:link w:val="BodyText2"/>
    <w:uiPriority w:val="99"/>
    <w:semiHidden/>
    <w:rsid w:val="00372E2B"/>
  </w:style>
  <w:style w:type="paragraph" w:styleId="BodyText3">
    <w:name w:val="Body Text 3"/>
    <w:basedOn w:val="Normal"/>
    <w:link w:val="BodyText3Char"/>
    <w:uiPriority w:val="99"/>
    <w:semiHidden/>
    <w:unhideWhenUsed/>
    <w:locked/>
    <w:rsid w:val="00372E2B"/>
    <w:rPr>
      <w:sz w:val="16"/>
      <w:szCs w:val="16"/>
    </w:rPr>
  </w:style>
  <w:style w:type="character" w:customStyle="1" w:styleId="BodyText3Char">
    <w:name w:val="Body Text 3 Char"/>
    <w:basedOn w:val="DefaultParagraphFont"/>
    <w:link w:val="BodyText3"/>
    <w:uiPriority w:val="99"/>
    <w:semiHidden/>
    <w:rsid w:val="00372E2B"/>
    <w:rPr>
      <w:sz w:val="16"/>
      <w:szCs w:val="16"/>
    </w:rPr>
  </w:style>
  <w:style w:type="paragraph" w:styleId="BodyTextFirstIndent">
    <w:name w:val="Body Text First Indent"/>
    <w:basedOn w:val="BodyText"/>
    <w:link w:val="BodyTextFirstIndentChar"/>
    <w:uiPriority w:val="99"/>
    <w:semiHidden/>
    <w:unhideWhenUsed/>
    <w:locked/>
    <w:rsid w:val="00372E2B"/>
    <w:pPr>
      <w:spacing w:after="170"/>
      <w:ind w:firstLine="360"/>
    </w:pPr>
  </w:style>
  <w:style w:type="character" w:customStyle="1" w:styleId="BodyTextFirstIndentChar">
    <w:name w:val="Body Text First Indent Char"/>
    <w:basedOn w:val="BodyTextChar"/>
    <w:link w:val="BodyTextFirstIndent"/>
    <w:uiPriority w:val="99"/>
    <w:semiHidden/>
    <w:rsid w:val="00372E2B"/>
  </w:style>
  <w:style w:type="paragraph" w:styleId="BodyTextIndent">
    <w:name w:val="Body Text Indent"/>
    <w:basedOn w:val="Normal"/>
    <w:link w:val="BodyTextIndentChar"/>
    <w:uiPriority w:val="99"/>
    <w:semiHidden/>
    <w:unhideWhenUsed/>
    <w:locked/>
    <w:rsid w:val="00372E2B"/>
    <w:pPr>
      <w:ind w:left="283"/>
    </w:pPr>
  </w:style>
  <w:style w:type="character" w:customStyle="1" w:styleId="BodyTextIndentChar">
    <w:name w:val="Body Text Indent Char"/>
    <w:basedOn w:val="DefaultParagraphFont"/>
    <w:link w:val="BodyTextIndent"/>
    <w:uiPriority w:val="99"/>
    <w:semiHidden/>
    <w:rsid w:val="00372E2B"/>
  </w:style>
  <w:style w:type="paragraph" w:styleId="BodyTextFirstIndent2">
    <w:name w:val="Body Text First Indent 2"/>
    <w:basedOn w:val="BodyTextIndent"/>
    <w:link w:val="BodyTextFirstIndent2Char"/>
    <w:uiPriority w:val="99"/>
    <w:semiHidden/>
    <w:unhideWhenUsed/>
    <w:locked/>
    <w:rsid w:val="00372E2B"/>
    <w:pPr>
      <w:spacing w:after="170"/>
      <w:ind w:left="360" w:firstLine="360"/>
    </w:pPr>
  </w:style>
  <w:style w:type="character" w:customStyle="1" w:styleId="BodyTextFirstIndent2Char">
    <w:name w:val="Body Text First Indent 2 Char"/>
    <w:basedOn w:val="BodyTextIndentChar"/>
    <w:link w:val="BodyTextFirstIndent2"/>
    <w:uiPriority w:val="99"/>
    <w:semiHidden/>
    <w:rsid w:val="00372E2B"/>
  </w:style>
  <w:style w:type="paragraph" w:styleId="BodyTextIndent2">
    <w:name w:val="Body Text Indent 2"/>
    <w:basedOn w:val="Normal"/>
    <w:link w:val="BodyTextIndent2Char"/>
    <w:uiPriority w:val="99"/>
    <w:semiHidden/>
    <w:unhideWhenUsed/>
    <w:locked/>
    <w:rsid w:val="00372E2B"/>
    <w:pPr>
      <w:spacing w:line="480" w:lineRule="auto"/>
      <w:ind w:left="283"/>
    </w:pPr>
  </w:style>
  <w:style w:type="character" w:customStyle="1" w:styleId="BodyTextIndent2Char">
    <w:name w:val="Body Text Indent 2 Char"/>
    <w:basedOn w:val="DefaultParagraphFont"/>
    <w:link w:val="BodyTextIndent2"/>
    <w:uiPriority w:val="99"/>
    <w:semiHidden/>
    <w:rsid w:val="00372E2B"/>
  </w:style>
  <w:style w:type="paragraph" w:styleId="BodyTextIndent3">
    <w:name w:val="Body Text Indent 3"/>
    <w:basedOn w:val="Normal"/>
    <w:link w:val="BodyTextIndent3Char"/>
    <w:uiPriority w:val="99"/>
    <w:semiHidden/>
    <w:unhideWhenUsed/>
    <w:locked/>
    <w:rsid w:val="00372E2B"/>
    <w:pPr>
      <w:ind w:left="283"/>
    </w:pPr>
    <w:rPr>
      <w:sz w:val="16"/>
      <w:szCs w:val="16"/>
    </w:rPr>
  </w:style>
  <w:style w:type="character" w:customStyle="1" w:styleId="BodyTextIndent3Char">
    <w:name w:val="Body Text Indent 3 Char"/>
    <w:basedOn w:val="DefaultParagraphFont"/>
    <w:link w:val="BodyTextIndent3"/>
    <w:uiPriority w:val="99"/>
    <w:semiHidden/>
    <w:rsid w:val="00372E2B"/>
    <w:rPr>
      <w:sz w:val="16"/>
      <w:szCs w:val="16"/>
    </w:rPr>
  </w:style>
  <w:style w:type="character" w:styleId="BookTitle">
    <w:name w:val="Book Title"/>
    <w:basedOn w:val="DefaultParagraphFont"/>
    <w:uiPriority w:val="33"/>
    <w:qFormat/>
    <w:locked/>
    <w:rsid w:val="00372E2B"/>
    <w:rPr>
      <w:b/>
      <w:bCs/>
      <w:smallCaps/>
      <w:noProof w:val="0"/>
      <w:spacing w:val="5"/>
      <w:lang w:val="en-AU"/>
    </w:rPr>
  </w:style>
  <w:style w:type="paragraph" w:styleId="Closing">
    <w:name w:val="Closing"/>
    <w:basedOn w:val="Normal"/>
    <w:link w:val="ClosingChar"/>
    <w:uiPriority w:val="99"/>
    <w:semiHidden/>
    <w:unhideWhenUsed/>
    <w:locked/>
    <w:rsid w:val="00372E2B"/>
    <w:pPr>
      <w:spacing w:line="240" w:lineRule="auto"/>
      <w:ind w:left="4252"/>
    </w:pPr>
  </w:style>
  <w:style w:type="character" w:customStyle="1" w:styleId="ClosingChar">
    <w:name w:val="Closing Char"/>
    <w:basedOn w:val="DefaultParagraphFont"/>
    <w:link w:val="Closing"/>
    <w:uiPriority w:val="99"/>
    <w:semiHidden/>
    <w:rsid w:val="00372E2B"/>
  </w:style>
  <w:style w:type="table" w:styleId="ColourfulGrid">
    <w:name w:val="Colorful Grid"/>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GridAccent1">
    <w:name w:val="Colorful Grid Accent 1"/>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9E2D2" w:themeFill="accent1" w:themeFillTint="33"/>
    </w:tcPr>
    <w:tblStylePr w:type="firstRow">
      <w:rPr>
        <w:b/>
        <w:bCs/>
      </w:rPr>
      <w:tblPr/>
      <w:tcPr>
        <w:shd w:val="clear" w:color="auto" w:fill="F3C6A6" w:themeFill="accent1" w:themeFillTint="66"/>
      </w:tcPr>
    </w:tblStylePr>
    <w:tblStylePr w:type="lastRow">
      <w:rPr>
        <w:b/>
        <w:bCs/>
        <w:color w:val="000000" w:themeColor="text1"/>
      </w:rPr>
      <w:tblPr/>
      <w:tcPr>
        <w:shd w:val="clear" w:color="auto" w:fill="F3C6A6" w:themeFill="accent1" w:themeFillTint="66"/>
      </w:tcPr>
    </w:tblStylePr>
    <w:tblStylePr w:type="firstCol">
      <w:rPr>
        <w:color w:val="FFFFFF" w:themeColor="background1"/>
      </w:rPr>
      <w:tblPr/>
      <w:tcPr>
        <w:shd w:val="clear" w:color="auto" w:fill="AD5416" w:themeFill="accent1" w:themeFillShade="BF"/>
      </w:tcPr>
    </w:tblStylePr>
    <w:tblStylePr w:type="lastCol">
      <w:rPr>
        <w:color w:val="FFFFFF" w:themeColor="background1"/>
      </w:rPr>
      <w:tblPr/>
      <w:tcPr>
        <w:shd w:val="clear" w:color="auto" w:fill="AD5416" w:themeFill="accent1" w:themeFillShade="BF"/>
      </w:tc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ColourfulGridAccent2">
    <w:name w:val="Colorful Grid Accent 2"/>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9DEF4" w:themeFill="accent2" w:themeFillTint="33"/>
    </w:tcPr>
    <w:tblStylePr w:type="firstRow">
      <w:rPr>
        <w:b/>
        <w:bCs/>
      </w:rPr>
      <w:tblPr/>
      <w:tcPr>
        <w:shd w:val="clear" w:color="auto" w:fill="93BDEA" w:themeFill="accent2" w:themeFillTint="66"/>
      </w:tcPr>
    </w:tblStylePr>
    <w:tblStylePr w:type="lastRow">
      <w:rPr>
        <w:b/>
        <w:bCs/>
        <w:color w:val="000000" w:themeColor="text1"/>
      </w:rPr>
      <w:tblPr/>
      <w:tcPr>
        <w:shd w:val="clear" w:color="auto" w:fill="93BDEA" w:themeFill="accent2" w:themeFillTint="66"/>
      </w:tcPr>
    </w:tblStylePr>
    <w:tblStylePr w:type="firstCol">
      <w:rPr>
        <w:color w:val="FFFFFF" w:themeColor="background1"/>
      </w:rPr>
      <w:tblPr/>
      <w:tcPr>
        <w:shd w:val="clear" w:color="auto" w:fill="174576" w:themeFill="accent2" w:themeFillShade="BF"/>
      </w:tcPr>
    </w:tblStylePr>
    <w:tblStylePr w:type="lastCol">
      <w:rPr>
        <w:color w:val="FFFFFF" w:themeColor="background1"/>
      </w:rPr>
      <w:tblPr/>
      <w:tcPr>
        <w:shd w:val="clear" w:color="auto" w:fill="174576" w:themeFill="accent2" w:themeFillShade="BF"/>
      </w:tc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ColourfulGridAccent3">
    <w:name w:val="Colorful Grid Accent 3"/>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4F3F1" w:themeFill="accent3" w:themeFillTint="33"/>
    </w:tcPr>
    <w:tblStylePr w:type="firstRow">
      <w:rPr>
        <w:b/>
        <w:bCs/>
      </w:rPr>
      <w:tblPr/>
      <w:tcPr>
        <w:shd w:val="clear" w:color="auto" w:fill="CAE8E3" w:themeFill="accent3" w:themeFillTint="66"/>
      </w:tcPr>
    </w:tblStylePr>
    <w:tblStylePr w:type="lastRow">
      <w:rPr>
        <w:b/>
        <w:bCs/>
        <w:color w:val="000000" w:themeColor="text1"/>
      </w:rPr>
      <w:tblPr/>
      <w:tcPr>
        <w:shd w:val="clear" w:color="auto" w:fill="CAE8E3" w:themeFill="accent3" w:themeFillTint="66"/>
      </w:tcPr>
    </w:tblStylePr>
    <w:tblStylePr w:type="firstCol">
      <w:rPr>
        <w:color w:val="FFFFFF" w:themeColor="background1"/>
      </w:rPr>
      <w:tblPr/>
      <w:tcPr>
        <w:shd w:val="clear" w:color="auto" w:fill="47A998" w:themeFill="accent3" w:themeFillShade="BF"/>
      </w:tcPr>
    </w:tblStylePr>
    <w:tblStylePr w:type="lastCol">
      <w:rPr>
        <w:color w:val="FFFFFF" w:themeColor="background1"/>
      </w:rPr>
      <w:tblPr/>
      <w:tcPr>
        <w:shd w:val="clear" w:color="auto" w:fill="47A998" w:themeFill="accent3" w:themeFillShade="BF"/>
      </w:tc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ColourfulGridAccent4">
    <w:name w:val="Colorful Grid Accent 4"/>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6CC" w:themeFill="accent4" w:themeFillTint="33"/>
    </w:tcPr>
    <w:tblStylePr w:type="firstRow">
      <w:rPr>
        <w:b/>
        <w:bCs/>
      </w:rPr>
      <w:tblPr/>
      <w:tcPr>
        <w:shd w:val="clear" w:color="auto" w:fill="FFED99" w:themeFill="accent4" w:themeFillTint="66"/>
      </w:tcPr>
    </w:tblStylePr>
    <w:tblStylePr w:type="lastRow">
      <w:rPr>
        <w:b/>
        <w:bCs/>
        <w:color w:val="000000" w:themeColor="text1"/>
      </w:rPr>
      <w:tblPr/>
      <w:tcPr>
        <w:shd w:val="clear" w:color="auto" w:fill="FFED99" w:themeFill="accent4" w:themeFillTint="66"/>
      </w:tcPr>
    </w:tblStylePr>
    <w:tblStylePr w:type="firstCol">
      <w:rPr>
        <w:color w:val="FFFFFF" w:themeColor="background1"/>
      </w:rPr>
      <w:tblPr/>
      <w:tcPr>
        <w:shd w:val="clear" w:color="auto" w:fill="BF9E00" w:themeFill="accent4" w:themeFillShade="BF"/>
      </w:tcPr>
    </w:tblStylePr>
    <w:tblStylePr w:type="lastCol">
      <w:rPr>
        <w:color w:val="FFFFFF" w:themeColor="background1"/>
      </w:rPr>
      <w:tblPr/>
      <w:tcPr>
        <w:shd w:val="clear" w:color="auto" w:fill="BF9E00" w:themeFill="accent4" w:themeFillShade="BF"/>
      </w:tc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ColourfulGridAccent5">
    <w:name w:val="Colorful Grid Accent 5"/>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BAFDFB" w:themeFill="accent5" w:themeFillTint="33"/>
    </w:tcPr>
    <w:tblStylePr w:type="firstRow">
      <w:rPr>
        <w:b/>
        <w:bCs/>
      </w:rPr>
      <w:tblPr/>
      <w:tcPr>
        <w:shd w:val="clear" w:color="auto" w:fill="75FCF8" w:themeFill="accent5" w:themeFillTint="66"/>
      </w:tcPr>
    </w:tblStylePr>
    <w:tblStylePr w:type="lastRow">
      <w:rPr>
        <w:b/>
        <w:bCs/>
        <w:color w:val="000000" w:themeColor="text1"/>
      </w:rPr>
      <w:tblPr/>
      <w:tcPr>
        <w:shd w:val="clear" w:color="auto" w:fill="75FCF8" w:themeFill="accent5" w:themeFillTint="66"/>
      </w:tcPr>
    </w:tblStylePr>
    <w:tblStylePr w:type="firstCol">
      <w:rPr>
        <w:color w:val="FFFFFF" w:themeColor="background1"/>
      </w:rPr>
      <w:tblPr/>
      <w:tcPr>
        <w:shd w:val="clear" w:color="auto" w:fill="027672" w:themeFill="accent5" w:themeFillShade="BF"/>
      </w:tcPr>
    </w:tblStylePr>
    <w:tblStylePr w:type="lastCol">
      <w:rPr>
        <w:color w:val="FFFFFF" w:themeColor="background1"/>
      </w:rPr>
      <w:tblPr/>
      <w:tcPr>
        <w:shd w:val="clear" w:color="auto" w:fill="027672" w:themeFill="accent5" w:themeFillShade="BF"/>
      </w:tc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ColourfulGridAccent6">
    <w:name w:val="Colorful Grid Accent 6"/>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7D6CE" w:themeFill="accent6" w:themeFillTint="33"/>
    </w:tcPr>
    <w:tblStylePr w:type="firstRow">
      <w:rPr>
        <w:b/>
        <w:bCs/>
      </w:rPr>
      <w:tblPr/>
      <w:tcPr>
        <w:shd w:val="clear" w:color="auto" w:fill="F0AD9D" w:themeFill="accent6" w:themeFillTint="66"/>
      </w:tcPr>
    </w:tblStylePr>
    <w:tblStylePr w:type="lastRow">
      <w:rPr>
        <w:b/>
        <w:bCs/>
        <w:color w:val="000000" w:themeColor="text1"/>
      </w:rPr>
      <w:tblPr/>
      <w:tcPr>
        <w:shd w:val="clear" w:color="auto" w:fill="F0AD9D" w:themeFill="accent6" w:themeFillTint="66"/>
      </w:tcPr>
    </w:tblStylePr>
    <w:tblStylePr w:type="firstCol">
      <w:rPr>
        <w:color w:val="FFFFFF" w:themeColor="background1"/>
      </w:rPr>
      <w:tblPr/>
      <w:tcPr>
        <w:shd w:val="clear" w:color="auto" w:fill="943016" w:themeFill="accent6" w:themeFillShade="BF"/>
      </w:tcPr>
    </w:tblStylePr>
    <w:tblStylePr w:type="lastCol">
      <w:rPr>
        <w:color w:val="FFFFFF" w:themeColor="background1"/>
      </w:rPr>
      <w:tblPr/>
      <w:tcPr>
        <w:shd w:val="clear" w:color="auto" w:fill="943016" w:themeFill="accent6" w:themeFillShade="BF"/>
      </w:tc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ColourfulList">
    <w:name w:val="Colorful List"/>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ListAccent1">
    <w:name w:val="Colorful List Accent 1"/>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CF0E9" w:themeFill="accen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8DBC8" w:themeFill="accent1" w:themeFillTint="3F"/>
      </w:tcPr>
    </w:tblStylePr>
    <w:tblStylePr w:type="band1Horz">
      <w:tblPr/>
      <w:tcPr>
        <w:shd w:val="clear" w:color="auto" w:fill="F9E2D2" w:themeFill="accent1" w:themeFillTint="33"/>
      </w:tcPr>
    </w:tblStylePr>
  </w:style>
  <w:style w:type="table" w:styleId="ColourfulListAccent2">
    <w:name w:val="Colorful List Accent 2"/>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4EEF9" w:themeFill="accent2"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CD6F2" w:themeFill="accent2" w:themeFillTint="3F"/>
      </w:tcPr>
    </w:tblStylePr>
    <w:tblStylePr w:type="band1Horz">
      <w:tblPr/>
      <w:tcPr>
        <w:shd w:val="clear" w:color="auto" w:fill="C9DEF4" w:themeFill="accent2" w:themeFillTint="33"/>
      </w:tcPr>
    </w:tblStylePr>
  </w:style>
  <w:style w:type="table" w:styleId="ColourfulListAccent3">
    <w:name w:val="Colorful List Accent 3"/>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1F9F8" w:themeFill="accent3" w:themeFillTint="19"/>
    </w:tcPr>
    <w:tblStylePr w:type="firstRow">
      <w:rPr>
        <w:b/>
        <w:bCs/>
        <w:color w:val="FFFFFF" w:themeColor="background1"/>
      </w:rPr>
      <w:tblPr/>
      <w:tcPr>
        <w:tcBorders>
          <w:bottom w:val="single" w:sz="12" w:space="0" w:color="FFFFFF" w:themeColor="background1"/>
        </w:tcBorders>
        <w:shd w:val="clear" w:color="auto" w:fill="CCA900" w:themeFill="accent4" w:themeFillShade="CC"/>
      </w:tcPr>
    </w:tblStylePr>
    <w:tblStylePr w:type="lastRow">
      <w:rPr>
        <w:b/>
        <w:bCs/>
        <w:color w:val="CCA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F1ED" w:themeFill="accent3" w:themeFillTint="3F"/>
      </w:tcPr>
    </w:tblStylePr>
    <w:tblStylePr w:type="band1Horz">
      <w:tblPr/>
      <w:tcPr>
        <w:shd w:val="clear" w:color="auto" w:fill="E4F3F1" w:themeFill="accent3" w:themeFillTint="33"/>
      </w:tcPr>
    </w:tblStylePr>
  </w:style>
  <w:style w:type="table" w:styleId="ColourfulListAccent4">
    <w:name w:val="Colorful List Accent 4"/>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FFAE6" w:themeFill="accent4" w:themeFillTint="19"/>
    </w:tcPr>
    <w:tblStylePr w:type="firstRow">
      <w:rPr>
        <w:b/>
        <w:bCs/>
        <w:color w:val="FFFFFF" w:themeColor="background1"/>
      </w:rPr>
      <w:tblPr/>
      <w:tcPr>
        <w:tcBorders>
          <w:bottom w:val="single" w:sz="12" w:space="0" w:color="FFFFFF" w:themeColor="background1"/>
        </w:tcBorders>
        <w:shd w:val="clear" w:color="auto" w:fill="4DB3A2" w:themeFill="accent3" w:themeFillShade="CC"/>
      </w:tcPr>
    </w:tblStylePr>
    <w:tblStylePr w:type="lastRow">
      <w:rPr>
        <w:b/>
        <w:bCs/>
        <w:color w:val="4DB3A2"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4C0" w:themeFill="accent4" w:themeFillTint="3F"/>
      </w:tcPr>
    </w:tblStylePr>
    <w:tblStylePr w:type="band1Horz">
      <w:tblPr/>
      <w:tcPr>
        <w:shd w:val="clear" w:color="auto" w:fill="FFF6CC" w:themeFill="accent4" w:themeFillTint="33"/>
      </w:tcPr>
    </w:tblStylePr>
  </w:style>
  <w:style w:type="table" w:styleId="ColourfulListAccent5">
    <w:name w:val="Colorful List Accent 5"/>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DDFEFD" w:themeFill="accent5" w:themeFillTint="19"/>
    </w:tcPr>
    <w:tblStylePr w:type="firstRow">
      <w:rPr>
        <w:b/>
        <w:bCs/>
        <w:color w:val="FFFFFF" w:themeColor="background1"/>
      </w:rPr>
      <w:tblPr/>
      <w:tcPr>
        <w:tcBorders>
          <w:bottom w:val="single" w:sz="12" w:space="0" w:color="FFFFFF" w:themeColor="background1"/>
        </w:tcBorders>
        <w:shd w:val="clear" w:color="auto" w:fill="9F3318" w:themeFill="accent6" w:themeFillShade="CC"/>
      </w:tcPr>
    </w:tblStylePr>
    <w:tblStylePr w:type="lastRow">
      <w:rPr>
        <w:b/>
        <w:bCs/>
        <w:color w:val="9F331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AFDFB" w:themeFill="accent5" w:themeFillTint="3F"/>
      </w:tcPr>
    </w:tblStylePr>
    <w:tblStylePr w:type="band1Horz">
      <w:tblPr/>
      <w:tcPr>
        <w:shd w:val="clear" w:color="auto" w:fill="BAFDFB" w:themeFill="accent5" w:themeFillTint="33"/>
      </w:tcPr>
    </w:tblStylePr>
  </w:style>
  <w:style w:type="table" w:styleId="ColourfulListAccent6">
    <w:name w:val="Colorful List Accent 6"/>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BEBE6" w:themeFill="accent6" w:themeFillTint="19"/>
    </w:tcPr>
    <w:tblStylePr w:type="firstRow">
      <w:rPr>
        <w:b/>
        <w:bCs/>
        <w:color w:val="FFFFFF" w:themeColor="background1"/>
      </w:rPr>
      <w:tblPr/>
      <w:tcPr>
        <w:tcBorders>
          <w:bottom w:val="single" w:sz="12" w:space="0" w:color="FFFFFF" w:themeColor="background1"/>
        </w:tcBorders>
        <w:shd w:val="clear" w:color="auto" w:fill="027E7A" w:themeFill="accent5" w:themeFillShade="CC"/>
      </w:tcPr>
    </w:tblStylePr>
    <w:tblStylePr w:type="lastRow">
      <w:rPr>
        <w:b/>
        <w:bCs/>
        <w:color w:val="027E7A"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CCC2" w:themeFill="accent6" w:themeFillTint="3F"/>
      </w:tcPr>
    </w:tblStylePr>
    <w:tblStylePr w:type="band1Horz">
      <w:tblPr/>
      <w:tcPr>
        <w:shd w:val="clear" w:color="auto" w:fill="F7D6CE" w:themeFill="accent6" w:themeFillTint="33"/>
      </w:tcPr>
    </w:tblStylePr>
  </w:style>
  <w:style w:type="table" w:styleId="ColourfulShading">
    <w:name w:val="Colorful Shading"/>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urfulShadingAccent1">
    <w:name w:val="Colorful Shading Accent 1"/>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E37222" w:themeColor="accent1"/>
        <w:bottom w:val="single" w:sz="4" w:space="0" w:color="E37222" w:themeColor="accent1"/>
        <w:right w:val="single" w:sz="4" w:space="0" w:color="E37222" w:themeColor="accent1"/>
        <w:insideH w:val="single" w:sz="4" w:space="0" w:color="FFFFFF" w:themeColor="background1"/>
        <w:insideV w:val="single" w:sz="4" w:space="0" w:color="FFFFFF" w:themeColor="background1"/>
      </w:tblBorders>
    </w:tblPr>
    <w:tcPr>
      <w:shd w:val="clear" w:color="auto" w:fill="FCF0E9" w:themeFill="accen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A4311" w:themeFill="accent1" w:themeFillShade="99"/>
      </w:tcPr>
    </w:tblStylePr>
    <w:tblStylePr w:type="firstCol">
      <w:rPr>
        <w:color w:val="FFFFFF" w:themeColor="background1"/>
      </w:rPr>
      <w:tblPr/>
      <w:tcPr>
        <w:tcBorders>
          <w:top w:val="nil"/>
          <w:left w:val="nil"/>
          <w:bottom w:val="nil"/>
          <w:right w:val="nil"/>
          <w:insideH w:val="single" w:sz="4" w:space="0" w:color="8A4311" w:themeColor="accent1" w:themeShade="99"/>
          <w:insideV w:val="nil"/>
        </w:tcBorders>
        <w:shd w:val="clear" w:color="auto" w:fill="8A431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A4311" w:themeFill="accent1" w:themeFillShade="99"/>
      </w:tcPr>
    </w:tblStylePr>
    <w:tblStylePr w:type="band1Vert">
      <w:tblPr/>
      <w:tcPr>
        <w:shd w:val="clear" w:color="auto" w:fill="F3C6A6" w:themeFill="accent1" w:themeFillTint="66"/>
      </w:tcPr>
    </w:tblStylePr>
    <w:tblStylePr w:type="band1Horz">
      <w:tblPr/>
      <w:tcPr>
        <w:shd w:val="clear" w:color="auto" w:fill="F1B890" w:themeFill="accent1" w:themeFillTint="7F"/>
      </w:tcPr>
    </w:tblStylePr>
    <w:tblStylePr w:type="neCell">
      <w:rPr>
        <w:color w:val="000000" w:themeColor="text1"/>
      </w:rPr>
    </w:tblStylePr>
    <w:tblStylePr w:type="nwCell">
      <w:rPr>
        <w:color w:val="000000" w:themeColor="text1"/>
      </w:rPr>
    </w:tblStylePr>
  </w:style>
  <w:style w:type="table" w:styleId="ColourfulShadingAccent2">
    <w:name w:val="Colorful Shading Accent 2"/>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1F5D9E" w:themeColor="accent2"/>
        <w:bottom w:val="single" w:sz="4" w:space="0" w:color="1F5D9E" w:themeColor="accent2"/>
        <w:right w:val="single" w:sz="4" w:space="0" w:color="1F5D9E" w:themeColor="accent2"/>
        <w:insideH w:val="single" w:sz="4" w:space="0" w:color="FFFFFF" w:themeColor="background1"/>
        <w:insideV w:val="single" w:sz="4" w:space="0" w:color="FFFFFF" w:themeColor="background1"/>
      </w:tblBorders>
    </w:tblPr>
    <w:tcPr>
      <w:shd w:val="clear" w:color="auto" w:fill="E4EEF9" w:themeFill="accent2"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2375E" w:themeFill="accent2" w:themeFillShade="99"/>
      </w:tcPr>
    </w:tblStylePr>
    <w:tblStylePr w:type="firstCol">
      <w:rPr>
        <w:color w:val="FFFFFF" w:themeColor="background1"/>
      </w:rPr>
      <w:tblPr/>
      <w:tcPr>
        <w:tcBorders>
          <w:top w:val="nil"/>
          <w:left w:val="nil"/>
          <w:bottom w:val="nil"/>
          <w:right w:val="nil"/>
          <w:insideH w:val="single" w:sz="4" w:space="0" w:color="12375E" w:themeColor="accent2" w:themeShade="99"/>
          <w:insideV w:val="nil"/>
        </w:tcBorders>
        <w:shd w:val="clear" w:color="auto" w:fill="12375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12375E" w:themeFill="accent2" w:themeFillShade="99"/>
      </w:tcPr>
    </w:tblStylePr>
    <w:tblStylePr w:type="band1Vert">
      <w:tblPr/>
      <w:tcPr>
        <w:shd w:val="clear" w:color="auto" w:fill="93BDEA" w:themeFill="accent2" w:themeFillTint="66"/>
      </w:tcPr>
    </w:tblStylePr>
    <w:tblStylePr w:type="band1Horz">
      <w:tblPr/>
      <w:tcPr>
        <w:shd w:val="clear" w:color="auto" w:fill="79ADE4" w:themeFill="accent2" w:themeFillTint="7F"/>
      </w:tcPr>
    </w:tblStylePr>
    <w:tblStylePr w:type="neCell">
      <w:rPr>
        <w:color w:val="000000" w:themeColor="text1"/>
      </w:rPr>
    </w:tblStylePr>
    <w:tblStylePr w:type="nwCell">
      <w:rPr>
        <w:color w:val="000000" w:themeColor="text1"/>
      </w:rPr>
    </w:tblStylePr>
  </w:style>
  <w:style w:type="table" w:styleId="ColourfulShadingAccent3">
    <w:name w:val="Colorful Shading Accent 3"/>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FFD401" w:themeColor="accent4"/>
        <w:left w:val="single" w:sz="4" w:space="0" w:color="7BC7BA" w:themeColor="accent3"/>
        <w:bottom w:val="single" w:sz="4" w:space="0" w:color="7BC7BA" w:themeColor="accent3"/>
        <w:right w:val="single" w:sz="4" w:space="0" w:color="7BC7BA" w:themeColor="accent3"/>
        <w:insideH w:val="single" w:sz="4" w:space="0" w:color="FFFFFF" w:themeColor="background1"/>
        <w:insideV w:val="single" w:sz="4" w:space="0" w:color="FFFFFF" w:themeColor="background1"/>
      </w:tblBorders>
    </w:tblPr>
    <w:tcPr>
      <w:shd w:val="clear" w:color="auto" w:fill="F1F9F8" w:themeFill="accent3" w:themeFillTint="19"/>
    </w:tcPr>
    <w:tblStylePr w:type="firstRow">
      <w:rPr>
        <w:b/>
        <w:bCs/>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8779" w:themeFill="accent3" w:themeFillShade="99"/>
      </w:tcPr>
    </w:tblStylePr>
    <w:tblStylePr w:type="firstCol">
      <w:rPr>
        <w:color w:val="FFFFFF" w:themeColor="background1"/>
      </w:rPr>
      <w:tblPr/>
      <w:tcPr>
        <w:tcBorders>
          <w:top w:val="nil"/>
          <w:left w:val="nil"/>
          <w:bottom w:val="nil"/>
          <w:right w:val="nil"/>
          <w:insideH w:val="single" w:sz="4" w:space="0" w:color="398779" w:themeColor="accent3" w:themeShade="99"/>
          <w:insideV w:val="nil"/>
        </w:tcBorders>
        <w:shd w:val="clear" w:color="auto" w:fill="398779"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398779" w:themeFill="accent3" w:themeFillShade="99"/>
      </w:tcPr>
    </w:tblStylePr>
    <w:tblStylePr w:type="band1Vert">
      <w:tblPr/>
      <w:tcPr>
        <w:shd w:val="clear" w:color="auto" w:fill="CAE8E3" w:themeFill="accent3" w:themeFillTint="66"/>
      </w:tcPr>
    </w:tblStylePr>
    <w:tblStylePr w:type="band1Horz">
      <w:tblPr/>
      <w:tcPr>
        <w:shd w:val="clear" w:color="auto" w:fill="BDE3DC" w:themeFill="accent3" w:themeFillTint="7F"/>
      </w:tcPr>
    </w:tblStylePr>
  </w:style>
  <w:style w:type="table" w:styleId="ColourfulShadingAccent4">
    <w:name w:val="Colorful Shading Accent 4"/>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7BC7BA" w:themeColor="accent3"/>
        <w:left w:val="single" w:sz="4" w:space="0" w:color="FFD401" w:themeColor="accent4"/>
        <w:bottom w:val="single" w:sz="4" w:space="0" w:color="FFD401" w:themeColor="accent4"/>
        <w:right w:val="single" w:sz="4" w:space="0" w:color="FFD401" w:themeColor="accent4"/>
        <w:insideH w:val="single" w:sz="4" w:space="0" w:color="FFFFFF" w:themeColor="background1"/>
        <w:insideV w:val="single" w:sz="4" w:space="0" w:color="FFFFFF" w:themeColor="background1"/>
      </w:tblBorders>
    </w:tblPr>
    <w:tcPr>
      <w:shd w:val="clear" w:color="auto" w:fill="FFFAE6" w:themeFill="accent4" w:themeFillTint="19"/>
    </w:tcPr>
    <w:tblStylePr w:type="firstRow">
      <w:rPr>
        <w:b/>
        <w:bCs/>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E00" w:themeFill="accent4" w:themeFillShade="99"/>
      </w:tcPr>
    </w:tblStylePr>
    <w:tblStylePr w:type="firstCol">
      <w:rPr>
        <w:color w:val="FFFFFF" w:themeColor="background1"/>
      </w:rPr>
      <w:tblPr/>
      <w:tcPr>
        <w:tcBorders>
          <w:top w:val="nil"/>
          <w:left w:val="nil"/>
          <w:bottom w:val="nil"/>
          <w:right w:val="nil"/>
          <w:insideH w:val="single" w:sz="4" w:space="0" w:color="997E00" w:themeColor="accent4" w:themeShade="99"/>
          <w:insideV w:val="nil"/>
        </w:tcBorders>
        <w:shd w:val="clear" w:color="auto" w:fill="997E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E00" w:themeFill="accent4" w:themeFillShade="99"/>
      </w:tcPr>
    </w:tblStylePr>
    <w:tblStylePr w:type="band1Vert">
      <w:tblPr/>
      <w:tcPr>
        <w:shd w:val="clear" w:color="auto" w:fill="FFED99" w:themeFill="accent4" w:themeFillTint="66"/>
      </w:tcPr>
    </w:tblStylePr>
    <w:tblStylePr w:type="band1Horz">
      <w:tblPr/>
      <w:tcPr>
        <w:shd w:val="clear" w:color="auto" w:fill="FFE980" w:themeFill="accent4" w:themeFillTint="7F"/>
      </w:tcPr>
    </w:tblStylePr>
    <w:tblStylePr w:type="neCell">
      <w:rPr>
        <w:color w:val="000000" w:themeColor="text1"/>
      </w:rPr>
    </w:tblStylePr>
    <w:tblStylePr w:type="nwCell">
      <w:rPr>
        <w:color w:val="000000" w:themeColor="text1"/>
      </w:rPr>
    </w:tblStylePr>
  </w:style>
  <w:style w:type="table" w:styleId="ColourfulShadingAccent5">
    <w:name w:val="Colorful Shading Accent 5"/>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C7411E" w:themeColor="accent6"/>
        <w:left w:val="single" w:sz="4" w:space="0" w:color="039E9A" w:themeColor="accent5"/>
        <w:bottom w:val="single" w:sz="4" w:space="0" w:color="039E9A" w:themeColor="accent5"/>
        <w:right w:val="single" w:sz="4" w:space="0" w:color="039E9A" w:themeColor="accent5"/>
        <w:insideH w:val="single" w:sz="4" w:space="0" w:color="FFFFFF" w:themeColor="background1"/>
        <w:insideV w:val="single" w:sz="4" w:space="0" w:color="FFFFFF" w:themeColor="background1"/>
      </w:tblBorders>
    </w:tblPr>
    <w:tcPr>
      <w:shd w:val="clear" w:color="auto" w:fill="DDFEFD" w:themeFill="accent5" w:themeFillTint="19"/>
    </w:tcPr>
    <w:tblStylePr w:type="firstRow">
      <w:rPr>
        <w:b/>
        <w:bCs/>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15E5B" w:themeFill="accent5" w:themeFillShade="99"/>
      </w:tcPr>
    </w:tblStylePr>
    <w:tblStylePr w:type="firstCol">
      <w:rPr>
        <w:color w:val="FFFFFF" w:themeColor="background1"/>
      </w:rPr>
      <w:tblPr/>
      <w:tcPr>
        <w:tcBorders>
          <w:top w:val="nil"/>
          <w:left w:val="nil"/>
          <w:bottom w:val="nil"/>
          <w:right w:val="nil"/>
          <w:insideH w:val="single" w:sz="4" w:space="0" w:color="015E5B" w:themeColor="accent5" w:themeShade="99"/>
          <w:insideV w:val="nil"/>
        </w:tcBorders>
        <w:shd w:val="clear" w:color="auto" w:fill="015E5B"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15E5B" w:themeFill="accent5" w:themeFillShade="99"/>
      </w:tcPr>
    </w:tblStylePr>
    <w:tblStylePr w:type="band1Vert">
      <w:tblPr/>
      <w:tcPr>
        <w:shd w:val="clear" w:color="auto" w:fill="75FCF8" w:themeFill="accent5" w:themeFillTint="66"/>
      </w:tcPr>
    </w:tblStylePr>
    <w:tblStylePr w:type="band1Horz">
      <w:tblPr/>
      <w:tcPr>
        <w:shd w:val="clear" w:color="auto" w:fill="54FBF7" w:themeFill="accent5" w:themeFillTint="7F"/>
      </w:tcPr>
    </w:tblStylePr>
    <w:tblStylePr w:type="neCell">
      <w:rPr>
        <w:color w:val="000000" w:themeColor="text1"/>
      </w:rPr>
    </w:tblStylePr>
    <w:tblStylePr w:type="nwCell">
      <w:rPr>
        <w:color w:val="000000" w:themeColor="text1"/>
      </w:rPr>
    </w:tblStylePr>
  </w:style>
  <w:style w:type="table" w:styleId="ColourfulShadingAccent6">
    <w:name w:val="Colorful Shading Accent 6"/>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039E9A" w:themeColor="accent5"/>
        <w:left w:val="single" w:sz="4" w:space="0" w:color="C7411E" w:themeColor="accent6"/>
        <w:bottom w:val="single" w:sz="4" w:space="0" w:color="C7411E" w:themeColor="accent6"/>
        <w:right w:val="single" w:sz="4" w:space="0" w:color="C7411E" w:themeColor="accent6"/>
        <w:insideH w:val="single" w:sz="4" w:space="0" w:color="FFFFFF" w:themeColor="background1"/>
        <w:insideV w:val="single" w:sz="4" w:space="0" w:color="FFFFFF" w:themeColor="background1"/>
      </w:tblBorders>
    </w:tblPr>
    <w:tcPr>
      <w:shd w:val="clear" w:color="auto" w:fill="FBEBE6" w:themeFill="accent6" w:themeFillTint="19"/>
    </w:tcPr>
    <w:tblStylePr w:type="firstRow">
      <w:rPr>
        <w:b/>
        <w:bCs/>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612" w:themeFill="accent6" w:themeFillShade="99"/>
      </w:tcPr>
    </w:tblStylePr>
    <w:tblStylePr w:type="firstCol">
      <w:rPr>
        <w:color w:val="FFFFFF" w:themeColor="background1"/>
      </w:rPr>
      <w:tblPr/>
      <w:tcPr>
        <w:tcBorders>
          <w:top w:val="nil"/>
          <w:left w:val="nil"/>
          <w:bottom w:val="nil"/>
          <w:right w:val="nil"/>
          <w:insideH w:val="single" w:sz="4" w:space="0" w:color="772612" w:themeColor="accent6" w:themeShade="99"/>
          <w:insideV w:val="nil"/>
        </w:tcBorders>
        <w:shd w:val="clear" w:color="auto" w:fill="772612"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772612" w:themeFill="accent6" w:themeFillShade="99"/>
      </w:tcPr>
    </w:tblStylePr>
    <w:tblStylePr w:type="band1Vert">
      <w:tblPr/>
      <w:tcPr>
        <w:shd w:val="clear" w:color="auto" w:fill="F0AD9D" w:themeFill="accent6" w:themeFillTint="66"/>
      </w:tcPr>
    </w:tblStylePr>
    <w:tblStylePr w:type="band1Horz">
      <w:tblPr/>
      <w:tcPr>
        <w:shd w:val="clear" w:color="auto" w:fill="EC9A85"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unhideWhenUsed/>
    <w:locked/>
    <w:rsid w:val="00372E2B"/>
    <w:rPr>
      <w:noProof w:val="0"/>
      <w:sz w:val="16"/>
      <w:szCs w:val="16"/>
      <w:lang w:val="en-AU"/>
    </w:rPr>
  </w:style>
  <w:style w:type="paragraph" w:styleId="CommentText">
    <w:name w:val="annotation text"/>
    <w:basedOn w:val="Normal"/>
    <w:link w:val="CommentTextChar"/>
    <w:uiPriority w:val="99"/>
    <w:unhideWhenUsed/>
    <w:locked/>
    <w:rsid w:val="00372E2B"/>
    <w:pPr>
      <w:spacing w:line="240" w:lineRule="auto"/>
    </w:pPr>
    <w:rPr>
      <w:sz w:val="20"/>
      <w:szCs w:val="20"/>
    </w:rPr>
  </w:style>
  <w:style w:type="character" w:customStyle="1" w:styleId="CommentTextChar">
    <w:name w:val="Comment Text Char"/>
    <w:basedOn w:val="DefaultParagraphFont"/>
    <w:link w:val="CommentText"/>
    <w:uiPriority w:val="99"/>
    <w:rsid w:val="00372E2B"/>
    <w:rPr>
      <w:sz w:val="20"/>
      <w:szCs w:val="20"/>
    </w:rPr>
  </w:style>
  <w:style w:type="paragraph" w:styleId="CommentSubject">
    <w:name w:val="annotation subject"/>
    <w:basedOn w:val="CommentText"/>
    <w:next w:val="CommentText"/>
    <w:link w:val="CommentSubjectChar"/>
    <w:uiPriority w:val="99"/>
    <w:semiHidden/>
    <w:unhideWhenUsed/>
    <w:locked/>
    <w:rsid w:val="00372E2B"/>
    <w:rPr>
      <w:b/>
      <w:bCs/>
    </w:rPr>
  </w:style>
  <w:style w:type="character" w:customStyle="1" w:styleId="CommentSubjectChar">
    <w:name w:val="Comment Subject Char"/>
    <w:basedOn w:val="CommentTextChar"/>
    <w:link w:val="CommentSubject"/>
    <w:uiPriority w:val="99"/>
    <w:semiHidden/>
    <w:rsid w:val="00372E2B"/>
    <w:rPr>
      <w:b/>
      <w:bCs/>
      <w:sz w:val="20"/>
      <w:szCs w:val="20"/>
    </w:rPr>
  </w:style>
  <w:style w:type="table" w:styleId="DarkList">
    <w:name w:val="Dark List"/>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E3722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3370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D541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D5416" w:themeFill="accent1" w:themeFillShade="BF"/>
      </w:tcPr>
    </w:tblStylePr>
    <w:tblStylePr w:type="band1Vert">
      <w:tblPr/>
      <w:tcPr>
        <w:tcBorders>
          <w:top w:val="nil"/>
          <w:left w:val="nil"/>
          <w:bottom w:val="nil"/>
          <w:right w:val="nil"/>
          <w:insideH w:val="nil"/>
          <w:insideV w:val="nil"/>
        </w:tcBorders>
        <w:shd w:val="clear" w:color="auto" w:fill="AD5416" w:themeFill="accent1" w:themeFillShade="BF"/>
      </w:tcPr>
    </w:tblStylePr>
    <w:tblStylePr w:type="band1Horz">
      <w:tblPr/>
      <w:tcPr>
        <w:tcBorders>
          <w:top w:val="nil"/>
          <w:left w:val="nil"/>
          <w:bottom w:val="nil"/>
          <w:right w:val="nil"/>
          <w:insideH w:val="nil"/>
          <w:insideV w:val="nil"/>
        </w:tcBorders>
        <w:shd w:val="clear" w:color="auto" w:fill="AD5416" w:themeFill="accent1" w:themeFillShade="BF"/>
      </w:tcPr>
    </w:tblStylePr>
  </w:style>
  <w:style w:type="table" w:styleId="DarkList-Accent2">
    <w:name w:val="Dark List Accent 2"/>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1F5D9E"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F2E4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174576"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174576" w:themeFill="accent2" w:themeFillShade="BF"/>
      </w:tcPr>
    </w:tblStylePr>
    <w:tblStylePr w:type="band1Vert">
      <w:tblPr/>
      <w:tcPr>
        <w:tcBorders>
          <w:top w:val="nil"/>
          <w:left w:val="nil"/>
          <w:bottom w:val="nil"/>
          <w:right w:val="nil"/>
          <w:insideH w:val="nil"/>
          <w:insideV w:val="nil"/>
        </w:tcBorders>
        <w:shd w:val="clear" w:color="auto" w:fill="174576" w:themeFill="accent2" w:themeFillShade="BF"/>
      </w:tcPr>
    </w:tblStylePr>
    <w:tblStylePr w:type="band1Horz">
      <w:tblPr/>
      <w:tcPr>
        <w:tcBorders>
          <w:top w:val="nil"/>
          <w:left w:val="nil"/>
          <w:bottom w:val="nil"/>
          <w:right w:val="nil"/>
          <w:insideH w:val="nil"/>
          <w:insideV w:val="nil"/>
        </w:tcBorders>
        <w:shd w:val="clear" w:color="auto" w:fill="174576" w:themeFill="accent2" w:themeFillShade="BF"/>
      </w:tcPr>
    </w:tblStylePr>
  </w:style>
  <w:style w:type="table" w:styleId="DarkList-Accent3">
    <w:name w:val="Dark List Accent 3"/>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7BC7BA"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7065"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47A998"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47A998" w:themeFill="accent3" w:themeFillShade="BF"/>
      </w:tcPr>
    </w:tblStylePr>
    <w:tblStylePr w:type="band1Vert">
      <w:tblPr/>
      <w:tcPr>
        <w:tcBorders>
          <w:top w:val="nil"/>
          <w:left w:val="nil"/>
          <w:bottom w:val="nil"/>
          <w:right w:val="nil"/>
          <w:insideH w:val="nil"/>
          <w:insideV w:val="nil"/>
        </w:tcBorders>
        <w:shd w:val="clear" w:color="auto" w:fill="47A998" w:themeFill="accent3" w:themeFillShade="BF"/>
      </w:tcPr>
    </w:tblStylePr>
    <w:tblStylePr w:type="band1Horz">
      <w:tblPr/>
      <w:tcPr>
        <w:tcBorders>
          <w:top w:val="nil"/>
          <w:left w:val="nil"/>
          <w:bottom w:val="nil"/>
          <w:right w:val="nil"/>
          <w:insideH w:val="nil"/>
          <w:insideV w:val="nil"/>
        </w:tcBorders>
        <w:shd w:val="clear" w:color="auto" w:fill="47A998" w:themeFill="accent3" w:themeFillShade="BF"/>
      </w:tcPr>
    </w:tblStylePr>
  </w:style>
  <w:style w:type="table" w:styleId="DarkList-Accent4">
    <w:name w:val="Dark List Accent 4"/>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FFD401"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69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9E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9E00" w:themeFill="accent4" w:themeFillShade="BF"/>
      </w:tcPr>
    </w:tblStylePr>
    <w:tblStylePr w:type="band1Vert">
      <w:tblPr/>
      <w:tcPr>
        <w:tcBorders>
          <w:top w:val="nil"/>
          <w:left w:val="nil"/>
          <w:bottom w:val="nil"/>
          <w:right w:val="nil"/>
          <w:insideH w:val="nil"/>
          <w:insideV w:val="nil"/>
        </w:tcBorders>
        <w:shd w:val="clear" w:color="auto" w:fill="BF9E00" w:themeFill="accent4" w:themeFillShade="BF"/>
      </w:tcPr>
    </w:tblStylePr>
    <w:tblStylePr w:type="band1Horz">
      <w:tblPr/>
      <w:tcPr>
        <w:tcBorders>
          <w:top w:val="nil"/>
          <w:left w:val="nil"/>
          <w:bottom w:val="nil"/>
          <w:right w:val="nil"/>
          <w:insideH w:val="nil"/>
          <w:insideV w:val="nil"/>
        </w:tcBorders>
        <w:shd w:val="clear" w:color="auto" w:fill="BF9E00" w:themeFill="accent4" w:themeFillShade="BF"/>
      </w:tcPr>
    </w:tblStylePr>
  </w:style>
  <w:style w:type="table" w:styleId="DarkList-Accent5">
    <w:name w:val="Dark List Accent 5"/>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39E9A"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14E4C"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027672"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027672" w:themeFill="accent5" w:themeFillShade="BF"/>
      </w:tcPr>
    </w:tblStylePr>
    <w:tblStylePr w:type="band1Vert">
      <w:tblPr/>
      <w:tcPr>
        <w:tcBorders>
          <w:top w:val="nil"/>
          <w:left w:val="nil"/>
          <w:bottom w:val="nil"/>
          <w:right w:val="nil"/>
          <w:insideH w:val="nil"/>
          <w:insideV w:val="nil"/>
        </w:tcBorders>
        <w:shd w:val="clear" w:color="auto" w:fill="027672" w:themeFill="accent5" w:themeFillShade="BF"/>
      </w:tcPr>
    </w:tblStylePr>
    <w:tblStylePr w:type="band1Horz">
      <w:tblPr/>
      <w:tcPr>
        <w:tcBorders>
          <w:top w:val="nil"/>
          <w:left w:val="nil"/>
          <w:bottom w:val="nil"/>
          <w:right w:val="nil"/>
          <w:insideH w:val="nil"/>
          <w:insideV w:val="nil"/>
        </w:tcBorders>
        <w:shd w:val="clear" w:color="auto" w:fill="027672" w:themeFill="accent5" w:themeFillShade="BF"/>
      </w:tcPr>
    </w:tblStylePr>
  </w:style>
  <w:style w:type="table" w:styleId="DarkList-Accent6">
    <w:name w:val="Dark List Accent 6"/>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C7411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3200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943016"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943016" w:themeFill="accent6" w:themeFillShade="BF"/>
      </w:tcPr>
    </w:tblStylePr>
    <w:tblStylePr w:type="band1Vert">
      <w:tblPr/>
      <w:tcPr>
        <w:tcBorders>
          <w:top w:val="nil"/>
          <w:left w:val="nil"/>
          <w:bottom w:val="nil"/>
          <w:right w:val="nil"/>
          <w:insideH w:val="nil"/>
          <w:insideV w:val="nil"/>
        </w:tcBorders>
        <w:shd w:val="clear" w:color="auto" w:fill="943016" w:themeFill="accent6" w:themeFillShade="BF"/>
      </w:tcPr>
    </w:tblStylePr>
    <w:tblStylePr w:type="band1Horz">
      <w:tblPr/>
      <w:tcPr>
        <w:tcBorders>
          <w:top w:val="nil"/>
          <w:left w:val="nil"/>
          <w:bottom w:val="nil"/>
          <w:right w:val="nil"/>
          <w:insideH w:val="nil"/>
          <w:insideV w:val="nil"/>
        </w:tcBorders>
        <w:shd w:val="clear" w:color="auto" w:fill="943016" w:themeFill="accent6" w:themeFillShade="BF"/>
      </w:tcPr>
    </w:tblStylePr>
  </w:style>
  <w:style w:type="paragraph" w:styleId="Date">
    <w:name w:val="Date"/>
    <w:basedOn w:val="Preparedfor"/>
    <w:next w:val="Author"/>
    <w:link w:val="DateChar"/>
    <w:uiPriority w:val="99"/>
    <w:rsid w:val="00AE00EA"/>
    <w:pPr>
      <w:spacing w:before="1200" w:after="480"/>
    </w:pPr>
  </w:style>
  <w:style w:type="character" w:customStyle="1" w:styleId="DateChar">
    <w:name w:val="Date Char"/>
    <w:basedOn w:val="DefaultParagraphFont"/>
    <w:link w:val="Date"/>
    <w:uiPriority w:val="99"/>
    <w:rsid w:val="00AE00EA"/>
    <w:rPr>
      <w:sz w:val="28"/>
    </w:rPr>
  </w:style>
  <w:style w:type="paragraph" w:styleId="DocumentMap">
    <w:name w:val="Document Map"/>
    <w:basedOn w:val="Normal"/>
    <w:link w:val="DocumentMapChar"/>
    <w:uiPriority w:val="99"/>
    <w:semiHidden/>
    <w:unhideWhenUsed/>
    <w:locked/>
    <w:rsid w:val="00372E2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72E2B"/>
    <w:rPr>
      <w:rFonts w:ascii="Tahoma" w:hAnsi="Tahoma" w:cs="Tahoma"/>
      <w:sz w:val="16"/>
      <w:szCs w:val="16"/>
    </w:rPr>
  </w:style>
  <w:style w:type="paragraph" w:styleId="EmailSignature">
    <w:name w:val="E-mail Signature"/>
    <w:basedOn w:val="Normal"/>
    <w:link w:val="EmailSignatureChar"/>
    <w:uiPriority w:val="99"/>
    <w:semiHidden/>
    <w:unhideWhenUsed/>
    <w:locked/>
    <w:rsid w:val="00372E2B"/>
    <w:pPr>
      <w:spacing w:line="240" w:lineRule="auto"/>
    </w:pPr>
  </w:style>
  <w:style w:type="character" w:customStyle="1" w:styleId="EmailSignatureChar">
    <w:name w:val="Email Signature Char"/>
    <w:basedOn w:val="DefaultParagraphFont"/>
    <w:link w:val="EmailSignature"/>
    <w:uiPriority w:val="99"/>
    <w:semiHidden/>
    <w:rsid w:val="00372E2B"/>
  </w:style>
  <w:style w:type="character" w:styleId="Emphasis">
    <w:name w:val="Emphasis"/>
    <w:basedOn w:val="DefaultParagraphFont"/>
    <w:uiPriority w:val="20"/>
    <w:semiHidden/>
    <w:locked/>
    <w:rsid w:val="00F44A29"/>
    <w:rPr>
      <w:i/>
      <w:iCs/>
    </w:rPr>
  </w:style>
  <w:style w:type="character" w:styleId="EndnoteReference">
    <w:name w:val="endnote reference"/>
    <w:basedOn w:val="DefaultParagraphFont"/>
    <w:uiPriority w:val="99"/>
    <w:rsid w:val="00372E2B"/>
    <w:rPr>
      <w:noProof w:val="0"/>
      <w:vertAlign w:val="superscript"/>
      <w:lang w:val="en-AU"/>
    </w:rPr>
  </w:style>
  <w:style w:type="paragraph" w:styleId="EndnoteText">
    <w:name w:val="endnote text"/>
    <w:basedOn w:val="Normal"/>
    <w:link w:val="EndnoteTextChar"/>
    <w:uiPriority w:val="99"/>
    <w:rsid w:val="00372E2B"/>
    <w:pPr>
      <w:spacing w:line="240" w:lineRule="auto"/>
    </w:pPr>
    <w:rPr>
      <w:sz w:val="20"/>
      <w:szCs w:val="20"/>
    </w:rPr>
  </w:style>
  <w:style w:type="character" w:customStyle="1" w:styleId="EndnoteTextChar">
    <w:name w:val="Endnote Text Char"/>
    <w:basedOn w:val="DefaultParagraphFont"/>
    <w:link w:val="EndnoteText"/>
    <w:uiPriority w:val="99"/>
    <w:rsid w:val="00445793"/>
    <w:rPr>
      <w:sz w:val="20"/>
      <w:szCs w:val="20"/>
    </w:rPr>
  </w:style>
  <w:style w:type="paragraph" w:styleId="EnvelopeAddress">
    <w:name w:val="envelope address"/>
    <w:basedOn w:val="Normal"/>
    <w:uiPriority w:val="99"/>
    <w:semiHidden/>
    <w:unhideWhenUsed/>
    <w:locked/>
    <w:rsid w:val="00372E2B"/>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locked/>
    <w:rsid w:val="00372E2B"/>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rsid w:val="009906D1"/>
    <w:rPr>
      <w:noProof w:val="0"/>
      <w:color w:val="1F5D9E" w:themeColor="accent2"/>
      <w:u w:val="single"/>
      <w:lang w:val="en-AU"/>
    </w:rPr>
  </w:style>
  <w:style w:type="character" w:styleId="FootnoteReference">
    <w:name w:val="footnote reference"/>
    <w:basedOn w:val="DefaultParagraphFont"/>
    <w:uiPriority w:val="99"/>
    <w:rsid w:val="00D41C19"/>
    <w:rPr>
      <w:rFonts w:ascii="Arial" w:hAnsi="Arial"/>
      <w:noProof w:val="0"/>
      <w:sz w:val="18"/>
      <w:vertAlign w:val="superscript"/>
      <w:lang w:val="en-AU"/>
    </w:rPr>
  </w:style>
  <w:style w:type="paragraph" w:styleId="FootnoteText">
    <w:name w:val="footnote text"/>
    <w:aliases w:val="ACMA Footnote Text"/>
    <w:basedOn w:val="Normal"/>
    <w:link w:val="FootnoteTextChar"/>
    <w:uiPriority w:val="99"/>
    <w:rsid w:val="00424E0D"/>
    <w:pPr>
      <w:spacing w:line="240" w:lineRule="auto"/>
      <w:ind w:left="142" w:hanging="142"/>
    </w:pPr>
    <w:rPr>
      <w:sz w:val="18"/>
      <w:szCs w:val="20"/>
    </w:rPr>
  </w:style>
  <w:style w:type="character" w:customStyle="1" w:styleId="FootnoteTextChar">
    <w:name w:val="Footnote Text Char"/>
    <w:aliases w:val="ACMA Footnote Text Char"/>
    <w:basedOn w:val="DefaultParagraphFont"/>
    <w:link w:val="FootnoteText"/>
    <w:uiPriority w:val="99"/>
    <w:rsid w:val="00424E0D"/>
    <w:rPr>
      <w:sz w:val="18"/>
      <w:szCs w:val="20"/>
    </w:rPr>
  </w:style>
  <w:style w:type="character" w:customStyle="1" w:styleId="Heading5Char">
    <w:name w:val="Heading 5 Char"/>
    <w:basedOn w:val="DefaultParagraphFont"/>
    <w:link w:val="Heading5"/>
    <w:rsid w:val="00372E2B"/>
    <w:rPr>
      <w:rFonts w:asciiTheme="majorHAnsi" w:eastAsiaTheme="majorEastAsia" w:hAnsiTheme="majorHAnsi" w:cstheme="majorBidi"/>
      <w:color w:val="73370E" w:themeColor="accent1" w:themeShade="7F"/>
    </w:rPr>
  </w:style>
  <w:style w:type="character" w:customStyle="1" w:styleId="Heading6Char">
    <w:name w:val="Heading 6 Char"/>
    <w:aliases w:val="Appendix Heading Char"/>
    <w:basedOn w:val="DefaultParagraphFont"/>
    <w:link w:val="Heading6"/>
    <w:rsid w:val="002A41AC"/>
    <w:rPr>
      <w:rFonts w:asciiTheme="majorHAnsi" w:eastAsiaTheme="majorEastAsia" w:hAnsiTheme="majorHAnsi" w:cstheme="majorBidi"/>
      <w:b/>
      <w:iCs/>
      <w:color w:val="E37222" w:themeColor="accent1"/>
      <w:sz w:val="40"/>
    </w:rPr>
  </w:style>
  <w:style w:type="character" w:customStyle="1" w:styleId="Heading7Char">
    <w:name w:val="Heading 7 Char"/>
    <w:basedOn w:val="DefaultParagraphFont"/>
    <w:link w:val="Heading7"/>
    <w:rsid w:val="00F44A2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F44A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44A29"/>
    <w:rPr>
      <w:rFonts w:asciiTheme="majorHAnsi" w:eastAsiaTheme="majorEastAsia" w:hAnsiTheme="majorHAnsi" w:cstheme="majorBidi"/>
      <w:i/>
      <w:iCs/>
      <w:color w:val="404040" w:themeColor="text1" w:themeTint="BF"/>
      <w:sz w:val="20"/>
      <w:szCs w:val="20"/>
    </w:rPr>
  </w:style>
  <w:style w:type="character" w:styleId="HTMLAcronym">
    <w:name w:val="HTML Acronym"/>
    <w:basedOn w:val="DefaultParagraphFont"/>
    <w:uiPriority w:val="99"/>
    <w:semiHidden/>
    <w:unhideWhenUsed/>
    <w:locked/>
    <w:rsid w:val="00372E2B"/>
    <w:rPr>
      <w:noProof w:val="0"/>
      <w:lang w:val="en-AU"/>
    </w:rPr>
  </w:style>
  <w:style w:type="paragraph" w:styleId="HTMLAddress">
    <w:name w:val="HTML Address"/>
    <w:basedOn w:val="Normal"/>
    <w:link w:val="HTMLAddressChar"/>
    <w:uiPriority w:val="99"/>
    <w:semiHidden/>
    <w:unhideWhenUsed/>
    <w:locked/>
    <w:rsid w:val="00372E2B"/>
    <w:pPr>
      <w:spacing w:line="240" w:lineRule="auto"/>
    </w:pPr>
    <w:rPr>
      <w:i/>
      <w:iCs/>
    </w:rPr>
  </w:style>
  <w:style w:type="character" w:customStyle="1" w:styleId="HTMLAddressChar">
    <w:name w:val="HTML Address Char"/>
    <w:basedOn w:val="DefaultParagraphFont"/>
    <w:link w:val="HTMLAddress"/>
    <w:uiPriority w:val="99"/>
    <w:semiHidden/>
    <w:rsid w:val="00372E2B"/>
    <w:rPr>
      <w:i/>
      <w:iCs/>
    </w:rPr>
  </w:style>
  <w:style w:type="character" w:styleId="HTMLCite">
    <w:name w:val="HTML Cite"/>
    <w:basedOn w:val="DefaultParagraphFont"/>
    <w:uiPriority w:val="99"/>
    <w:semiHidden/>
    <w:unhideWhenUsed/>
    <w:locked/>
    <w:rsid w:val="00372E2B"/>
    <w:rPr>
      <w:i/>
      <w:iCs/>
      <w:noProof w:val="0"/>
      <w:lang w:val="en-AU"/>
    </w:rPr>
  </w:style>
  <w:style w:type="character" w:styleId="HTMLCode">
    <w:name w:val="HTML Code"/>
    <w:basedOn w:val="DefaultParagraphFont"/>
    <w:uiPriority w:val="99"/>
    <w:semiHidden/>
    <w:unhideWhenUsed/>
    <w:locked/>
    <w:rsid w:val="00372E2B"/>
    <w:rPr>
      <w:rFonts w:ascii="Consolas" w:hAnsi="Consolas"/>
      <w:noProof w:val="0"/>
      <w:sz w:val="20"/>
      <w:szCs w:val="20"/>
      <w:lang w:val="en-AU"/>
    </w:rPr>
  </w:style>
  <w:style w:type="character" w:styleId="HTMLDefinition">
    <w:name w:val="HTML Definition"/>
    <w:basedOn w:val="DefaultParagraphFont"/>
    <w:uiPriority w:val="99"/>
    <w:semiHidden/>
    <w:unhideWhenUsed/>
    <w:locked/>
    <w:rsid w:val="00372E2B"/>
    <w:rPr>
      <w:i/>
      <w:iCs/>
      <w:noProof w:val="0"/>
      <w:lang w:val="en-AU"/>
    </w:rPr>
  </w:style>
  <w:style w:type="character" w:styleId="HTMLKeyboard">
    <w:name w:val="HTML Keyboard"/>
    <w:basedOn w:val="DefaultParagraphFont"/>
    <w:uiPriority w:val="99"/>
    <w:semiHidden/>
    <w:unhideWhenUsed/>
    <w:locked/>
    <w:rsid w:val="00372E2B"/>
    <w:rPr>
      <w:rFonts w:ascii="Consolas" w:hAnsi="Consolas"/>
      <w:noProof w:val="0"/>
      <w:sz w:val="20"/>
      <w:szCs w:val="20"/>
      <w:lang w:val="en-AU"/>
    </w:rPr>
  </w:style>
  <w:style w:type="paragraph" w:styleId="HTMLPreformatted">
    <w:name w:val="HTML Preformatted"/>
    <w:basedOn w:val="Normal"/>
    <w:link w:val="HTMLPreformattedChar"/>
    <w:uiPriority w:val="99"/>
    <w:semiHidden/>
    <w:unhideWhenUsed/>
    <w:locked/>
    <w:rsid w:val="00372E2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72E2B"/>
    <w:rPr>
      <w:rFonts w:ascii="Consolas" w:hAnsi="Consolas"/>
      <w:sz w:val="20"/>
      <w:szCs w:val="20"/>
    </w:rPr>
  </w:style>
  <w:style w:type="character" w:styleId="HTMLSample">
    <w:name w:val="HTML Sample"/>
    <w:basedOn w:val="DefaultParagraphFont"/>
    <w:uiPriority w:val="99"/>
    <w:semiHidden/>
    <w:unhideWhenUsed/>
    <w:locked/>
    <w:rsid w:val="00372E2B"/>
    <w:rPr>
      <w:rFonts w:ascii="Consolas" w:hAnsi="Consolas"/>
      <w:noProof w:val="0"/>
      <w:sz w:val="24"/>
      <w:szCs w:val="24"/>
      <w:lang w:val="en-AU"/>
    </w:rPr>
  </w:style>
  <w:style w:type="character" w:styleId="HTMLTypewriter">
    <w:name w:val="HTML Typewriter"/>
    <w:basedOn w:val="DefaultParagraphFont"/>
    <w:uiPriority w:val="99"/>
    <w:semiHidden/>
    <w:unhideWhenUsed/>
    <w:locked/>
    <w:rsid w:val="00372E2B"/>
    <w:rPr>
      <w:rFonts w:ascii="Consolas" w:hAnsi="Consolas"/>
      <w:noProof w:val="0"/>
      <w:sz w:val="20"/>
      <w:szCs w:val="20"/>
      <w:lang w:val="en-AU"/>
    </w:rPr>
  </w:style>
  <w:style w:type="character" w:styleId="HTMLVariable">
    <w:name w:val="HTML Variable"/>
    <w:basedOn w:val="DefaultParagraphFont"/>
    <w:uiPriority w:val="99"/>
    <w:semiHidden/>
    <w:unhideWhenUsed/>
    <w:locked/>
    <w:rsid w:val="00372E2B"/>
    <w:rPr>
      <w:i/>
      <w:iCs/>
      <w:noProof w:val="0"/>
      <w:lang w:val="en-AU"/>
    </w:rPr>
  </w:style>
  <w:style w:type="paragraph" w:styleId="Index1">
    <w:name w:val="index 1"/>
    <w:basedOn w:val="Normal"/>
    <w:next w:val="Normal"/>
    <w:autoRedefine/>
    <w:uiPriority w:val="99"/>
    <w:semiHidden/>
    <w:unhideWhenUsed/>
    <w:locked/>
    <w:rsid w:val="00372E2B"/>
    <w:pPr>
      <w:spacing w:line="240" w:lineRule="auto"/>
      <w:ind w:left="190" w:hanging="190"/>
    </w:pPr>
  </w:style>
  <w:style w:type="paragraph" w:styleId="Index2">
    <w:name w:val="index 2"/>
    <w:basedOn w:val="Normal"/>
    <w:next w:val="Normal"/>
    <w:autoRedefine/>
    <w:uiPriority w:val="99"/>
    <w:semiHidden/>
    <w:unhideWhenUsed/>
    <w:locked/>
    <w:rsid w:val="00372E2B"/>
    <w:pPr>
      <w:spacing w:line="240" w:lineRule="auto"/>
      <w:ind w:left="380" w:hanging="190"/>
    </w:pPr>
  </w:style>
  <w:style w:type="paragraph" w:styleId="Index3">
    <w:name w:val="index 3"/>
    <w:basedOn w:val="Normal"/>
    <w:next w:val="Normal"/>
    <w:autoRedefine/>
    <w:uiPriority w:val="99"/>
    <w:semiHidden/>
    <w:unhideWhenUsed/>
    <w:locked/>
    <w:rsid w:val="00372E2B"/>
    <w:pPr>
      <w:spacing w:line="240" w:lineRule="auto"/>
      <w:ind w:left="570" w:hanging="190"/>
    </w:pPr>
  </w:style>
  <w:style w:type="paragraph" w:styleId="Index4">
    <w:name w:val="index 4"/>
    <w:basedOn w:val="Normal"/>
    <w:next w:val="Normal"/>
    <w:autoRedefine/>
    <w:uiPriority w:val="99"/>
    <w:semiHidden/>
    <w:unhideWhenUsed/>
    <w:locked/>
    <w:rsid w:val="00372E2B"/>
    <w:pPr>
      <w:spacing w:line="240" w:lineRule="auto"/>
      <w:ind w:left="760" w:hanging="190"/>
    </w:pPr>
  </w:style>
  <w:style w:type="paragraph" w:styleId="Index5">
    <w:name w:val="index 5"/>
    <w:basedOn w:val="Normal"/>
    <w:next w:val="Normal"/>
    <w:autoRedefine/>
    <w:uiPriority w:val="99"/>
    <w:semiHidden/>
    <w:unhideWhenUsed/>
    <w:locked/>
    <w:rsid w:val="00372E2B"/>
    <w:pPr>
      <w:spacing w:line="240" w:lineRule="auto"/>
      <w:ind w:left="950" w:hanging="190"/>
    </w:pPr>
  </w:style>
  <w:style w:type="paragraph" w:styleId="Index6">
    <w:name w:val="index 6"/>
    <w:basedOn w:val="Normal"/>
    <w:next w:val="Normal"/>
    <w:autoRedefine/>
    <w:uiPriority w:val="99"/>
    <w:semiHidden/>
    <w:unhideWhenUsed/>
    <w:locked/>
    <w:rsid w:val="00372E2B"/>
    <w:pPr>
      <w:spacing w:line="240" w:lineRule="auto"/>
      <w:ind w:left="1140" w:hanging="190"/>
    </w:pPr>
  </w:style>
  <w:style w:type="paragraph" w:styleId="Index7">
    <w:name w:val="index 7"/>
    <w:basedOn w:val="Normal"/>
    <w:next w:val="Normal"/>
    <w:autoRedefine/>
    <w:uiPriority w:val="99"/>
    <w:semiHidden/>
    <w:unhideWhenUsed/>
    <w:locked/>
    <w:rsid w:val="00372E2B"/>
    <w:pPr>
      <w:spacing w:line="240" w:lineRule="auto"/>
      <w:ind w:left="1330" w:hanging="190"/>
    </w:pPr>
  </w:style>
  <w:style w:type="paragraph" w:styleId="Index8">
    <w:name w:val="index 8"/>
    <w:basedOn w:val="Normal"/>
    <w:next w:val="Normal"/>
    <w:autoRedefine/>
    <w:uiPriority w:val="99"/>
    <w:semiHidden/>
    <w:unhideWhenUsed/>
    <w:locked/>
    <w:rsid w:val="00372E2B"/>
    <w:pPr>
      <w:spacing w:line="240" w:lineRule="auto"/>
      <w:ind w:left="1520" w:hanging="190"/>
    </w:pPr>
  </w:style>
  <w:style w:type="paragraph" w:styleId="Index9">
    <w:name w:val="index 9"/>
    <w:basedOn w:val="Normal"/>
    <w:next w:val="Normal"/>
    <w:autoRedefine/>
    <w:uiPriority w:val="99"/>
    <w:semiHidden/>
    <w:unhideWhenUsed/>
    <w:locked/>
    <w:rsid w:val="00372E2B"/>
    <w:pPr>
      <w:spacing w:line="240" w:lineRule="auto"/>
      <w:ind w:left="1710" w:hanging="190"/>
    </w:pPr>
  </w:style>
  <w:style w:type="paragraph" w:styleId="IndexHeading">
    <w:name w:val="index heading"/>
    <w:basedOn w:val="Normal"/>
    <w:next w:val="Index1"/>
    <w:uiPriority w:val="99"/>
    <w:semiHidden/>
    <w:unhideWhenUsed/>
    <w:locked/>
    <w:rsid w:val="00372E2B"/>
    <w:rPr>
      <w:rFonts w:asciiTheme="majorHAnsi" w:eastAsiaTheme="majorEastAsia" w:hAnsiTheme="majorHAnsi" w:cstheme="majorBidi"/>
      <w:b/>
      <w:bCs/>
    </w:rPr>
  </w:style>
  <w:style w:type="character" w:styleId="IntenseEmphasis">
    <w:name w:val="Intense Emphasis"/>
    <w:basedOn w:val="DefaultParagraphFont"/>
    <w:uiPriority w:val="21"/>
    <w:semiHidden/>
    <w:qFormat/>
    <w:locked/>
    <w:rsid w:val="00372E2B"/>
    <w:rPr>
      <w:b/>
      <w:bCs/>
      <w:i/>
      <w:iCs/>
      <w:noProof w:val="0"/>
      <w:color w:val="E37222" w:themeColor="accent1"/>
      <w:lang w:val="en-AU"/>
    </w:rPr>
  </w:style>
  <w:style w:type="paragraph" w:styleId="IntenseQuote">
    <w:name w:val="Intense Quote"/>
    <w:basedOn w:val="Normal"/>
    <w:next w:val="Normal"/>
    <w:link w:val="IntenseQuoteChar"/>
    <w:uiPriority w:val="30"/>
    <w:semiHidden/>
    <w:qFormat/>
    <w:locked/>
    <w:rsid w:val="00372E2B"/>
    <w:pPr>
      <w:pBdr>
        <w:bottom w:val="single" w:sz="4" w:space="4" w:color="E37222" w:themeColor="accent1"/>
      </w:pBdr>
      <w:spacing w:before="200" w:after="280"/>
      <w:ind w:left="936" w:right="936"/>
    </w:pPr>
    <w:rPr>
      <w:b/>
      <w:bCs/>
      <w:i/>
      <w:iCs/>
      <w:color w:val="E37222" w:themeColor="accent1"/>
    </w:rPr>
  </w:style>
  <w:style w:type="character" w:customStyle="1" w:styleId="IntenseQuoteChar">
    <w:name w:val="Intense Quote Char"/>
    <w:basedOn w:val="DefaultParagraphFont"/>
    <w:link w:val="IntenseQuote"/>
    <w:uiPriority w:val="30"/>
    <w:semiHidden/>
    <w:rsid w:val="00372E2B"/>
    <w:rPr>
      <w:b/>
      <w:bCs/>
      <w:i/>
      <w:iCs/>
      <w:color w:val="E37222" w:themeColor="accent1"/>
    </w:rPr>
  </w:style>
  <w:style w:type="character" w:styleId="IntenseReference">
    <w:name w:val="Intense Reference"/>
    <w:basedOn w:val="DefaultParagraphFont"/>
    <w:uiPriority w:val="32"/>
    <w:semiHidden/>
    <w:qFormat/>
    <w:locked/>
    <w:rsid w:val="00372E2B"/>
    <w:rPr>
      <w:b/>
      <w:bCs/>
      <w:smallCaps/>
      <w:noProof w:val="0"/>
      <w:color w:val="1F5D9E" w:themeColor="accent2"/>
      <w:spacing w:val="5"/>
      <w:u w:val="single"/>
      <w:lang w:val="en-AU"/>
    </w:rPr>
  </w:style>
  <w:style w:type="table" w:styleId="LightGrid">
    <w:name w:val="Light Grid"/>
    <w:basedOn w:val="TableNormal"/>
    <w:uiPriority w:val="62"/>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18" w:space="0" w:color="E37222" w:themeColor="accent1"/>
          <w:right w:val="single" w:sz="8" w:space="0" w:color="E37222" w:themeColor="accent1"/>
          <w:insideH w:val="nil"/>
          <w:insideV w:val="single" w:sz="8" w:space="0" w:color="E3722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insideH w:val="nil"/>
          <w:insideV w:val="single" w:sz="8" w:space="0" w:color="E3722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shd w:val="clear" w:color="auto" w:fill="F8DBC8" w:themeFill="accent1" w:themeFillTint="3F"/>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shd w:val="clear" w:color="auto" w:fill="F8DBC8" w:themeFill="accent1" w:themeFillTint="3F"/>
      </w:tcPr>
    </w:tblStylePr>
    <w:tblStylePr w:type="band2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tcPr>
    </w:tblStylePr>
  </w:style>
  <w:style w:type="table" w:styleId="LightGrid-Accent2">
    <w:name w:val="Light Grid Accent 2"/>
    <w:basedOn w:val="TableNormal"/>
    <w:uiPriority w:val="62"/>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18" w:space="0" w:color="1F5D9E" w:themeColor="accent2"/>
          <w:right w:val="single" w:sz="8" w:space="0" w:color="1F5D9E" w:themeColor="accent2"/>
          <w:insideH w:val="nil"/>
          <w:insideV w:val="single" w:sz="8" w:space="0" w:color="1F5D9E"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insideH w:val="nil"/>
          <w:insideV w:val="single" w:sz="8" w:space="0" w:color="1F5D9E"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shd w:val="clear" w:color="auto" w:fill="BCD6F2" w:themeFill="accent2" w:themeFillTint="3F"/>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shd w:val="clear" w:color="auto" w:fill="BCD6F2" w:themeFill="accent2" w:themeFillTint="3F"/>
      </w:tcPr>
    </w:tblStylePr>
    <w:tblStylePr w:type="band2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tcPr>
    </w:tblStylePr>
  </w:style>
  <w:style w:type="table" w:styleId="LightGrid-Accent3">
    <w:name w:val="Light Grid Accent 3"/>
    <w:basedOn w:val="TableNormal"/>
    <w:uiPriority w:val="62"/>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18" w:space="0" w:color="7BC7BA" w:themeColor="accent3"/>
          <w:right w:val="single" w:sz="8" w:space="0" w:color="7BC7BA" w:themeColor="accent3"/>
          <w:insideH w:val="nil"/>
          <w:insideV w:val="single" w:sz="8" w:space="0" w:color="7BC7BA"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insideH w:val="nil"/>
          <w:insideV w:val="single" w:sz="8" w:space="0" w:color="7BC7BA"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shd w:val="clear" w:color="auto" w:fill="DEF1ED" w:themeFill="accent3" w:themeFillTint="3F"/>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shd w:val="clear" w:color="auto" w:fill="DEF1ED" w:themeFill="accent3" w:themeFillTint="3F"/>
      </w:tcPr>
    </w:tblStylePr>
    <w:tblStylePr w:type="band2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tcPr>
    </w:tblStylePr>
  </w:style>
  <w:style w:type="table" w:styleId="LightGrid-Accent4">
    <w:name w:val="Light Grid Accent 4"/>
    <w:basedOn w:val="TableNormal"/>
    <w:uiPriority w:val="62"/>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18" w:space="0" w:color="FFD401" w:themeColor="accent4"/>
          <w:right w:val="single" w:sz="8" w:space="0" w:color="FFD401" w:themeColor="accent4"/>
          <w:insideH w:val="nil"/>
          <w:insideV w:val="single" w:sz="8" w:space="0" w:color="FFD401"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insideH w:val="nil"/>
          <w:insideV w:val="single" w:sz="8" w:space="0" w:color="FFD401"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shd w:val="clear" w:color="auto" w:fill="FFF4C0" w:themeFill="accent4" w:themeFillTint="3F"/>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shd w:val="clear" w:color="auto" w:fill="FFF4C0" w:themeFill="accent4" w:themeFillTint="3F"/>
      </w:tcPr>
    </w:tblStylePr>
    <w:tblStylePr w:type="band2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tcPr>
    </w:tblStylePr>
  </w:style>
  <w:style w:type="table" w:styleId="LightGrid-Accent5">
    <w:name w:val="Light Grid Accent 5"/>
    <w:basedOn w:val="TableNormal"/>
    <w:uiPriority w:val="62"/>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18" w:space="0" w:color="039E9A" w:themeColor="accent5"/>
          <w:right w:val="single" w:sz="8" w:space="0" w:color="039E9A" w:themeColor="accent5"/>
          <w:insideH w:val="nil"/>
          <w:insideV w:val="single" w:sz="8" w:space="0" w:color="039E9A"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insideH w:val="nil"/>
          <w:insideV w:val="single" w:sz="8" w:space="0" w:color="039E9A"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shd w:val="clear" w:color="auto" w:fill="AAFDFB" w:themeFill="accent5" w:themeFillTint="3F"/>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shd w:val="clear" w:color="auto" w:fill="AAFDFB" w:themeFill="accent5" w:themeFillTint="3F"/>
      </w:tcPr>
    </w:tblStylePr>
    <w:tblStylePr w:type="band2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tcPr>
    </w:tblStylePr>
  </w:style>
  <w:style w:type="table" w:styleId="LightGrid-Accent6">
    <w:name w:val="Light Grid Accent 6"/>
    <w:basedOn w:val="TableNormal"/>
    <w:uiPriority w:val="62"/>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18" w:space="0" w:color="C7411E" w:themeColor="accent6"/>
          <w:right w:val="single" w:sz="8" w:space="0" w:color="C7411E" w:themeColor="accent6"/>
          <w:insideH w:val="nil"/>
          <w:insideV w:val="single" w:sz="8" w:space="0" w:color="C7411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insideH w:val="nil"/>
          <w:insideV w:val="single" w:sz="8" w:space="0" w:color="C7411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shd w:val="clear" w:color="auto" w:fill="F6CCC2" w:themeFill="accent6" w:themeFillTint="3F"/>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shd w:val="clear" w:color="auto" w:fill="F6CCC2" w:themeFill="accent6" w:themeFillTint="3F"/>
      </w:tcPr>
    </w:tblStylePr>
    <w:tblStylePr w:type="band2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tcPr>
    </w:tblStylePr>
  </w:style>
  <w:style w:type="table" w:styleId="LightList">
    <w:name w:val="Light List"/>
    <w:basedOn w:val="TableNormal"/>
    <w:uiPriority w:val="61"/>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pPr>
        <w:spacing w:before="0" w:after="0" w:line="240" w:lineRule="auto"/>
      </w:pPr>
      <w:rPr>
        <w:b/>
        <w:bCs/>
        <w:color w:val="FFFFFF" w:themeColor="background1"/>
      </w:rPr>
      <w:tblPr/>
      <w:tcPr>
        <w:shd w:val="clear" w:color="auto" w:fill="E37222" w:themeFill="accent1"/>
      </w:tcPr>
    </w:tblStylePr>
    <w:tblStylePr w:type="lastRow">
      <w:pPr>
        <w:spacing w:before="0" w:after="0" w:line="240" w:lineRule="auto"/>
      </w:pPr>
      <w:rPr>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tcBorders>
      </w:tcPr>
    </w:tblStylePr>
    <w:tblStylePr w:type="firstCol">
      <w:rPr>
        <w:b/>
        <w:bCs/>
      </w:rPr>
    </w:tblStylePr>
    <w:tblStylePr w:type="lastCol">
      <w:rPr>
        <w:b/>
        <w:bCs/>
      </w:r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style>
  <w:style w:type="table" w:styleId="LightList-Accent2">
    <w:name w:val="Light List Accent 2"/>
    <w:basedOn w:val="TableNormal"/>
    <w:uiPriority w:val="61"/>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pPr>
        <w:spacing w:before="0" w:after="0" w:line="240" w:lineRule="auto"/>
      </w:pPr>
      <w:rPr>
        <w:b/>
        <w:bCs/>
        <w:color w:val="FFFFFF" w:themeColor="background1"/>
      </w:rPr>
      <w:tblPr/>
      <w:tcPr>
        <w:shd w:val="clear" w:color="auto" w:fill="1F5D9E" w:themeFill="accent2"/>
      </w:tcPr>
    </w:tblStylePr>
    <w:tblStylePr w:type="lastRow">
      <w:pPr>
        <w:spacing w:before="0" w:after="0" w:line="240" w:lineRule="auto"/>
      </w:pPr>
      <w:rPr>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tcBorders>
      </w:tcPr>
    </w:tblStylePr>
    <w:tblStylePr w:type="firstCol">
      <w:rPr>
        <w:b/>
        <w:bCs/>
      </w:rPr>
    </w:tblStylePr>
    <w:tblStylePr w:type="lastCol">
      <w:rPr>
        <w:b/>
        <w:bCs/>
      </w:r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style>
  <w:style w:type="table" w:styleId="LightList-Accent3">
    <w:name w:val="Light List Accent 3"/>
    <w:basedOn w:val="TableNormal"/>
    <w:uiPriority w:val="61"/>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pPr>
        <w:spacing w:before="0" w:after="0" w:line="240" w:lineRule="auto"/>
      </w:pPr>
      <w:rPr>
        <w:b/>
        <w:bCs/>
        <w:color w:val="FFFFFF" w:themeColor="background1"/>
      </w:rPr>
      <w:tblPr/>
      <w:tcPr>
        <w:shd w:val="clear" w:color="auto" w:fill="7BC7BA" w:themeFill="accent3"/>
      </w:tcPr>
    </w:tblStylePr>
    <w:tblStylePr w:type="lastRow">
      <w:pPr>
        <w:spacing w:before="0" w:after="0" w:line="240" w:lineRule="auto"/>
      </w:pPr>
      <w:rPr>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tcBorders>
      </w:tcPr>
    </w:tblStylePr>
    <w:tblStylePr w:type="firstCol">
      <w:rPr>
        <w:b/>
        <w:bCs/>
      </w:rPr>
    </w:tblStylePr>
    <w:tblStylePr w:type="lastCol">
      <w:rPr>
        <w:b/>
        <w:bCs/>
      </w:r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style>
  <w:style w:type="table" w:styleId="LightList-Accent4">
    <w:name w:val="Light List Accent 4"/>
    <w:basedOn w:val="TableNormal"/>
    <w:uiPriority w:val="61"/>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pPr>
        <w:spacing w:before="0" w:after="0" w:line="240" w:lineRule="auto"/>
      </w:pPr>
      <w:rPr>
        <w:b/>
        <w:bCs/>
        <w:color w:val="FFFFFF" w:themeColor="background1"/>
      </w:rPr>
      <w:tblPr/>
      <w:tcPr>
        <w:shd w:val="clear" w:color="auto" w:fill="FFD401" w:themeFill="accent4"/>
      </w:tcPr>
    </w:tblStylePr>
    <w:tblStylePr w:type="lastRow">
      <w:pPr>
        <w:spacing w:before="0" w:after="0" w:line="240" w:lineRule="auto"/>
      </w:pPr>
      <w:rPr>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tcBorders>
      </w:tcPr>
    </w:tblStylePr>
    <w:tblStylePr w:type="firstCol">
      <w:rPr>
        <w:b/>
        <w:bCs/>
      </w:rPr>
    </w:tblStylePr>
    <w:tblStylePr w:type="lastCol">
      <w:rPr>
        <w:b/>
        <w:bCs/>
      </w:r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style>
  <w:style w:type="table" w:styleId="LightList-Accent5">
    <w:name w:val="Light List Accent 5"/>
    <w:basedOn w:val="TableNormal"/>
    <w:uiPriority w:val="61"/>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pPr>
        <w:spacing w:before="0" w:after="0" w:line="240" w:lineRule="auto"/>
      </w:pPr>
      <w:rPr>
        <w:b/>
        <w:bCs/>
        <w:color w:val="FFFFFF" w:themeColor="background1"/>
      </w:rPr>
      <w:tblPr/>
      <w:tcPr>
        <w:shd w:val="clear" w:color="auto" w:fill="039E9A" w:themeFill="accent5"/>
      </w:tcPr>
    </w:tblStylePr>
    <w:tblStylePr w:type="lastRow">
      <w:pPr>
        <w:spacing w:before="0" w:after="0" w:line="240" w:lineRule="auto"/>
      </w:pPr>
      <w:rPr>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tcBorders>
      </w:tcPr>
    </w:tblStylePr>
    <w:tblStylePr w:type="firstCol">
      <w:rPr>
        <w:b/>
        <w:bCs/>
      </w:rPr>
    </w:tblStylePr>
    <w:tblStylePr w:type="lastCol">
      <w:rPr>
        <w:b/>
        <w:bCs/>
      </w:r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style>
  <w:style w:type="table" w:styleId="LightList-Accent6">
    <w:name w:val="Light List Accent 6"/>
    <w:basedOn w:val="TableNormal"/>
    <w:uiPriority w:val="61"/>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pPr>
        <w:spacing w:before="0" w:after="0" w:line="240" w:lineRule="auto"/>
      </w:pPr>
      <w:rPr>
        <w:b/>
        <w:bCs/>
        <w:color w:val="FFFFFF" w:themeColor="background1"/>
      </w:rPr>
      <w:tblPr/>
      <w:tcPr>
        <w:shd w:val="clear" w:color="auto" w:fill="C7411E" w:themeFill="accent6"/>
      </w:tcPr>
    </w:tblStylePr>
    <w:tblStylePr w:type="lastRow">
      <w:pPr>
        <w:spacing w:before="0" w:after="0" w:line="240" w:lineRule="auto"/>
      </w:pPr>
      <w:rPr>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tcBorders>
      </w:tcPr>
    </w:tblStylePr>
    <w:tblStylePr w:type="firstCol">
      <w:rPr>
        <w:b/>
        <w:bCs/>
      </w:rPr>
    </w:tblStylePr>
    <w:tblStylePr w:type="lastCol">
      <w:rPr>
        <w:b/>
        <w:bCs/>
      </w:r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style>
  <w:style w:type="table" w:styleId="LightShading">
    <w:name w:val="Light Shading"/>
    <w:basedOn w:val="TableNormal"/>
    <w:uiPriority w:val="60"/>
    <w:locked/>
    <w:rsid w:val="00372E2B"/>
    <w:pPr>
      <w:spacing w:before="17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locked/>
    <w:rsid w:val="00372E2B"/>
    <w:pPr>
      <w:spacing w:before="170" w:after="0" w:line="240" w:lineRule="auto"/>
    </w:pPr>
    <w:rPr>
      <w:color w:val="AD5416" w:themeColor="accent1" w:themeShade="BF"/>
    </w:rPr>
    <w:tblPr>
      <w:tblStyleRowBandSize w:val="1"/>
      <w:tblStyleColBandSize w:val="1"/>
      <w:tblBorders>
        <w:top w:val="single" w:sz="8" w:space="0" w:color="E37222" w:themeColor="accent1"/>
        <w:bottom w:val="single" w:sz="8" w:space="0" w:color="E37222" w:themeColor="accent1"/>
      </w:tblBorders>
    </w:tblPr>
    <w:tblStylePr w:type="fir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la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left w:val="nil"/>
          <w:right w:val="nil"/>
          <w:insideH w:val="nil"/>
          <w:insideV w:val="nil"/>
        </w:tcBorders>
        <w:shd w:val="clear" w:color="auto" w:fill="F8DBC8" w:themeFill="accent1" w:themeFillTint="3F"/>
      </w:tcPr>
    </w:tblStylePr>
  </w:style>
  <w:style w:type="table" w:styleId="LightShading-Accent2">
    <w:name w:val="Light Shading Accent 2"/>
    <w:basedOn w:val="TableNormal"/>
    <w:uiPriority w:val="60"/>
    <w:locked/>
    <w:rsid w:val="00372E2B"/>
    <w:pPr>
      <w:spacing w:before="170" w:after="0" w:line="240" w:lineRule="auto"/>
    </w:pPr>
    <w:rPr>
      <w:color w:val="174576" w:themeColor="accent2" w:themeShade="BF"/>
    </w:rPr>
    <w:tblPr>
      <w:tblStyleRowBandSize w:val="1"/>
      <w:tblStyleColBandSize w:val="1"/>
      <w:tblBorders>
        <w:top w:val="single" w:sz="8" w:space="0" w:color="1F5D9E" w:themeColor="accent2"/>
        <w:bottom w:val="single" w:sz="8" w:space="0" w:color="1F5D9E" w:themeColor="accent2"/>
      </w:tblBorders>
    </w:tblPr>
    <w:tblStylePr w:type="fir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la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left w:val="nil"/>
          <w:right w:val="nil"/>
          <w:insideH w:val="nil"/>
          <w:insideV w:val="nil"/>
        </w:tcBorders>
        <w:shd w:val="clear" w:color="auto" w:fill="BCD6F2" w:themeFill="accent2" w:themeFillTint="3F"/>
      </w:tcPr>
    </w:tblStylePr>
  </w:style>
  <w:style w:type="table" w:styleId="LightShading-Accent3">
    <w:name w:val="Light Shading Accent 3"/>
    <w:basedOn w:val="TableNormal"/>
    <w:uiPriority w:val="60"/>
    <w:locked/>
    <w:rsid w:val="00372E2B"/>
    <w:pPr>
      <w:spacing w:before="170" w:after="0" w:line="240" w:lineRule="auto"/>
    </w:pPr>
    <w:rPr>
      <w:color w:val="47A998" w:themeColor="accent3" w:themeShade="BF"/>
    </w:rPr>
    <w:tblPr>
      <w:tblStyleRowBandSize w:val="1"/>
      <w:tblStyleColBandSize w:val="1"/>
      <w:tblBorders>
        <w:top w:val="single" w:sz="8" w:space="0" w:color="7BC7BA" w:themeColor="accent3"/>
        <w:bottom w:val="single" w:sz="8" w:space="0" w:color="7BC7BA" w:themeColor="accent3"/>
      </w:tblBorders>
    </w:tblPr>
    <w:tblStylePr w:type="fir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la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left w:val="nil"/>
          <w:right w:val="nil"/>
          <w:insideH w:val="nil"/>
          <w:insideV w:val="nil"/>
        </w:tcBorders>
        <w:shd w:val="clear" w:color="auto" w:fill="DEF1ED" w:themeFill="accent3" w:themeFillTint="3F"/>
      </w:tcPr>
    </w:tblStylePr>
  </w:style>
  <w:style w:type="table" w:styleId="LightShading-Accent4">
    <w:name w:val="Light Shading Accent 4"/>
    <w:basedOn w:val="TableNormal"/>
    <w:uiPriority w:val="60"/>
    <w:locked/>
    <w:rsid w:val="00372E2B"/>
    <w:pPr>
      <w:spacing w:before="170" w:after="0" w:line="240" w:lineRule="auto"/>
    </w:pPr>
    <w:rPr>
      <w:color w:val="BF9E00" w:themeColor="accent4" w:themeShade="BF"/>
    </w:rPr>
    <w:tblPr>
      <w:tblStyleRowBandSize w:val="1"/>
      <w:tblStyleColBandSize w:val="1"/>
      <w:tblBorders>
        <w:top w:val="single" w:sz="8" w:space="0" w:color="FFD401" w:themeColor="accent4"/>
        <w:bottom w:val="single" w:sz="8" w:space="0" w:color="FFD401" w:themeColor="accent4"/>
      </w:tblBorders>
    </w:tblPr>
    <w:tblStylePr w:type="fir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la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left w:val="nil"/>
          <w:right w:val="nil"/>
          <w:insideH w:val="nil"/>
          <w:insideV w:val="nil"/>
        </w:tcBorders>
        <w:shd w:val="clear" w:color="auto" w:fill="FFF4C0" w:themeFill="accent4" w:themeFillTint="3F"/>
      </w:tcPr>
    </w:tblStylePr>
  </w:style>
  <w:style w:type="table" w:styleId="LightShading-Accent5">
    <w:name w:val="Light Shading Accent 5"/>
    <w:basedOn w:val="TableNormal"/>
    <w:uiPriority w:val="60"/>
    <w:locked/>
    <w:rsid w:val="00372E2B"/>
    <w:pPr>
      <w:spacing w:before="170" w:after="0" w:line="240" w:lineRule="auto"/>
    </w:pPr>
    <w:rPr>
      <w:color w:val="027672" w:themeColor="accent5" w:themeShade="BF"/>
    </w:rPr>
    <w:tblPr>
      <w:tblStyleRowBandSize w:val="1"/>
      <w:tblStyleColBandSize w:val="1"/>
      <w:tblBorders>
        <w:top w:val="single" w:sz="8" w:space="0" w:color="039E9A" w:themeColor="accent5"/>
        <w:bottom w:val="single" w:sz="8" w:space="0" w:color="039E9A" w:themeColor="accent5"/>
      </w:tblBorders>
    </w:tblPr>
    <w:tblStylePr w:type="fir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la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left w:val="nil"/>
          <w:right w:val="nil"/>
          <w:insideH w:val="nil"/>
          <w:insideV w:val="nil"/>
        </w:tcBorders>
        <w:shd w:val="clear" w:color="auto" w:fill="AAFDFB" w:themeFill="accent5" w:themeFillTint="3F"/>
      </w:tcPr>
    </w:tblStylePr>
  </w:style>
  <w:style w:type="table" w:styleId="LightShading-Accent6">
    <w:name w:val="Light Shading Accent 6"/>
    <w:basedOn w:val="TableNormal"/>
    <w:uiPriority w:val="60"/>
    <w:locked/>
    <w:rsid w:val="00372E2B"/>
    <w:pPr>
      <w:spacing w:before="170" w:after="0" w:line="240" w:lineRule="auto"/>
    </w:pPr>
    <w:rPr>
      <w:color w:val="943016" w:themeColor="accent6" w:themeShade="BF"/>
    </w:rPr>
    <w:tblPr>
      <w:tblStyleRowBandSize w:val="1"/>
      <w:tblStyleColBandSize w:val="1"/>
      <w:tblBorders>
        <w:top w:val="single" w:sz="8" w:space="0" w:color="C7411E" w:themeColor="accent6"/>
        <w:bottom w:val="single" w:sz="8" w:space="0" w:color="C7411E" w:themeColor="accent6"/>
      </w:tblBorders>
    </w:tblPr>
    <w:tblStylePr w:type="fir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la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left w:val="nil"/>
          <w:right w:val="nil"/>
          <w:insideH w:val="nil"/>
          <w:insideV w:val="nil"/>
        </w:tcBorders>
        <w:shd w:val="clear" w:color="auto" w:fill="F6CCC2" w:themeFill="accent6" w:themeFillTint="3F"/>
      </w:tcPr>
    </w:tblStylePr>
  </w:style>
  <w:style w:type="character" w:styleId="LineNumber">
    <w:name w:val="line number"/>
    <w:basedOn w:val="DefaultParagraphFont"/>
    <w:uiPriority w:val="99"/>
    <w:semiHidden/>
    <w:unhideWhenUsed/>
    <w:locked/>
    <w:rsid w:val="00372E2B"/>
    <w:rPr>
      <w:noProof w:val="0"/>
      <w:lang w:val="en-AU"/>
    </w:rPr>
  </w:style>
  <w:style w:type="paragraph" w:styleId="TableofFigures">
    <w:name w:val="table of figures"/>
    <w:basedOn w:val="Normal"/>
    <w:next w:val="Normal"/>
    <w:uiPriority w:val="99"/>
    <w:rsid w:val="00425EAD"/>
    <w:pPr>
      <w:tabs>
        <w:tab w:val="clear" w:pos="357"/>
        <w:tab w:val="right" w:pos="9129"/>
      </w:tabs>
      <w:spacing w:after="100"/>
      <w:ind w:left="454" w:right="907"/>
    </w:pPr>
  </w:style>
  <w:style w:type="paragraph" w:styleId="List4">
    <w:name w:val="List 4"/>
    <w:basedOn w:val="Normal"/>
    <w:uiPriority w:val="99"/>
    <w:semiHidden/>
    <w:unhideWhenUsed/>
    <w:locked/>
    <w:rsid w:val="00372E2B"/>
    <w:pPr>
      <w:ind w:left="1132" w:hanging="283"/>
      <w:contextualSpacing/>
    </w:pPr>
  </w:style>
  <w:style w:type="paragraph" w:styleId="List5">
    <w:name w:val="List 5"/>
    <w:basedOn w:val="Normal"/>
    <w:uiPriority w:val="99"/>
    <w:semiHidden/>
    <w:unhideWhenUsed/>
    <w:locked/>
    <w:rsid w:val="00372E2B"/>
    <w:pPr>
      <w:ind w:left="1415" w:hanging="283"/>
      <w:contextualSpacing/>
    </w:pPr>
  </w:style>
  <w:style w:type="paragraph" w:styleId="ListBullet5">
    <w:name w:val="List Bullet 5"/>
    <w:basedOn w:val="Normal"/>
    <w:uiPriority w:val="99"/>
    <w:semiHidden/>
    <w:locked/>
    <w:rsid w:val="00372E2B"/>
    <w:pPr>
      <w:numPr>
        <w:numId w:val="3"/>
      </w:numPr>
      <w:contextualSpacing/>
    </w:pPr>
  </w:style>
  <w:style w:type="paragraph" w:styleId="ListContinue">
    <w:name w:val="List Continue"/>
    <w:basedOn w:val="Normal"/>
    <w:uiPriority w:val="99"/>
    <w:semiHidden/>
    <w:unhideWhenUsed/>
    <w:locked/>
    <w:rsid w:val="00372E2B"/>
    <w:pPr>
      <w:ind w:left="283"/>
      <w:contextualSpacing/>
    </w:pPr>
  </w:style>
  <w:style w:type="paragraph" w:styleId="ListContinue2">
    <w:name w:val="List Continue 2"/>
    <w:basedOn w:val="Normal"/>
    <w:uiPriority w:val="99"/>
    <w:semiHidden/>
    <w:unhideWhenUsed/>
    <w:locked/>
    <w:rsid w:val="00372E2B"/>
    <w:pPr>
      <w:ind w:left="566"/>
      <w:contextualSpacing/>
    </w:pPr>
  </w:style>
  <w:style w:type="paragraph" w:styleId="ListContinue3">
    <w:name w:val="List Continue 3"/>
    <w:basedOn w:val="Normal"/>
    <w:uiPriority w:val="99"/>
    <w:semiHidden/>
    <w:unhideWhenUsed/>
    <w:locked/>
    <w:rsid w:val="00372E2B"/>
    <w:pPr>
      <w:ind w:left="849"/>
      <w:contextualSpacing/>
    </w:pPr>
  </w:style>
  <w:style w:type="paragraph" w:styleId="ListContinue4">
    <w:name w:val="List Continue 4"/>
    <w:basedOn w:val="Normal"/>
    <w:uiPriority w:val="99"/>
    <w:semiHidden/>
    <w:unhideWhenUsed/>
    <w:locked/>
    <w:rsid w:val="00372E2B"/>
    <w:pPr>
      <w:ind w:left="1132"/>
      <w:contextualSpacing/>
    </w:pPr>
  </w:style>
  <w:style w:type="paragraph" w:styleId="ListContinue5">
    <w:name w:val="List Continue 5"/>
    <w:basedOn w:val="Normal"/>
    <w:uiPriority w:val="99"/>
    <w:semiHidden/>
    <w:unhideWhenUsed/>
    <w:locked/>
    <w:rsid w:val="00372E2B"/>
    <w:pPr>
      <w:ind w:left="1415"/>
      <w:contextualSpacing/>
    </w:pPr>
  </w:style>
  <w:style w:type="paragraph" w:styleId="ListNumber5">
    <w:name w:val="List Number 5"/>
    <w:basedOn w:val="Normal"/>
    <w:uiPriority w:val="99"/>
    <w:semiHidden/>
    <w:locked/>
    <w:rsid w:val="00372E2B"/>
    <w:pPr>
      <w:numPr>
        <w:numId w:val="4"/>
      </w:numPr>
      <w:contextualSpacing/>
    </w:pPr>
  </w:style>
  <w:style w:type="paragraph" w:styleId="ListParagraph">
    <w:name w:val="List Paragraph"/>
    <w:basedOn w:val="Normal"/>
    <w:link w:val="ListParagraphChar"/>
    <w:uiPriority w:val="34"/>
    <w:qFormat/>
    <w:rsid w:val="0081475C"/>
    <w:pPr>
      <w:tabs>
        <w:tab w:val="clear" w:pos="357"/>
        <w:tab w:val="left" w:pos="720"/>
      </w:tabs>
      <w:ind w:left="720"/>
    </w:pPr>
  </w:style>
  <w:style w:type="paragraph" w:styleId="MacroText">
    <w:name w:val="macro"/>
    <w:link w:val="MacroTextChar"/>
    <w:uiPriority w:val="99"/>
    <w:semiHidden/>
    <w:unhideWhenUsed/>
    <w:locked/>
    <w:rsid w:val="00372E2B"/>
    <w:pPr>
      <w:tabs>
        <w:tab w:val="left" w:pos="480"/>
        <w:tab w:val="left" w:pos="960"/>
        <w:tab w:val="left" w:pos="1440"/>
        <w:tab w:val="left" w:pos="1920"/>
        <w:tab w:val="left" w:pos="2400"/>
        <w:tab w:val="left" w:pos="2880"/>
        <w:tab w:val="left" w:pos="3360"/>
        <w:tab w:val="left" w:pos="3840"/>
        <w:tab w:val="left" w:pos="4320"/>
      </w:tabs>
      <w:spacing w:before="170" w:after="0"/>
    </w:pPr>
    <w:rPr>
      <w:rFonts w:ascii="Consolas" w:hAnsi="Consolas"/>
      <w:sz w:val="20"/>
      <w:szCs w:val="20"/>
    </w:rPr>
  </w:style>
  <w:style w:type="character" w:customStyle="1" w:styleId="MacroTextChar">
    <w:name w:val="Macro Text Char"/>
    <w:basedOn w:val="DefaultParagraphFont"/>
    <w:link w:val="MacroText"/>
    <w:uiPriority w:val="99"/>
    <w:semiHidden/>
    <w:rsid w:val="00372E2B"/>
    <w:rPr>
      <w:rFonts w:ascii="Consolas" w:hAnsi="Consolas"/>
      <w:sz w:val="20"/>
      <w:szCs w:val="20"/>
    </w:rPr>
  </w:style>
  <w:style w:type="table" w:styleId="MediumGrid1">
    <w:name w:val="Medium Grid 1"/>
    <w:basedOn w:val="TableNormal"/>
    <w:uiPriority w:val="67"/>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insideV w:val="single" w:sz="8" w:space="0" w:color="EA9459" w:themeColor="accent1" w:themeTint="BF"/>
      </w:tblBorders>
    </w:tblPr>
    <w:tcPr>
      <w:shd w:val="clear" w:color="auto" w:fill="F8DBC8" w:themeFill="accent1" w:themeFillTint="3F"/>
    </w:tcPr>
    <w:tblStylePr w:type="firstRow">
      <w:rPr>
        <w:b/>
        <w:bCs/>
      </w:rPr>
    </w:tblStylePr>
    <w:tblStylePr w:type="lastRow">
      <w:rPr>
        <w:b/>
        <w:bCs/>
      </w:rPr>
      <w:tblPr/>
      <w:tcPr>
        <w:tcBorders>
          <w:top w:val="single" w:sz="18" w:space="0" w:color="EA9459" w:themeColor="accent1" w:themeTint="BF"/>
        </w:tcBorders>
      </w:tcPr>
    </w:tblStylePr>
    <w:tblStylePr w:type="firstCol">
      <w:rPr>
        <w:b/>
        <w:bCs/>
      </w:rPr>
    </w:tblStylePr>
    <w:tblStylePr w:type="lastCol">
      <w:rPr>
        <w:b/>
        <w:bCs/>
      </w:r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MediumGrid1-Accent2">
    <w:name w:val="Medium Grid 1 Accent 2"/>
    <w:basedOn w:val="TableNormal"/>
    <w:uiPriority w:val="67"/>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insideV w:val="single" w:sz="8" w:space="0" w:color="3584D7" w:themeColor="accent2" w:themeTint="BF"/>
      </w:tblBorders>
    </w:tblPr>
    <w:tcPr>
      <w:shd w:val="clear" w:color="auto" w:fill="BCD6F2" w:themeFill="accent2" w:themeFillTint="3F"/>
    </w:tcPr>
    <w:tblStylePr w:type="firstRow">
      <w:rPr>
        <w:b/>
        <w:bCs/>
      </w:rPr>
    </w:tblStylePr>
    <w:tblStylePr w:type="lastRow">
      <w:rPr>
        <w:b/>
        <w:bCs/>
      </w:rPr>
      <w:tblPr/>
      <w:tcPr>
        <w:tcBorders>
          <w:top w:val="single" w:sz="18" w:space="0" w:color="3584D7" w:themeColor="accent2" w:themeTint="BF"/>
        </w:tcBorders>
      </w:tcPr>
    </w:tblStylePr>
    <w:tblStylePr w:type="firstCol">
      <w:rPr>
        <w:b/>
        <w:bCs/>
      </w:rPr>
    </w:tblStylePr>
    <w:tblStylePr w:type="lastCol">
      <w:rPr>
        <w:b/>
        <w:bCs/>
      </w:r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MediumGrid1-Accent3">
    <w:name w:val="Medium Grid 1 Accent 3"/>
    <w:basedOn w:val="TableNormal"/>
    <w:uiPriority w:val="67"/>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insideV w:val="single" w:sz="8" w:space="0" w:color="9CD5CB" w:themeColor="accent3" w:themeTint="BF"/>
      </w:tblBorders>
    </w:tblPr>
    <w:tcPr>
      <w:shd w:val="clear" w:color="auto" w:fill="DEF1ED" w:themeFill="accent3" w:themeFillTint="3F"/>
    </w:tcPr>
    <w:tblStylePr w:type="firstRow">
      <w:rPr>
        <w:b/>
        <w:bCs/>
      </w:rPr>
    </w:tblStylePr>
    <w:tblStylePr w:type="lastRow">
      <w:rPr>
        <w:b/>
        <w:bCs/>
      </w:rPr>
      <w:tblPr/>
      <w:tcPr>
        <w:tcBorders>
          <w:top w:val="single" w:sz="18" w:space="0" w:color="9CD5CB" w:themeColor="accent3" w:themeTint="BF"/>
        </w:tcBorders>
      </w:tcPr>
    </w:tblStylePr>
    <w:tblStylePr w:type="firstCol">
      <w:rPr>
        <w:b/>
        <w:bCs/>
      </w:rPr>
    </w:tblStylePr>
    <w:tblStylePr w:type="lastCol">
      <w:rPr>
        <w:b/>
        <w:bCs/>
      </w:r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MediumGrid1-Accent4">
    <w:name w:val="Medium Grid 1 Accent 4"/>
    <w:basedOn w:val="TableNormal"/>
    <w:uiPriority w:val="67"/>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insideV w:val="single" w:sz="8" w:space="0" w:color="FFDE40" w:themeColor="accent4" w:themeTint="BF"/>
      </w:tblBorders>
    </w:tblPr>
    <w:tcPr>
      <w:shd w:val="clear" w:color="auto" w:fill="FFF4C0" w:themeFill="accent4" w:themeFillTint="3F"/>
    </w:tcPr>
    <w:tblStylePr w:type="firstRow">
      <w:rPr>
        <w:b/>
        <w:bCs/>
      </w:rPr>
    </w:tblStylePr>
    <w:tblStylePr w:type="lastRow">
      <w:rPr>
        <w:b/>
        <w:bCs/>
      </w:rPr>
      <w:tblPr/>
      <w:tcPr>
        <w:tcBorders>
          <w:top w:val="single" w:sz="18" w:space="0" w:color="FFDE40" w:themeColor="accent4" w:themeTint="BF"/>
        </w:tcBorders>
      </w:tcPr>
    </w:tblStylePr>
    <w:tblStylePr w:type="firstCol">
      <w:rPr>
        <w:b/>
        <w:bCs/>
      </w:rPr>
    </w:tblStylePr>
    <w:tblStylePr w:type="lastCol">
      <w:rPr>
        <w:b/>
        <w:bCs/>
      </w:r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MediumGrid1-Accent5">
    <w:name w:val="Medium Grid 1 Accent 5"/>
    <w:basedOn w:val="TableNormal"/>
    <w:uiPriority w:val="67"/>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insideV w:val="single" w:sz="8" w:space="0" w:color="04F3EC" w:themeColor="accent5" w:themeTint="BF"/>
      </w:tblBorders>
    </w:tblPr>
    <w:tcPr>
      <w:shd w:val="clear" w:color="auto" w:fill="AAFDFB" w:themeFill="accent5" w:themeFillTint="3F"/>
    </w:tcPr>
    <w:tblStylePr w:type="firstRow">
      <w:rPr>
        <w:b/>
        <w:bCs/>
      </w:rPr>
    </w:tblStylePr>
    <w:tblStylePr w:type="lastRow">
      <w:rPr>
        <w:b/>
        <w:bCs/>
      </w:rPr>
      <w:tblPr/>
      <w:tcPr>
        <w:tcBorders>
          <w:top w:val="single" w:sz="18" w:space="0" w:color="04F3EC" w:themeColor="accent5" w:themeTint="BF"/>
        </w:tcBorders>
      </w:tcPr>
    </w:tblStylePr>
    <w:tblStylePr w:type="firstCol">
      <w:rPr>
        <w:b/>
        <w:bCs/>
      </w:rPr>
    </w:tblStylePr>
    <w:tblStylePr w:type="lastCol">
      <w:rPr>
        <w:b/>
        <w:bCs/>
      </w:r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MediumGrid1-Accent6">
    <w:name w:val="Medium Grid 1 Accent 6"/>
    <w:basedOn w:val="TableNormal"/>
    <w:uiPriority w:val="67"/>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insideV w:val="single" w:sz="8" w:space="0" w:color="E36747" w:themeColor="accent6" w:themeTint="BF"/>
      </w:tblBorders>
    </w:tblPr>
    <w:tcPr>
      <w:shd w:val="clear" w:color="auto" w:fill="F6CCC2" w:themeFill="accent6" w:themeFillTint="3F"/>
    </w:tcPr>
    <w:tblStylePr w:type="firstRow">
      <w:rPr>
        <w:b/>
        <w:bCs/>
      </w:rPr>
    </w:tblStylePr>
    <w:tblStylePr w:type="lastRow">
      <w:rPr>
        <w:b/>
        <w:bCs/>
      </w:rPr>
      <w:tblPr/>
      <w:tcPr>
        <w:tcBorders>
          <w:top w:val="single" w:sz="18" w:space="0" w:color="E36747" w:themeColor="accent6" w:themeTint="BF"/>
        </w:tcBorders>
      </w:tcPr>
    </w:tblStylePr>
    <w:tblStylePr w:type="firstCol">
      <w:rPr>
        <w:b/>
        <w:bCs/>
      </w:rPr>
    </w:tblStylePr>
    <w:tblStylePr w:type="lastCol">
      <w:rPr>
        <w:b/>
        <w:bCs/>
      </w:r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MediumGrid2">
    <w:name w:val="Medium Grid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cPr>
      <w:shd w:val="clear" w:color="auto" w:fill="F8DBC8" w:themeFill="accent1" w:themeFillTint="3F"/>
    </w:tcPr>
    <w:tblStylePr w:type="firstRow">
      <w:rPr>
        <w:b/>
        <w:bCs/>
        <w:color w:val="000000" w:themeColor="text1"/>
      </w:rPr>
      <w:tblPr/>
      <w:tcPr>
        <w:shd w:val="clear" w:color="auto" w:fill="FCF0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E2D2" w:themeFill="accent1" w:themeFillTint="33"/>
      </w:tcPr>
    </w:tblStylePr>
    <w:tblStylePr w:type="band1Vert">
      <w:tblPr/>
      <w:tcPr>
        <w:shd w:val="clear" w:color="auto" w:fill="F1B890" w:themeFill="accent1" w:themeFillTint="7F"/>
      </w:tcPr>
    </w:tblStylePr>
    <w:tblStylePr w:type="band1Horz">
      <w:tblPr/>
      <w:tcPr>
        <w:tcBorders>
          <w:insideH w:val="single" w:sz="6" w:space="0" w:color="E37222" w:themeColor="accent1"/>
          <w:insideV w:val="single" w:sz="6" w:space="0" w:color="E37222" w:themeColor="accent1"/>
        </w:tcBorders>
        <w:shd w:val="clear" w:color="auto" w:fill="F1B890"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cPr>
      <w:shd w:val="clear" w:color="auto" w:fill="BCD6F2" w:themeFill="accent2" w:themeFillTint="3F"/>
    </w:tcPr>
    <w:tblStylePr w:type="firstRow">
      <w:rPr>
        <w:b/>
        <w:bCs/>
        <w:color w:val="000000" w:themeColor="text1"/>
      </w:rPr>
      <w:tblPr/>
      <w:tcPr>
        <w:shd w:val="clear" w:color="auto" w:fill="E4EEF9"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9DEF4" w:themeFill="accent2" w:themeFillTint="33"/>
      </w:tcPr>
    </w:tblStylePr>
    <w:tblStylePr w:type="band1Vert">
      <w:tblPr/>
      <w:tcPr>
        <w:shd w:val="clear" w:color="auto" w:fill="79ADE4" w:themeFill="accent2" w:themeFillTint="7F"/>
      </w:tcPr>
    </w:tblStylePr>
    <w:tblStylePr w:type="band1Horz">
      <w:tblPr/>
      <w:tcPr>
        <w:tcBorders>
          <w:insideH w:val="single" w:sz="6" w:space="0" w:color="1F5D9E" w:themeColor="accent2"/>
          <w:insideV w:val="single" w:sz="6" w:space="0" w:color="1F5D9E" w:themeColor="accent2"/>
        </w:tcBorders>
        <w:shd w:val="clear" w:color="auto" w:fill="79ADE4"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cPr>
      <w:shd w:val="clear" w:color="auto" w:fill="DEF1ED" w:themeFill="accent3" w:themeFillTint="3F"/>
    </w:tcPr>
    <w:tblStylePr w:type="firstRow">
      <w:rPr>
        <w:b/>
        <w:bCs/>
        <w:color w:val="000000" w:themeColor="text1"/>
      </w:rPr>
      <w:tblPr/>
      <w:tcPr>
        <w:shd w:val="clear" w:color="auto" w:fill="F1F9F8"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4F3F1" w:themeFill="accent3" w:themeFillTint="33"/>
      </w:tcPr>
    </w:tblStylePr>
    <w:tblStylePr w:type="band1Vert">
      <w:tblPr/>
      <w:tcPr>
        <w:shd w:val="clear" w:color="auto" w:fill="BDE3DC" w:themeFill="accent3" w:themeFillTint="7F"/>
      </w:tcPr>
    </w:tblStylePr>
    <w:tblStylePr w:type="band1Horz">
      <w:tblPr/>
      <w:tcPr>
        <w:tcBorders>
          <w:insideH w:val="single" w:sz="6" w:space="0" w:color="7BC7BA" w:themeColor="accent3"/>
          <w:insideV w:val="single" w:sz="6" w:space="0" w:color="7BC7BA" w:themeColor="accent3"/>
        </w:tcBorders>
        <w:shd w:val="clear" w:color="auto" w:fill="BDE3D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cPr>
      <w:shd w:val="clear" w:color="auto" w:fill="FFF4C0" w:themeFill="accent4" w:themeFillTint="3F"/>
    </w:tcPr>
    <w:tblStylePr w:type="firstRow">
      <w:rPr>
        <w:b/>
        <w:bCs/>
        <w:color w:val="000000" w:themeColor="text1"/>
      </w:rPr>
      <w:tblPr/>
      <w:tcPr>
        <w:shd w:val="clear" w:color="auto" w:fill="FFFA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6CC" w:themeFill="accent4" w:themeFillTint="33"/>
      </w:tcPr>
    </w:tblStylePr>
    <w:tblStylePr w:type="band1Vert">
      <w:tblPr/>
      <w:tcPr>
        <w:shd w:val="clear" w:color="auto" w:fill="FFE980" w:themeFill="accent4" w:themeFillTint="7F"/>
      </w:tcPr>
    </w:tblStylePr>
    <w:tblStylePr w:type="band1Horz">
      <w:tblPr/>
      <w:tcPr>
        <w:tcBorders>
          <w:insideH w:val="single" w:sz="6" w:space="0" w:color="FFD401" w:themeColor="accent4"/>
          <w:insideV w:val="single" w:sz="6" w:space="0" w:color="FFD401" w:themeColor="accent4"/>
        </w:tcBorders>
        <w:shd w:val="clear" w:color="auto" w:fill="FFE9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cPr>
      <w:shd w:val="clear" w:color="auto" w:fill="AAFDFB" w:themeFill="accent5" w:themeFillTint="3F"/>
    </w:tcPr>
    <w:tblStylePr w:type="firstRow">
      <w:rPr>
        <w:b/>
        <w:bCs/>
        <w:color w:val="000000" w:themeColor="text1"/>
      </w:rPr>
      <w:tblPr/>
      <w:tcPr>
        <w:shd w:val="clear" w:color="auto" w:fill="DDFEFD"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BAFDFB" w:themeFill="accent5" w:themeFillTint="33"/>
      </w:tcPr>
    </w:tblStylePr>
    <w:tblStylePr w:type="band1Vert">
      <w:tblPr/>
      <w:tcPr>
        <w:shd w:val="clear" w:color="auto" w:fill="54FBF7" w:themeFill="accent5" w:themeFillTint="7F"/>
      </w:tcPr>
    </w:tblStylePr>
    <w:tblStylePr w:type="band1Horz">
      <w:tblPr/>
      <w:tcPr>
        <w:tcBorders>
          <w:insideH w:val="single" w:sz="6" w:space="0" w:color="039E9A" w:themeColor="accent5"/>
          <w:insideV w:val="single" w:sz="6" w:space="0" w:color="039E9A" w:themeColor="accent5"/>
        </w:tcBorders>
        <w:shd w:val="clear" w:color="auto" w:fill="54FBF7"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cPr>
      <w:shd w:val="clear" w:color="auto" w:fill="F6CCC2" w:themeFill="accent6" w:themeFillTint="3F"/>
    </w:tcPr>
    <w:tblStylePr w:type="firstRow">
      <w:rPr>
        <w:b/>
        <w:bCs/>
        <w:color w:val="000000" w:themeColor="text1"/>
      </w:rPr>
      <w:tblPr/>
      <w:tcPr>
        <w:shd w:val="clear" w:color="auto" w:fill="FBEBE6"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7D6CE" w:themeFill="accent6" w:themeFillTint="33"/>
      </w:tcPr>
    </w:tblStylePr>
    <w:tblStylePr w:type="band1Vert">
      <w:tblPr/>
      <w:tcPr>
        <w:shd w:val="clear" w:color="auto" w:fill="EC9A85" w:themeFill="accent6" w:themeFillTint="7F"/>
      </w:tcPr>
    </w:tblStylePr>
    <w:tblStylePr w:type="band1Horz">
      <w:tblPr/>
      <w:tcPr>
        <w:tcBorders>
          <w:insideH w:val="single" w:sz="6" w:space="0" w:color="C7411E" w:themeColor="accent6"/>
          <w:insideV w:val="single" w:sz="6" w:space="0" w:color="C7411E" w:themeColor="accent6"/>
        </w:tcBorders>
        <w:shd w:val="clear" w:color="auto" w:fill="EC9A85"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8DBC8"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3722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3722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1B890"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1B890" w:themeFill="accent1" w:themeFillTint="7F"/>
      </w:tcPr>
    </w:tblStylePr>
  </w:style>
  <w:style w:type="table" w:styleId="MediumGrid3-Accent2">
    <w:name w:val="Medium Grid 3 Accent 2"/>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CD6F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F5D9E"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F5D9E"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9ADE4"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9ADE4" w:themeFill="accent2" w:themeFillTint="7F"/>
      </w:tcPr>
    </w:tblStylePr>
  </w:style>
  <w:style w:type="table" w:styleId="MediumGrid3-Accent3">
    <w:name w:val="Medium Grid 3 Accent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F1ED"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C7BA"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C7BA"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DE3D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DE3DC" w:themeFill="accent3" w:themeFillTint="7F"/>
      </w:tcPr>
    </w:tblStylePr>
  </w:style>
  <w:style w:type="table" w:styleId="MediumGrid3-Accent4">
    <w:name w:val="Medium Grid 3 Accent 4"/>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4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D401"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D401"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9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980" w:themeFill="accent4" w:themeFillTint="7F"/>
      </w:tcPr>
    </w:tblStylePr>
  </w:style>
  <w:style w:type="table" w:styleId="MediumGrid3-Accent5">
    <w:name w:val="Medium Grid 3 Accent 5"/>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AFDFB"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39E9A"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39E9A"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4FBF7"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4FBF7" w:themeFill="accent5" w:themeFillTint="7F"/>
      </w:tcPr>
    </w:tblStylePr>
  </w:style>
  <w:style w:type="table" w:styleId="MediumGrid3-Accent6">
    <w:name w:val="Medium Grid 3 Accent 6"/>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CCC2"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7411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7411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C9A85"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C9A85" w:themeFill="accent6" w:themeFillTint="7F"/>
      </w:tcPr>
    </w:tblStylePr>
  </w:style>
  <w:style w:type="table" w:styleId="MediumList1">
    <w:name w:val="Medium Lis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E37222" w:themeColor="accent1"/>
        <w:bottom w:val="single" w:sz="8" w:space="0" w:color="E37222" w:themeColor="accent1"/>
      </w:tblBorders>
    </w:tblPr>
    <w:tblStylePr w:type="firstRow">
      <w:rPr>
        <w:rFonts w:asciiTheme="majorHAnsi" w:eastAsiaTheme="majorEastAsia" w:hAnsiTheme="majorHAnsi" w:cstheme="majorBidi"/>
      </w:rPr>
      <w:tblPr/>
      <w:tcPr>
        <w:tcBorders>
          <w:top w:val="nil"/>
          <w:bottom w:val="single" w:sz="8" w:space="0" w:color="E37222" w:themeColor="accent1"/>
        </w:tcBorders>
      </w:tcPr>
    </w:tblStylePr>
    <w:tblStylePr w:type="lastRow">
      <w:rPr>
        <w:b/>
        <w:bCs/>
        <w:color w:val="000000" w:themeColor="text2"/>
      </w:rPr>
      <w:tblPr/>
      <w:tcPr>
        <w:tcBorders>
          <w:top w:val="single" w:sz="8" w:space="0" w:color="E37222" w:themeColor="accent1"/>
          <w:bottom w:val="single" w:sz="8" w:space="0" w:color="E37222" w:themeColor="accent1"/>
        </w:tcBorders>
      </w:tcPr>
    </w:tblStylePr>
    <w:tblStylePr w:type="firstCol">
      <w:rPr>
        <w:b/>
        <w:bCs/>
      </w:rPr>
    </w:tblStylePr>
    <w:tblStylePr w:type="lastCol">
      <w:rPr>
        <w:b/>
        <w:bCs/>
      </w:rPr>
      <w:tblPr/>
      <w:tcPr>
        <w:tcBorders>
          <w:top w:val="single" w:sz="8" w:space="0" w:color="E37222" w:themeColor="accent1"/>
          <w:bottom w:val="single" w:sz="8" w:space="0" w:color="E37222" w:themeColor="accent1"/>
        </w:tcBorders>
      </w:tcPr>
    </w:tblStylePr>
    <w:tblStylePr w:type="band1Vert">
      <w:tblPr/>
      <w:tcPr>
        <w:shd w:val="clear" w:color="auto" w:fill="F8DBC8" w:themeFill="accent1" w:themeFillTint="3F"/>
      </w:tcPr>
    </w:tblStylePr>
    <w:tblStylePr w:type="band1Horz">
      <w:tblPr/>
      <w:tcPr>
        <w:shd w:val="clear" w:color="auto" w:fill="F8DBC8" w:themeFill="accent1" w:themeFillTint="3F"/>
      </w:tcPr>
    </w:tblStylePr>
  </w:style>
  <w:style w:type="table" w:styleId="MediumList1-Accent2">
    <w:name w:val="Medium List 1 Accent 2"/>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1F5D9E" w:themeColor="accent2"/>
        <w:bottom w:val="single" w:sz="8" w:space="0" w:color="1F5D9E" w:themeColor="accent2"/>
      </w:tblBorders>
    </w:tblPr>
    <w:tblStylePr w:type="firstRow">
      <w:rPr>
        <w:rFonts w:asciiTheme="majorHAnsi" w:eastAsiaTheme="majorEastAsia" w:hAnsiTheme="majorHAnsi" w:cstheme="majorBidi"/>
      </w:rPr>
      <w:tblPr/>
      <w:tcPr>
        <w:tcBorders>
          <w:top w:val="nil"/>
          <w:bottom w:val="single" w:sz="8" w:space="0" w:color="1F5D9E" w:themeColor="accent2"/>
        </w:tcBorders>
      </w:tcPr>
    </w:tblStylePr>
    <w:tblStylePr w:type="lastRow">
      <w:rPr>
        <w:b/>
        <w:bCs/>
        <w:color w:val="000000" w:themeColor="text2"/>
      </w:rPr>
      <w:tblPr/>
      <w:tcPr>
        <w:tcBorders>
          <w:top w:val="single" w:sz="8" w:space="0" w:color="1F5D9E" w:themeColor="accent2"/>
          <w:bottom w:val="single" w:sz="8" w:space="0" w:color="1F5D9E" w:themeColor="accent2"/>
        </w:tcBorders>
      </w:tcPr>
    </w:tblStylePr>
    <w:tblStylePr w:type="firstCol">
      <w:rPr>
        <w:b/>
        <w:bCs/>
      </w:rPr>
    </w:tblStylePr>
    <w:tblStylePr w:type="lastCol">
      <w:rPr>
        <w:b/>
        <w:bCs/>
      </w:rPr>
      <w:tblPr/>
      <w:tcPr>
        <w:tcBorders>
          <w:top w:val="single" w:sz="8" w:space="0" w:color="1F5D9E" w:themeColor="accent2"/>
          <w:bottom w:val="single" w:sz="8" w:space="0" w:color="1F5D9E" w:themeColor="accent2"/>
        </w:tcBorders>
      </w:tcPr>
    </w:tblStylePr>
    <w:tblStylePr w:type="band1Vert">
      <w:tblPr/>
      <w:tcPr>
        <w:shd w:val="clear" w:color="auto" w:fill="BCD6F2" w:themeFill="accent2" w:themeFillTint="3F"/>
      </w:tcPr>
    </w:tblStylePr>
    <w:tblStylePr w:type="band1Horz">
      <w:tblPr/>
      <w:tcPr>
        <w:shd w:val="clear" w:color="auto" w:fill="BCD6F2" w:themeFill="accent2" w:themeFillTint="3F"/>
      </w:tcPr>
    </w:tblStylePr>
  </w:style>
  <w:style w:type="table" w:styleId="MediumList1-Accent3">
    <w:name w:val="Medium List 1 Accent 3"/>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7BC7BA" w:themeColor="accent3"/>
        <w:bottom w:val="single" w:sz="8" w:space="0" w:color="7BC7BA" w:themeColor="accent3"/>
      </w:tblBorders>
    </w:tblPr>
    <w:tblStylePr w:type="firstRow">
      <w:rPr>
        <w:rFonts w:asciiTheme="majorHAnsi" w:eastAsiaTheme="majorEastAsia" w:hAnsiTheme="majorHAnsi" w:cstheme="majorBidi"/>
      </w:rPr>
      <w:tblPr/>
      <w:tcPr>
        <w:tcBorders>
          <w:top w:val="nil"/>
          <w:bottom w:val="single" w:sz="8" w:space="0" w:color="7BC7BA" w:themeColor="accent3"/>
        </w:tcBorders>
      </w:tcPr>
    </w:tblStylePr>
    <w:tblStylePr w:type="lastRow">
      <w:rPr>
        <w:b/>
        <w:bCs/>
        <w:color w:val="000000" w:themeColor="text2"/>
      </w:rPr>
      <w:tblPr/>
      <w:tcPr>
        <w:tcBorders>
          <w:top w:val="single" w:sz="8" w:space="0" w:color="7BC7BA" w:themeColor="accent3"/>
          <w:bottom w:val="single" w:sz="8" w:space="0" w:color="7BC7BA" w:themeColor="accent3"/>
        </w:tcBorders>
      </w:tcPr>
    </w:tblStylePr>
    <w:tblStylePr w:type="firstCol">
      <w:rPr>
        <w:b/>
        <w:bCs/>
      </w:rPr>
    </w:tblStylePr>
    <w:tblStylePr w:type="lastCol">
      <w:rPr>
        <w:b/>
        <w:bCs/>
      </w:rPr>
      <w:tblPr/>
      <w:tcPr>
        <w:tcBorders>
          <w:top w:val="single" w:sz="8" w:space="0" w:color="7BC7BA" w:themeColor="accent3"/>
          <w:bottom w:val="single" w:sz="8" w:space="0" w:color="7BC7BA" w:themeColor="accent3"/>
        </w:tcBorders>
      </w:tcPr>
    </w:tblStylePr>
    <w:tblStylePr w:type="band1Vert">
      <w:tblPr/>
      <w:tcPr>
        <w:shd w:val="clear" w:color="auto" w:fill="DEF1ED" w:themeFill="accent3" w:themeFillTint="3F"/>
      </w:tcPr>
    </w:tblStylePr>
    <w:tblStylePr w:type="band1Horz">
      <w:tblPr/>
      <w:tcPr>
        <w:shd w:val="clear" w:color="auto" w:fill="DEF1ED" w:themeFill="accent3" w:themeFillTint="3F"/>
      </w:tcPr>
    </w:tblStylePr>
  </w:style>
  <w:style w:type="table" w:styleId="MediumList1-Accent4">
    <w:name w:val="Medium List 1 Accent 4"/>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FFD401" w:themeColor="accent4"/>
        <w:bottom w:val="single" w:sz="8" w:space="0" w:color="FFD401" w:themeColor="accent4"/>
      </w:tblBorders>
    </w:tblPr>
    <w:tblStylePr w:type="firstRow">
      <w:rPr>
        <w:rFonts w:asciiTheme="majorHAnsi" w:eastAsiaTheme="majorEastAsia" w:hAnsiTheme="majorHAnsi" w:cstheme="majorBidi"/>
      </w:rPr>
      <w:tblPr/>
      <w:tcPr>
        <w:tcBorders>
          <w:top w:val="nil"/>
          <w:bottom w:val="single" w:sz="8" w:space="0" w:color="FFD401" w:themeColor="accent4"/>
        </w:tcBorders>
      </w:tcPr>
    </w:tblStylePr>
    <w:tblStylePr w:type="lastRow">
      <w:rPr>
        <w:b/>
        <w:bCs/>
        <w:color w:val="000000" w:themeColor="text2"/>
      </w:rPr>
      <w:tblPr/>
      <w:tcPr>
        <w:tcBorders>
          <w:top w:val="single" w:sz="8" w:space="0" w:color="FFD401" w:themeColor="accent4"/>
          <w:bottom w:val="single" w:sz="8" w:space="0" w:color="FFD401" w:themeColor="accent4"/>
        </w:tcBorders>
      </w:tcPr>
    </w:tblStylePr>
    <w:tblStylePr w:type="firstCol">
      <w:rPr>
        <w:b/>
        <w:bCs/>
      </w:rPr>
    </w:tblStylePr>
    <w:tblStylePr w:type="lastCol">
      <w:rPr>
        <w:b/>
        <w:bCs/>
      </w:rPr>
      <w:tblPr/>
      <w:tcPr>
        <w:tcBorders>
          <w:top w:val="single" w:sz="8" w:space="0" w:color="FFD401" w:themeColor="accent4"/>
          <w:bottom w:val="single" w:sz="8" w:space="0" w:color="FFD401" w:themeColor="accent4"/>
        </w:tcBorders>
      </w:tcPr>
    </w:tblStylePr>
    <w:tblStylePr w:type="band1Vert">
      <w:tblPr/>
      <w:tcPr>
        <w:shd w:val="clear" w:color="auto" w:fill="FFF4C0" w:themeFill="accent4" w:themeFillTint="3F"/>
      </w:tcPr>
    </w:tblStylePr>
    <w:tblStylePr w:type="band1Horz">
      <w:tblPr/>
      <w:tcPr>
        <w:shd w:val="clear" w:color="auto" w:fill="FFF4C0" w:themeFill="accent4" w:themeFillTint="3F"/>
      </w:tcPr>
    </w:tblStylePr>
  </w:style>
  <w:style w:type="table" w:styleId="MediumList1-Accent5">
    <w:name w:val="Medium List 1 Accent 5"/>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39E9A" w:themeColor="accent5"/>
        <w:bottom w:val="single" w:sz="8" w:space="0" w:color="039E9A" w:themeColor="accent5"/>
      </w:tblBorders>
    </w:tblPr>
    <w:tblStylePr w:type="firstRow">
      <w:rPr>
        <w:rFonts w:asciiTheme="majorHAnsi" w:eastAsiaTheme="majorEastAsia" w:hAnsiTheme="majorHAnsi" w:cstheme="majorBidi"/>
      </w:rPr>
      <w:tblPr/>
      <w:tcPr>
        <w:tcBorders>
          <w:top w:val="nil"/>
          <w:bottom w:val="single" w:sz="8" w:space="0" w:color="039E9A" w:themeColor="accent5"/>
        </w:tcBorders>
      </w:tcPr>
    </w:tblStylePr>
    <w:tblStylePr w:type="lastRow">
      <w:rPr>
        <w:b/>
        <w:bCs/>
        <w:color w:val="000000" w:themeColor="text2"/>
      </w:rPr>
      <w:tblPr/>
      <w:tcPr>
        <w:tcBorders>
          <w:top w:val="single" w:sz="8" w:space="0" w:color="039E9A" w:themeColor="accent5"/>
          <w:bottom w:val="single" w:sz="8" w:space="0" w:color="039E9A" w:themeColor="accent5"/>
        </w:tcBorders>
      </w:tcPr>
    </w:tblStylePr>
    <w:tblStylePr w:type="firstCol">
      <w:rPr>
        <w:b/>
        <w:bCs/>
      </w:rPr>
    </w:tblStylePr>
    <w:tblStylePr w:type="lastCol">
      <w:rPr>
        <w:b/>
        <w:bCs/>
      </w:rPr>
      <w:tblPr/>
      <w:tcPr>
        <w:tcBorders>
          <w:top w:val="single" w:sz="8" w:space="0" w:color="039E9A" w:themeColor="accent5"/>
          <w:bottom w:val="single" w:sz="8" w:space="0" w:color="039E9A" w:themeColor="accent5"/>
        </w:tcBorders>
      </w:tcPr>
    </w:tblStylePr>
    <w:tblStylePr w:type="band1Vert">
      <w:tblPr/>
      <w:tcPr>
        <w:shd w:val="clear" w:color="auto" w:fill="AAFDFB" w:themeFill="accent5" w:themeFillTint="3F"/>
      </w:tcPr>
    </w:tblStylePr>
    <w:tblStylePr w:type="band1Horz">
      <w:tblPr/>
      <w:tcPr>
        <w:shd w:val="clear" w:color="auto" w:fill="AAFDFB" w:themeFill="accent5" w:themeFillTint="3F"/>
      </w:tcPr>
    </w:tblStylePr>
  </w:style>
  <w:style w:type="table" w:styleId="MediumList1-Accent6">
    <w:name w:val="Medium List 1 Accent 6"/>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C7411E" w:themeColor="accent6"/>
        <w:bottom w:val="single" w:sz="8" w:space="0" w:color="C7411E" w:themeColor="accent6"/>
      </w:tblBorders>
    </w:tblPr>
    <w:tblStylePr w:type="firstRow">
      <w:rPr>
        <w:rFonts w:asciiTheme="majorHAnsi" w:eastAsiaTheme="majorEastAsia" w:hAnsiTheme="majorHAnsi" w:cstheme="majorBidi"/>
      </w:rPr>
      <w:tblPr/>
      <w:tcPr>
        <w:tcBorders>
          <w:top w:val="nil"/>
          <w:bottom w:val="single" w:sz="8" w:space="0" w:color="C7411E" w:themeColor="accent6"/>
        </w:tcBorders>
      </w:tcPr>
    </w:tblStylePr>
    <w:tblStylePr w:type="lastRow">
      <w:rPr>
        <w:b/>
        <w:bCs/>
        <w:color w:val="000000" w:themeColor="text2"/>
      </w:rPr>
      <w:tblPr/>
      <w:tcPr>
        <w:tcBorders>
          <w:top w:val="single" w:sz="8" w:space="0" w:color="C7411E" w:themeColor="accent6"/>
          <w:bottom w:val="single" w:sz="8" w:space="0" w:color="C7411E" w:themeColor="accent6"/>
        </w:tcBorders>
      </w:tcPr>
    </w:tblStylePr>
    <w:tblStylePr w:type="firstCol">
      <w:rPr>
        <w:b/>
        <w:bCs/>
      </w:rPr>
    </w:tblStylePr>
    <w:tblStylePr w:type="lastCol">
      <w:rPr>
        <w:b/>
        <w:bCs/>
      </w:rPr>
      <w:tblPr/>
      <w:tcPr>
        <w:tcBorders>
          <w:top w:val="single" w:sz="8" w:space="0" w:color="C7411E" w:themeColor="accent6"/>
          <w:bottom w:val="single" w:sz="8" w:space="0" w:color="C7411E" w:themeColor="accent6"/>
        </w:tcBorders>
      </w:tcPr>
    </w:tblStylePr>
    <w:tblStylePr w:type="band1Vert">
      <w:tblPr/>
      <w:tcPr>
        <w:shd w:val="clear" w:color="auto" w:fill="F6CCC2" w:themeFill="accent6" w:themeFillTint="3F"/>
      </w:tcPr>
    </w:tblStylePr>
    <w:tblStylePr w:type="band1Horz">
      <w:tblPr/>
      <w:tcPr>
        <w:shd w:val="clear" w:color="auto" w:fill="F6CCC2" w:themeFill="accent6" w:themeFillTint="3F"/>
      </w:tcPr>
    </w:tblStylePr>
  </w:style>
  <w:style w:type="table" w:styleId="MediumList2">
    <w:name w:val="Medium Lis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rPr>
        <w:sz w:val="24"/>
        <w:szCs w:val="24"/>
      </w:rPr>
      <w:tblPr/>
      <w:tcPr>
        <w:tcBorders>
          <w:top w:val="nil"/>
          <w:left w:val="nil"/>
          <w:bottom w:val="single" w:sz="24" w:space="0" w:color="E37222" w:themeColor="accent1"/>
          <w:right w:val="nil"/>
          <w:insideH w:val="nil"/>
          <w:insideV w:val="nil"/>
        </w:tcBorders>
        <w:shd w:val="clear" w:color="auto" w:fill="FFFFFF" w:themeFill="background1"/>
      </w:tcPr>
    </w:tblStylePr>
    <w:tblStylePr w:type="lastRow">
      <w:tblPr/>
      <w:tcPr>
        <w:tcBorders>
          <w:top w:val="single" w:sz="8" w:space="0" w:color="E3722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37222" w:themeColor="accent1"/>
          <w:insideH w:val="nil"/>
          <w:insideV w:val="nil"/>
        </w:tcBorders>
        <w:shd w:val="clear" w:color="auto" w:fill="FFFFFF" w:themeFill="background1"/>
      </w:tcPr>
    </w:tblStylePr>
    <w:tblStylePr w:type="lastCol">
      <w:tblPr/>
      <w:tcPr>
        <w:tcBorders>
          <w:top w:val="nil"/>
          <w:left w:val="single" w:sz="8" w:space="0" w:color="E3722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top w:val="nil"/>
          <w:bottom w:val="nil"/>
          <w:insideH w:val="nil"/>
          <w:insideV w:val="nil"/>
        </w:tcBorders>
        <w:shd w:val="clear" w:color="auto" w:fill="F8DBC8"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rPr>
        <w:sz w:val="24"/>
        <w:szCs w:val="24"/>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tblPr/>
      <w:tcPr>
        <w:tcBorders>
          <w:top w:val="single" w:sz="8" w:space="0" w:color="1F5D9E"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F5D9E" w:themeColor="accent2"/>
          <w:insideH w:val="nil"/>
          <w:insideV w:val="nil"/>
        </w:tcBorders>
        <w:shd w:val="clear" w:color="auto" w:fill="FFFFFF" w:themeFill="background1"/>
      </w:tcPr>
    </w:tblStylePr>
    <w:tblStylePr w:type="lastCol">
      <w:tblPr/>
      <w:tcPr>
        <w:tcBorders>
          <w:top w:val="nil"/>
          <w:left w:val="single" w:sz="8" w:space="0" w:color="1F5D9E"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top w:val="nil"/>
          <w:bottom w:val="nil"/>
          <w:insideH w:val="nil"/>
          <w:insideV w:val="nil"/>
        </w:tcBorders>
        <w:shd w:val="clear" w:color="auto" w:fill="BCD6F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rPr>
        <w:sz w:val="24"/>
        <w:szCs w:val="24"/>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tblPr/>
      <w:tcPr>
        <w:tcBorders>
          <w:top w:val="single" w:sz="8" w:space="0" w:color="7BC7BA"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C7BA" w:themeColor="accent3"/>
          <w:insideH w:val="nil"/>
          <w:insideV w:val="nil"/>
        </w:tcBorders>
        <w:shd w:val="clear" w:color="auto" w:fill="FFFFFF" w:themeFill="background1"/>
      </w:tcPr>
    </w:tblStylePr>
    <w:tblStylePr w:type="lastCol">
      <w:tblPr/>
      <w:tcPr>
        <w:tcBorders>
          <w:top w:val="nil"/>
          <w:left w:val="single" w:sz="8" w:space="0" w:color="7BC7BA"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top w:val="nil"/>
          <w:bottom w:val="nil"/>
          <w:insideH w:val="nil"/>
          <w:insideV w:val="nil"/>
        </w:tcBorders>
        <w:shd w:val="clear" w:color="auto" w:fill="DEF1ED"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rPr>
        <w:sz w:val="24"/>
        <w:szCs w:val="24"/>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tblPr/>
      <w:tcPr>
        <w:tcBorders>
          <w:top w:val="single" w:sz="8" w:space="0" w:color="FFD401"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D401" w:themeColor="accent4"/>
          <w:insideH w:val="nil"/>
          <w:insideV w:val="nil"/>
        </w:tcBorders>
        <w:shd w:val="clear" w:color="auto" w:fill="FFFFFF" w:themeFill="background1"/>
      </w:tcPr>
    </w:tblStylePr>
    <w:tblStylePr w:type="lastCol">
      <w:tblPr/>
      <w:tcPr>
        <w:tcBorders>
          <w:top w:val="nil"/>
          <w:left w:val="single" w:sz="8" w:space="0" w:color="FFD401"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top w:val="nil"/>
          <w:bottom w:val="nil"/>
          <w:insideH w:val="nil"/>
          <w:insideV w:val="nil"/>
        </w:tcBorders>
        <w:shd w:val="clear" w:color="auto" w:fill="FFF4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rPr>
        <w:sz w:val="24"/>
        <w:szCs w:val="24"/>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tblPr/>
      <w:tcPr>
        <w:tcBorders>
          <w:top w:val="single" w:sz="8" w:space="0" w:color="039E9A"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39E9A" w:themeColor="accent5"/>
          <w:insideH w:val="nil"/>
          <w:insideV w:val="nil"/>
        </w:tcBorders>
        <w:shd w:val="clear" w:color="auto" w:fill="FFFFFF" w:themeFill="background1"/>
      </w:tcPr>
    </w:tblStylePr>
    <w:tblStylePr w:type="lastCol">
      <w:tblPr/>
      <w:tcPr>
        <w:tcBorders>
          <w:top w:val="nil"/>
          <w:left w:val="single" w:sz="8" w:space="0" w:color="039E9A"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top w:val="nil"/>
          <w:bottom w:val="nil"/>
          <w:insideH w:val="nil"/>
          <w:insideV w:val="nil"/>
        </w:tcBorders>
        <w:shd w:val="clear" w:color="auto" w:fill="AAFDFB"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rPr>
        <w:sz w:val="24"/>
        <w:szCs w:val="24"/>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tblPr/>
      <w:tcPr>
        <w:tcBorders>
          <w:top w:val="single" w:sz="8" w:space="0" w:color="C7411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411E" w:themeColor="accent6"/>
          <w:insideH w:val="nil"/>
          <w:insideV w:val="nil"/>
        </w:tcBorders>
        <w:shd w:val="clear" w:color="auto" w:fill="FFFFFF" w:themeFill="background1"/>
      </w:tcPr>
    </w:tblStylePr>
    <w:tblStylePr w:type="lastCol">
      <w:tblPr/>
      <w:tcPr>
        <w:tcBorders>
          <w:top w:val="nil"/>
          <w:left w:val="single" w:sz="8" w:space="0" w:color="C7411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top w:val="nil"/>
          <w:bottom w:val="nil"/>
          <w:insideH w:val="nil"/>
          <w:insideV w:val="nil"/>
        </w:tcBorders>
        <w:shd w:val="clear" w:color="auto" w:fill="F6CCC2"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tblBorders>
    </w:tblPr>
    <w:tblStylePr w:type="firstRow">
      <w:pPr>
        <w:spacing w:before="0" w:after="0" w:line="240" w:lineRule="auto"/>
      </w:pPr>
      <w:rPr>
        <w:b/>
        <w:bCs/>
        <w:color w:val="FFFFFF" w:themeColor="background1"/>
      </w:rPr>
      <w:tblPr/>
      <w:tcPr>
        <w:tc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shd w:val="clear" w:color="auto" w:fill="E37222" w:themeFill="accent1"/>
      </w:tcPr>
    </w:tblStylePr>
    <w:tblStylePr w:type="lastRow">
      <w:pPr>
        <w:spacing w:before="0" w:after="0" w:line="240" w:lineRule="auto"/>
      </w:pPr>
      <w:rPr>
        <w:b/>
        <w:bCs/>
      </w:rPr>
      <w:tblPr/>
      <w:tcPr>
        <w:tcBorders>
          <w:top w:val="double" w:sz="6"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tcPr>
    </w:tblStylePr>
    <w:tblStylePr w:type="firstCol">
      <w:rPr>
        <w:b/>
        <w:bCs/>
      </w:rPr>
    </w:tblStylePr>
    <w:tblStylePr w:type="lastCol">
      <w:rPr>
        <w:b/>
        <w:bCs/>
      </w:rPr>
    </w:tblStylePr>
    <w:tblStylePr w:type="band1Vert">
      <w:tblPr/>
      <w:tcPr>
        <w:shd w:val="clear" w:color="auto" w:fill="F8DBC8" w:themeFill="accent1" w:themeFillTint="3F"/>
      </w:tcPr>
    </w:tblStylePr>
    <w:tblStylePr w:type="band1Horz">
      <w:tblPr/>
      <w:tcPr>
        <w:tcBorders>
          <w:insideH w:val="nil"/>
          <w:insideV w:val="nil"/>
        </w:tcBorders>
        <w:shd w:val="clear" w:color="auto" w:fill="F8DBC8"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tblBorders>
    </w:tblPr>
    <w:tblStylePr w:type="firstRow">
      <w:pPr>
        <w:spacing w:before="0" w:after="0" w:line="240" w:lineRule="auto"/>
      </w:pPr>
      <w:rPr>
        <w:b/>
        <w:bCs/>
        <w:color w:val="FFFFFF" w:themeColor="background1"/>
      </w:rPr>
      <w:tblPr/>
      <w:tcPr>
        <w:tc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shd w:val="clear" w:color="auto" w:fill="1F5D9E" w:themeFill="accent2"/>
      </w:tcPr>
    </w:tblStylePr>
    <w:tblStylePr w:type="lastRow">
      <w:pPr>
        <w:spacing w:before="0" w:after="0" w:line="240" w:lineRule="auto"/>
      </w:pPr>
      <w:rPr>
        <w:b/>
        <w:bCs/>
      </w:rPr>
      <w:tblPr/>
      <w:tcPr>
        <w:tcBorders>
          <w:top w:val="double" w:sz="6"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tcPr>
    </w:tblStylePr>
    <w:tblStylePr w:type="firstCol">
      <w:rPr>
        <w:b/>
        <w:bCs/>
      </w:rPr>
    </w:tblStylePr>
    <w:tblStylePr w:type="lastCol">
      <w:rPr>
        <w:b/>
        <w:bCs/>
      </w:rPr>
    </w:tblStylePr>
    <w:tblStylePr w:type="band1Vert">
      <w:tblPr/>
      <w:tcPr>
        <w:shd w:val="clear" w:color="auto" w:fill="BCD6F2" w:themeFill="accent2" w:themeFillTint="3F"/>
      </w:tcPr>
    </w:tblStylePr>
    <w:tblStylePr w:type="band1Horz">
      <w:tblPr/>
      <w:tcPr>
        <w:tcBorders>
          <w:insideH w:val="nil"/>
          <w:insideV w:val="nil"/>
        </w:tcBorders>
        <w:shd w:val="clear" w:color="auto" w:fill="BCD6F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tblBorders>
    </w:tblPr>
    <w:tblStylePr w:type="firstRow">
      <w:pPr>
        <w:spacing w:before="0" w:after="0" w:line="240" w:lineRule="auto"/>
      </w:pPr>
      <w:rPr>
        <w:b/>
        <w:bCs/>
        <w:color w:val="FFFFFF" w:themeColor="background1"/>
      </w:rPr>
      <w:tblPr/>
      <w:tcPr>
        <w:tc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shd w:val="clear" w:color="auto" w:fill="7BC7BA" w:themeFill="accent3"/>
      </w:tcPr>
    </w:tblStylePr>
    <w:tblStylePr w:type="lastRow">
      <w:pPr>
        <w:spacing w:before="0" w:after="0" w:line="240" w:lineRule="auto"/>
      </w:pPr>
      <w:rPr>
        <w:b/>
        <w:bCs/>
      </w:rPr>
      <w:tblPr/>
      <w:tcPr>
        <w:tcBorders>
          <w:top w:val="double" w:sz="6"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tcPr>
    </w:tblStylePr>
    <w:tblStylePr w:type="firstCol">
      <w:rPr>
        <w:b/>
        <w:bCs/>
      </w:rPr>
    </w:tblStylePr>
    <w:tblStylePr w:type="lastCol">
      <w:rPr>
        <w:b/>
        <w:bCs/>
      </w:rPr>
    </w:tblStylePr>
    <w:tblStylePr w:type="band1Vert">
      <w:tblPr/>
      <w:tcPr>
        <w:shd w:val="clear" w:color="auto" w:fill="DEF1ED" w:themeFill="accent3" w:themeFillTint="3F"/>
      </w:tcPr>
    </w:tblStylePr>
    <w:tblStylePr w:type="band1Horz">
      <w:tblPr/>
      <w:tcPr>
        <w:tcBorders>
          <w:insideH w:val="nil"/>
          <w:insideV w:val="nil"/>
        </w:tcBorders>
        <w:shd w:val="clear" w:color="auto" w:fill="DEF1ED"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tblBorders>
    </w:tblPr>
    <w:tblStylePr w:type="firstRow">
      <w:pPr>
        <w:spacing w:before="0" w:after="0" w:line="240" w:lineRule="auto"/>
      </w:pPr>
      <w:rPr>
        <w:b/>
        <w:bCs/>
        <w:color w:val="FFFFFF" w:themeColor="background1"/>
      </w:rPr>
      <w:tblPr/>
      <w:tcPr>
        <w:tc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shd w:val="clear" w:color="auto" w:fill="FFD401" w:themeFill="accent4"/>
      </w:tcPr>
    </w:tblStylePr>
    <w:tblStylePr w:type="lastRow">
      <w:pPr>
        <w:spacing w:before="0" w:after="0" w:line="240" w:lineRule="auto"/>
      </w:pPr>
      <w:rPr>
        <w:b/>
        <w:bCs/>
      </w:rPr>
      <w:tblPr/>
      <w:tcPr>
        <w:tcBorders>
          <w:top w:val="double" w:sz="6"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F4C0" w:themeFill="accent4" w:themeFillTint="3F"/>
      </w:tcPr>
    </w:tblStylePr>
    <w:tblStylePr w:type="band1Horz">
      <w:tblPr/>
      <w:tcPr>
        <w:tcBorders>
          <w:insideH w:val="nil"/>
          <w:insideV w:val="nil"/>
        </w:tcBorders>
        <w:shd w:val="clear" w:color="auto" w:fill="FFF4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tblBorders>
    </w:tblPr>
    <w:tblStylePr w:type="firstRow">
      <w:pPr>
        <w:spacing w:before="0" w:after="0" w:line="240" w:lineRule="auto"/>
      </w:pPr>
      <w:rPr>
        <w:b/>
        <w:bCs/>
        <w:color w:val="FFFFFF" w:themeColor="background1"/>
      </w:rPr>
      <w:tblPr/>
      <w:tcPr>
        <w:tc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shd w:val="clear" w:color="auto" w:fill="039E9A" w:themeFill="accent5"/>
      </w:tcPr>
    </w:tblStylePr>
    <w:tblStylePr w:type="lastRow">
      <w:pPr>
        <w:spacing w:before="0" w:after="0" w:line="240" w:lineRule="auto"/>
      </w:pPr>
      <w:rPr>
        <w:b/>
        <w:bCs/>
      </w:rPr>
      <w:tblPr/>
      <w:tcPr>
        <w:tcBorders>
          <w:top w:val="double" w:sz="6"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tcPr>
    </w:tblStylePr>
    <w:tblStylePr w:type="firstCol">
      <w:rPr>
        <w:b/>
        <w:bCs/>
      </w:rPr>
    </w:tblStylePr>
    <w:tblStylePr w:type="lastCol">
      <w:rPr>
        <w:b/>
        <w:bCs/>
      </w:rPr>
    </w:tblStylePr>
    <w:tblStylePr w:type="band1Vert">
      <w:tblPr/>
      <w:tcPr>
        <w:shd w:val="clear" w:color="auto" w:fill="AAFDFB" w:themeFill="accent5" w:themeFillTint="3F"/>
      </w:tcPr>
    </w:tblStylePr>
    <w:tblStylePr w:type="band1Horz">
      <w:tblPr/>
      <w:tcPr>
        <w:tcBorders>
          <w:insideH w:val="nil"/>
          <w:insideV w:val="nil"/>
        </w:tcBorders>
        <w:shd w:val="clear" w:color="auto" w:fill="AAFDFB"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tblBorders>
    </w:tblPr>
    <w:tblStylePr w:type="firstRow">
      <w:pPr>
        <w:spacing w:before="0" w:after="0" w:line="240" w:lineRule="auto"/>
      </w:pPr>
      <w:rPr>
        <w:b/>
        <w:bCs/>
        <w:color w:val="FFFFFF" w:themeColor="background1"/>
      </w:rPr>
      <w:tblPr/>
      <w:tcPr>
        <w:tc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shd w:val="clear" w:color="auto" w:fill="C7411E" w:themeFill="accent6"/>
      </w:tcPr>
    </w:tblStylePr>
    <w:tblStylePr w:type="lastRow">
      <w:pPr>
        <w:spacing w:before="0" w:after="0" w:line="240" w:lineRule="auto"/>
      </w:pPr>
      <w:rPr>
        <w:b/>
        <w:bCs/>
      </w:rPr>
      <w:tblPr/>
      <w:tcPr>
        <w:tcBorders>
          <w:top w:val="double" w:sz="6"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tcPr>
    </w:tblStylePr>
    <w:tblStylePr w:type="firstCol">
      <w:rPr>
        <w:b/>
        <w:bCs/>
      </w:rPr>
    </w:tblStylePr>
    <w:tblStylePr w:type="lastCol">
      <w:rPr>
        <w:b/>
        <w:bCs/>
      </w:rPr>
    </w:tblStylePr>
    <w:tblStylePr w:type="band1Vert">
      <w:tblPr/>
      <w:tcPr>
        <w:shd w:val="clear" w:color="auto" w:fill="F6CCC2" w:themeFill="accent6" w:themeFillTint="3F"/>
      </w:tcPr>
    </w:tblStylePr>
    <w:tblStylePr w:type="band1Horz">
      <w:tblPr/>
      <w:tcPr>
        <w:tcBorders>
          <w:insideH w:val="nil"/>
          <w:insideV w:val="nil"/>
        </w:tcBorders>
        <w:shd w:val="clear" w:color="auto" w:fill="F6CCC2"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3722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37222" w:themeFill="accent1"/>
      </w:tcPr>
    </w:tblStylePr>
    <w:tblStylePr w:type="lastCol">
      <w:rPr>
        <w:b/>
        <w:bCs/>
        <w:color w:val="FFFFFF" w:themeColor="background1"/>
      </w:rPr>
      <w:tblPr/>
      <w:tcPr>
        <w:tcBorders>
          <w:left w:val="nil"/>
          <w:right w:val="nil"/>
          <w:insideH w:val="nil"/>
          <w:insideV w:val="nil"/>
        </w:tcBorders>
        <w:shd w:val="clear" w:color="auto" w:fill="E3722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F5D9E"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F5D9E" w:themeFill="accent2"/>
      </w:tcPr>
    </w:tblStylePr>
    <w:tblStylePr w:type="lastCol">
      <w:rPr>
        <w:b/>
        <w:bCs/>
        <w:color w:val="FFFFFF" w:themeColor="background1"/>
      </w:rPr>
      <w:tblPr/>
      <w:tcPr>
        <w:tcBorders>
          <w:left w:val="nil"/>
          <w:right w:val="nil"/>
          <w:insideH w:val="nil"/>
          <w:insideV w:val="nil"/>
        </w:tcBorders>
        <w:shd w:val="clear" w:color="auto" w:fill="1F5D9E"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C7BA"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BC7BA" w:themeFill="accent3"/>
      </w:tcPr>
    </w:tblStylePr>
    <w:tblStylePr w:type="lastCol">
      <w:rPr>
        <w:b/>
        <w:bCs/>
        <w:color w:val="FFFFFF" w:themeColor="background1"/>
      </w:rPr>
      <w:tblPr/>
      <w:tcPr>
        <w:tcBorders>
          <w:left w:val="nil"/>
          <w:right w:val="nil"/>
          <w:insideH w:val="nil"/>
          <w:insideV w:val="nil"/>
        </w:tcBorders>
        <w:shd w:val="clear" w:color="auto" w:fill="7BC7BA"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D401"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D401" w:themeFill="accent4"/>
      </w:tcPr>
    </w:tblStylePr>
    <w:tblStylePr w:type="lastCol">
      <w:rPr>
        <w:b/>
        <w:bCs/>
        <w:color w:val="FFFFFF" w:themeColor="background1"/>
      </w:rPr>
      <w:tblPr/>
      <w:tcPr>
        <w:tcBorders>
          <w:left w:val="nil"/>
          <w:right w:val="nil"/>
          <w:insideH w:val="nil"/>
          <w:insideV w:val="nil"/>
        </w:tcBorders>
        <w:shd w:val="clear" w:color="auto" w:fill="FFD401"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39E9A"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39E9A" w:themeFill="accent5"/>
      </w:tcPr>
    </w:tblStylePr>
    <w:tblStylePr w:type="lastCol">
      <w:rPr>
        <w:b/>
        <w:bCs/>
        <w:color w:val="FFFFFF" w:themeColor="background1"/>
      </w:rPr>
      <w:tblPr/>
      <w:tcPr>
        <w:tcBorders>
          <w:left w:val="nil"/>
          <w:right w:val="nil"/>
          <w:insideH w:val="nil"/>
          <w:insideV w:val="nil"/>
        </w:tcBorders>
        <w:shd w:val="clear" w:color="auto" w:fill="039E9A"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7411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7411E" w:themeFill="accent6"/>
      </w:tcPr>
    </w:tblStylePr>
    <w:tblStylePr w:type="lastCol">
      <w:rPr>
        <w:b/>
        <w:bCs/>
        <w:color w:val="FFFFFF" w:themeColor="background1"/>
      </w:rPr>
      <w:tblPr/>
      <w:tcPr>
        <w:tcBorders>
          <w:left w:val="nil"/>
          <w:right w:val="nil"/>
          <w:insideH w:val="nil"/>
          <w:insideV w:val="nil"/>
        </w:tcBorders>
        <w:shd w:val="clear" w:color="auto" w:fill="C7411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locked/>
    <w:rsid w:val="00372E2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372E2B"/>
    <w:rPr>
      <w:rFonts w:asciiTheme="majorHAnsi" w:eastAsiaTheme="majorEastAsia" w:hAnsiTheme="majorHAnsi" w:cstheme="majorBidi"/>
      <w:shd w:val="pct20" w:color="auto" w:fill="auto"/>
    </w:rPr>
  </w:style>
  <w:style w:type="paragraph" w:styleId="NoSpacing">
    <w:name w:val="No Spacing"/>
    <w:uiPriority w:val="1"/>
    <w:qFormat/>
    <w:rsid w:val="007B2CB3"/>
    <w:pPr>
      <w:tabs>
        <w:tab w:val="left" w:pos="357"/>
      </w:tabs>
      <w:spacing w:before="0" w:after="0" w:line="240" w:lineRule="auto"/>
    </w:pPr>
  </w:style>
  <w:style w:type="paragraph" w:styleId="NormalWeb">
    <w:name w:val="Normal (Web)"/>
    <w:basedOn w:val="Normal"/>
    <w:uiPriority w:val="99"/>
    <w:unhideWhenUsed/>
    <w:locked/>
    <w:rsid w:val="00372E2B"/>
    <w:rPr>
      <w:rFonts w:ascii="Times New Roman" w:hAnsi="Times New Roman" w:cs="Times New Roman"/>
    </w:rPr>
  </w:style>
  <w:style w:type="paragraph" w:styleId="NormalIndent">
    <w:name w:val="Normal Indent"/>
    <w:basedOn w:val="Normal"/>
    <w:uiPriority w:val="99"/>
    <w:semiHidden/>
    <w:unhideWhenUsed/>
    <w:locked/>
    <w:rsid w:val="00372E2B"/>
    <w:pPr>
      <w:ind w:left="720"/>
    </w:pPr>
  </w:style>
  <w:style w:type="paragraph" w:styleId="NoteHeading">
    <w:name w:val="Note Heading"/>
    <w:basedOn w:val="Normal"/>
    <w:next w:val="Normal"/>
    <w:link w:val="NoteHeadingChar"/>
    <w:uiPriority w:val="99"/>
    <w:semiHidden/>
    <w:unhideWhenUsed/>
    <w:locked/>
    <w:rsid w:val="00372E2B"/>
    <w:pPr>
      <w:spacing w:line="240" w:lineRule="auto"/>
    </w:pPr>
  </w:style>
  <w:style w:type="character" w:customStyle="1" w:styleId="NoteHeadingChar">
    <w:name w:val="Note Heading Char"/>
    <w:basedOn w:val="DefaultParagraphFont"/>
    <w:link w:val="NoteHeading"/>
    <w:uiPriority w:val="99"/>
    <w:semiHidden/>
    <w:rsid w:val="00372E2B"/>
  </w:style>
  <w:style w:type="character" w:styleId="PageNumber">
    <w:name w:val="page number"/>
    <w:basedOn w:val="DefaultParagraphFont"/>
    <w:uiPriority w:val="99"/>
    <w:semiHidden/>
    <w:unhideWhenUsed/>
    <w:locked/>
    <w:rsid w:val="00372E2B"/>
    <w:rPr>
      <w:noProof w:val="0"/>
      <w:lang w:val="en-AU"/>
    </w:rPr>
  </w:style>
  <w:style w:type="paragraph" w:styleId="PlainText">
    <w:name w:val="Plain Text"/>
    <w:basedOn w:val="Normal"/>
    <w:link w:val="PlainTextChar"/>
    <w:uiPriority w:val="99"/>
    <w:semiHidden/>
    <w:unhideWhenUsed/>
    <w:rsid w:val="00372E2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72E2B"/>
    <w:rPr>
      <w:rFonts w:ascii="Consolas" w:hAnsi="Consolas"/>
      <w:sz w:val="21"/>
      <w:szCs w:val="21"/>
    </w:rPr>
  </w:style>
  <w:style w:type="paragraph" w:styleId="Quote">
    <w:name w:val="Quote"/>
    <w:basedOn w:val="Normal"/>
    <w:next w:val="Normal"/>
    <w:link w:val="QuoteChar"/>
    <w:uiPriority w:val="29"/>
    <w:qFormat/>
    <w:rsid w:val="00602713"/>
    <w:pPr>
      <w:ind w:left="720" w:right="720"/>
    </w:pPr>
    <w:rPr>
      <w:iCs/>
      <w:color w:val="000000" w:themeColor="text1"/>
    </w:rPr>
  </w:style>
  <w:style w:type="character" w:customStyle="1" w:styleId="QuoteChar">
    <w:name w:val="Quote Char"/>
    <w:basedOn w:val="DefaultParagraphFont"/>
    <w:link w:val="Quote"/>
    <w:uiPriority w:val="29"/>
    <w:rsid w:val="00602713"/>
    <w:rPr>
      <w:iCs/>
      <w:color w:val="000000" w:themeColor="text1"/>
    </w:rPr>
  </w:style>
  <w:style w:type="paragraph" w:styleId="Salutation">
    <w:name w:val="Salutation"/>
    <w:basedOn w:val="Normal"/>
    <w:next w:val="Normal"/>
    <w:link w:val="SalutationChar"/>
    <w:uiPriority w:val="99"/>
    <w:semiHidden/>
    <w:unhideWhenUsed/>
    <w:locked/>
    <w:rsid w:val="00372E2B"/>
  </w:style>
  <w:style w:type="character" w:customStyle="1" w:styleId="SalutationChar">
    <w:name w:val="Salutation Char"/>
    <w:basedOn w:val="DefaultParagraphFont"/>
    <w:link w:val="Salutation"/>
    <w:uiPriority w:val="99"/>
    <w:semiHidden/>
    <w:rsid w:val="00372E2B"/>
  </w:style>
  <w:style w:type="paragraph" w:styleId="Signature">
    <w:name w:val="Signature"/>
    <w:basedOn w:val="Normal"/>
    <w:link w:val="SignatureChar"/>
    <w:uiPriority w:val="99"/>
    <w:semiHidden/>
    <w:unhideWhenUsed/>
    <w:locked/>
    <w:rsid w:val="00372E2B"/>
    <w:pPr>
      <w:spacing w:line="240" w:lineRule="auto"/>
      <w:ind w:left="4252"/>
    </w:pPr>
  </w:style>
  <w:style w:type="character" w:customStyle="1" w:styleId="SignatureChar">
    <w:name w:val="Signature Char"/>
    <w:basedOn w:val="DefaultParagraphFont"/>
    <w:link w:val="Signature"/>
    <w:uiPriority w:val="99"/>
    <w:semiHidden/>
    <w:rsid w:val="00372E2B"/>
  </w:style>
  <w:style w:type="character" w:styleId="Strong">
    <w:name w:val="Strong"/>
    <w:basedOn w:val="DefaultParagraphFont"/>
    <w:uiPriority w:val="22"/>
    <w:qFormat/>
    <w:locked/>
    <w:rsid w:val="00372E2B"/>
    <w:rPr>
      <w:b/>
      <w:bCs/>
      <w:noProof w:val="0"/>
      <w:lang w:val="en-AU"/>
    </w:rPr>
  </w:style>
  <w:style w:type="paragraph" w:customStyle="1" w:styleId="SubTitle">
    <w:name w:val="Sub Title"/>
    <w:basedOn w:val="Title"/>
    <w:uiPriority w:val="38"/>
    <w:rsid w:val="00A92719"/>
    <w:pPr>
      <w:framePr w:wrap="notBeside" w:hAnchor="text" w:y="12475"/>
    </w:pPr>
    <w:rPr>
      <w:sz w:val="54"/>
    </w:rPr>
  </w:style>
  <w:style w:type="character" w:styleId="SubtleEmphasis">
    <w:name w:val="Subtle Emphasis"/>
    <w:basedOn w:val="DefaultParagraphFont"/>
    <w:uiPriority w:val="19"/>
    <w:semiHidden/>
    <w:qFormat/>
    <w:locked/>
    <w:rsid w:val="00372E2B"/>
    <w:rPr>
      <w:i/>
      <w:iCs/>
      <w:noProof w:val="0"/>
      <w:color w:val="808080" w:themeColor="text1" w:themeTint="7F"/>
      <w:lang w:val="en-AU"/>
    </w:rPr>
  </w:style>
  <w:style w:type="character" w:styleId="SubtleReference">
    <w:name w:val="Subtle Reference"/>
    <w:basedOn w:val="DefaultParagraphFont"/>
    <w:uiPriority w:val="31"/>
    <w:semiHidden/>
    <w:qFormat/>
    <w:locked/>
    <w:rsid w:val="00372E2B"/>
    <w:rPr>
      <w:smallCaps/>
      <w:noProof w:val="0"/>
      <w:color w:val="1F5D9E" w:themeColor="accent2"/>
      <w:u w:val="single"/>
      <w:lang w:val="en-AU"/>
    </w:rPr>
  </w:style>
  <w:style w:type="table" w:styleId="Table3Deffects1">
    <w:name w:val="Table 3D effects 1"/>
    <w:basedOn w:val="TableNormal"/>
    <w:uiPriority w:val="99"/>
    <w:semiHidden/>
    <w:unhideWhenUsed/>
    <w:locked/>
    <w:rsid w:val="00372E2B"/>
    <w:pPr>
      <w:spacing w:before="170" w:after="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372E2B"/>
    <w:pPr>
      <w:spacing w:before="170" w:after="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372E2B"/>
    <w:pPr>
      <w:spacing w:before="170" w:after="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372E2B"/>
    <w:pPr>
      <w:spacing w:before="170" w:after="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372E2B"/>
    <w:pPr>
      <w:spacing w:before="170" w:after="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unhideWhenUsed/>
    <w:locked/>
    <w:rsid w:val="00372E2B"/>
    <w:pPr>
      <w:spacing w:before="170" w:after="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unhideWhenUsed/>
    <w:locked/>
    <w:rsid w:val="00372E2B"/>
    <w:pPr>
      <w:spacing w:before="170" w:after="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unhideWhenUsed/>
    <w:locked/>
    <w:rsid w:val="00372E2B"/>
    <w:pPr>
      <w:spacing w:before="170" w:after="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372E2B"/>
    <w:pPr>
      <w:spacing w:before="170" w:after="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372E2B"/>
    <w:pPr>
      <w:spacing w:before="170" w:after="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372E2B"/>
    <w:pPr>
      <w:spacing w:before="170" w:after="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372E2B"/>
    <w:pPr>
      <w:spacing w:before="170" w:after="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372E2B"/>
    <w:pPr>
      <w:spacing w:before="170" w:after="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372E2B"/>
    <w:pPr>
      <w:spacing w:before="170" w:after="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372E2B"/>
    <w:pPr>
      <w:spacing w:before="170" w:after="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372E2B"/>
    <w:pPr>
      <w:spacing w:before="170" w:after="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372E2B"/>
    <w:pPr>
      <w:spacing w:before="170" w:after="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372E2B"/>
    <w:pPr>
      <w:spacing w:before="170" w:after="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372E2B"/>
    <w:pPr>
      <w:spacing w:before="170" w:after="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372E2B"/>
    <w:pPr>
      <w:spacing w:before="170" w:after="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372E2B"/>
    <w:pPr>
      <w:spacing w:before="170" w:after="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372E2B"/>
    <w:pPr>
      <w:spacing w:before="170" w:after="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372E2B"/>
    <w:pPr>
      <w:spacing w:before="170" w:after="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372E2B"/>
    <w:pPr>
      <w:spacing w:before="170" w:after="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3B2222"/>
    <w:pPr>
      <w:tabs>
        <w:tab w:val="right" w:leader="dot" w:pos="8505"/>
      </w:tabs>
      <w:ind w:left="190" w:hanging="190"/>
    </w:pPr>
  </w:style>
  <w:style w:type="table" w:styleId="TableProfessional">
    <w:name w:val="Table Professional"/>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372E2B"/>
    <w:pPr>
      <w:spacing w:before="170" w:after="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372E2B"/>
    <w:pPr>
      <w:spacing w:before="170" w:after="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372E2B"/>
    <w:pPr>
      <w:spacing w:before="170" w:after="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372E2B"/>
    <w:pPr>
      <w:spacing w:before="170" w:after="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372E2B"/>
    <w:pPr>
      <w:spacing w:before="17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372E2B"/>
    <w:pPr>
      <w:spacing w:before="170" w:after="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372E2B"/>
    <w:pPr>
      <w:spacing w:before="170" w:after="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372E2B"/>
    <w:pPr>
      <w:spacing w:before="170" w:after="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40"/>
    <w:rsid w:val="00306054"/>
    <w:pPr>
      <w:keepNext/>
      <w:pageBreakBefore/>
      <w:numPr>
        <w:numId w:val="0"/>
      </w:numPr>
      <w:tabs>
        <w:tab w:val="clear" w:pos="357"/>
      </w:tabs>
      <w:spacing w:after="360"/>
      <w:outlineLvl w:val="1"/>
    </w:pPr>
    <w:rPr>
      <w:rFonts w:asciiTheme="majorHAnsi" w:eastAsiaTheme="majorEastAsia" w:hAnsiTheme="majorHAnsi" w:cstheme="majorBidi"/>
      <w:b/>
      <w:color w:val="E37222" w:themeColor="accent1"/>
      <w:sz w:val="40"/>
      <w:szCs w:val="26"/>
    </w:rPr>
  </w:style>
  <w:style w:type="paragraph" w:styleId="TOC2">
    <w:name w:val="toc 2"/>
    <w:basedOn w:val="Normal"/>
    <w:next w:val="Normal"/>
    <w:autoRedefine/>
    <w:uiPriority w:val="39"/>
    <w:qFormat/>
    <w:rsid w:val="00425EAD"/>
    <w:pPr>
      <w:tabs>
        <w:tab w:val="clear" w:pos="357"/>
        <w:tab w:val="left" w:pos="1701"/>
        <w:tab w:val="right" w:pos="9129"/>
      </w:tabs>
      <w:spacing w:after="40"/>
      <w:ind w:left="1134" w:right="907"/>
      <w:contextualSpacing/>
    </w:pPr>
    <w:rPr>
      <w:rFonts w:asciiTheme="majorHAnsi" w:eastAsiaTheme="majorEastAsia" w:hAnsiTheme="majorHAnsi" w:cstheme="majorBidi"/>
      <w:bCs/>
      <w:noProof/>
    </w:rPr>
  </w:style>
  <w:style w:type="paragraph" w:styleId="TOC3">
    <w:name w:val="toc 3"/>
    <w:basedOn w:val="Normal"/>
    <w:next w:val="Normal"/>
    <w:autoRedefine/>
    <w:uiPriority w:val="39"/>
    <w:qFormat/>
    <w:rsid w:val="003B2222"/>
    <w:pPr>
      <w:tabs>
        <w:tab w:val="left" w:pos="2268"/>
        <w:tab w:val="right" w:leader="dot" w:pos="8505"/>
      </w:tabs>
      <w:spacing w:after="40"/>
      <w:ind w:left="1418"/>
      <w:contextualSpacing/>
    </w:pPr>
    <w:rPr>
      <w:sz w:val="20"/>
    </w:rPr>
  </w:style>
  <w:style w:type="paragraph" w:styleId="TOC4">
    <w:name w:val="toc 4"/>
    <w:basedOn w:val="Normal"/>
    <w:next w:val="Normal"/>
    <w:autoRedefine/>
    <w:uiPriority w:val="39"/>
    <w:semiHidden/>
    <w:rsid w:val="003B2222"/>
    <w:pPr>
      <w:tabs>
        <w:tab w:val="right" w:leader="dot" w:pos="8505"/>
      </w:tabs>
      <w:spacing w:after="40"/>
      <w:ind w:left="573"/>
      <w:contextualSpacing/>
    </w:pPr>
    <w:rPr>
      <w:sz w:val="20"/>
    </w:rPr>
  </w:style>
  <w:style w:type="paragraph" w:styleId="TOC5">
    <w:name w:val="toc 5"/>
    <w:basedOn w:val="Normal"/>
    <w:next w:val="Normal"/>
    <w:autoRedefine/>
    <w:uiPriority w:val="39"/>
    <w:semiHidden/>
    <w:rsid w:val="003B2222"/>
    <w:pPr>
      <w:tabs>
        <w:tab w:val="right" w:leader="dot" w:pos="8505"/>
      </w:tabs>
      <w:spacing w:after="100"/>
      <w:ind w:left="760"/>
    </w:pPr>
  </w:style>
  <w:style w:type="paragraph" w:styleId="TOC6">
    <w:name w:val="toc 6"/>
    <w:basedOn w:val="Normal"/>
    <w:next w:val="Normal"/>
    <w:autoRedefine/>
    <w:uiPriority w:val="39"/>
    <w:semiHidden/>
    <w:rsid w:val="003B2222"/>
    <w:pPr>
      <w:tabs>
        <w:tab w:val="right" w:leader="dot" w:pos="8505"/>
      </w:tabs>
      <w:spacing w:after="100"/>
      <w:ind w:left="950"/>
    </w:pPr>
  </w:style>
  <w:style w:type="paragraph" w:styleId="TOC7">
    <w:name w:val="toc 7"/>
    <w:basedOn w:val="Normal"/>
    <w:next w:val="Normal"/>
    <w:autoRedefine/>
    <w:uiPriority w:val="39"/>
    <w:semiHidden/>
    <w:rsid w:val="003B2222"/>
    <w:pPr>
      <w:tabs>
        <w:tab w:val="right" w:leader="dot" w:pos="8505"/>
      </w:tabs>
      <w:spacing w:after="100"/>
      <w:ind w:left="1140"/>
    </w:pPr>
  </w:style>
  <w:style w:type="paragraph" w:styleId="TOC8">
    <w:name w:val="toc 8"/>
    <w:basedOn w:val="Normal"/>
    <w:next w:val="Normal"/>
    <w:autoRedefine/>
    <w:uiPriority w:val="39"/>
    <w:semiHidden/>
    <w:rsid w:val="003B2222"/>
    <w:pPr>
      <w:tabs>
        <w:tab w:val="right" w:leader="dot" w:pos="8505"/>
      </w:tabs>
      <w:spacing w:after="100"/>
      <w:ind w:left="1330"/>
    </w:pPr>
  </w:style>
  <w:style w:type="paragraph" w:styleId="TOC9">
    <w:name w:val="toc 9"/>
    <w:basedOn w:val="Normal"/>
    <w:next w:val="Normal"/>
    <w:autoRedefine/>
    <w:uiPriority w:val="39"/>
    <w:semiHidden/>
    <w:rsid w:val="003B2222"/>
    <w:pPr>
      <w:tabs>
        <w:tab w:val="right" w:leader="dot" w:pos="8505"/>
      </w:tabs>
      <w:spacing w:after="100"/>
      <w:ind w:left="1520"/>
    </w:pPr>
  </w:style>
  <w:style w:type="paragraph" w:customStyle="1" w:styleId="NotesSources">
    <w:name w:val="Notes/Sources"/>
    <w:basedOn w:val="Normal"/>
    <w:uiPriority w:val="36"/>
    <w:qFormat/>
    <w:rsid w:val="00D55596"/>
    <w:pPr>
      <w:spacing w:line="240" w:lineRule="auto"/>
      <w:jc w:val="both"/>
    </w:pPr>
    <w:rPr>
      <w:sz w:val="18"/>
    </w:rPr>
  </w:style>
  <w:style w:type="table" w:customStyle="1" w:styleId="TableGridLight1">
    <w:name w:val="Table Grid Light1"/>
    <w:basedOn w:val="TableNormal"/>
    <w:uiPriority w:val="40"/>
    <w:locked/>
    <w:rsid w:val="00F804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ubHeadingOrange">
    <w:name w:val="Sub Heading Orange"/>
    <w:basedOn w:val="SubHeading"/>
    <w:uiPriority w:val="11"/>
    <w:qFormat/>
    <w:rsid w:val="00DC1887"/>
    <w:rPr>
      <w:color w:val="E37222" w:themeColor="accent1"/>
    </w:rPr>
  </w:style>
  <w:style w:type="paragraph" w:customStyle="1" w:styleId="ExecSummaryHeading">
    <w:name w:val="Exec Summary Heading"/>
    <w:basedOn w:val="Heading1"/>
    <w:uiPriority w:val="39"/>
    <w:rsid w:val="00306054"/>
    <w:pPr>
      <w:numPr>
        <w:numId w:val="0"/>
      </w:numPr>
    </w:pPr>
  </w:style>
  <w:style w:type="table" w:customStyle="1" w:styleId="TableCentered">
    <w:name w:val="Table Centered"/>
    <w:basedOn w:val="TableGrid"/>
    <w:uiPriority w:val="99"/>
    <w:locked/>
    <w:rsid w:val="00372E2B"/>
    <w:pPr>
      <w:spacing w:line="240" w:lineRule="auto"/>
    </w:pPr>
    <w:tblPr/>
    <w:tcPr>
      <w:shd w:val="clear" w:color="auto" w:fill="auto"/>
    </w:tcPr>
    <w:tblStylePr w:type="firstRow">
      <w:pPr>
        <w:jc w:val="center"/>
      </w:pPr>
      <w:rPr>
        <w:rFonts w:ascii="Arial" w:hAnsi="Arial"/>
        <w:b/>
        <w:color w:val="FFFFFF" w:themeColor="background1"/>
        <w:sz w:val="20"/>
      </w:rPr>
      <w:tblPr/>
      <w:trPr>
        <w:tblHeader/>
      </w:tr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vAlign w:val="center"/>
      </w:tcPr>
    </w:tblStylePr>
    <w:tblStylePr w:type="lastRow">
      <w:rPr>
        <w:rFonts w:ascii="Arial" w:hAnsi="Arial"/>
        <w:b/>
        <w:sz w:val="20"/>
      </w:rPr>
      <w:tblPr/>
      <w:tcPr>
        <w:tcBorders>
          <w:top w:val="single" w:sz="4" w:space="0" w:color="E37222" w:themeColor="accent1"/>
          <w:left w:val="nil"/>
          <w:bottom w:val="single" w:sz="4"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single" w:sz="4" w:space="0" w:color="000000" w:themeColor="text1"/>
          <w:right w:val="nil"/>
          <w:insideH w:val="nil"/>
          <w:insideV w:val="nil"/>
          <w:tl2br w:val="nil"/>
          <w:tr2bl w:val="nil"/>
        </w:tcBorders>
      </w:tcPr>
    </w:tblStylePr>
    <w:tblStylePr w:type="band2Horz">
      <w:tblPr/>
      <w:tcPr>
        <w:tcBorders>
          <w:top w:val="nil"/>
          <w:left w:val="nil"/>
          <w:bottom w:val="single" w:sz="4" w:space="0" w:color="000000" w:themeColor="text1"/>
          <w:right w:val="nil"/>
          <w:insideH w:val="nil"/>
          <w:insideV w:val="nil"/>
          <w:tl2br w:val="nil"/>
          <w:tr2bl w:val="nil"/>
        </w:tcBorders>
        <w:shd w:val="clear" w:color="auto" w:fill="F9E2D2" w:themeFill="accent1" w:themeFillTint="33"/>
      </w:tcPr>
    </w:tblStylePr>
  </w:style>
  <w:style w:type="table" w:customStyle="1" w:styleId="TableGridLight2">
    <w:name w:val="Table Grid Light2"/>
    <w:basedOn w:val="TableNormal"/>
    <w:uiPriority w:val="40"/>
    <w:locked/>
    <w:rsid w:val="00372E2B"/>
    <w:pPr>
      <w:spacing w:before="170"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0">
    <w:name w:val="Table Grid1"/>
    <w:basedOn w:val="TableNormal"/>
    <w:next w:val="TableGrid"/>
    <w:uiPriority w:val="99"/>
    <w:locked/>
    <w:rsid w:val="00372E2B"/>
    <w:pPr>
      <w:spacing w:before="57" w:after="57"/>
    </w:pPr>
    <w:rPr>
      <w:sz w:val="18"/>
    </w:rPr>
    <w:tblPr>
      <w:tblStyleRowBandSize w:val="1"/>
      <w:tblBorders>
        <w:bottom w:val="single" w:sz="2" w:space="0" w:color="auto"/>
      </w:tblBorders>
    </w:tblPr>
    <w:tblStylePr w:type="firstRow">
      <w:rPr>
        <w:b/>
      </w:rPr>
      <w:tbl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tcPr>
    </w:tblStylePr>
    <w:tblStylePr w:type="lastRow">
      <w:rPr>
        <w:b/>
      </w:rPr>
    </w:tblStylePr>
    <w:tblStylePr w:type="firstCol">
      <w:rPr>
        <w:b/>
      </w:rPr>
    </w:tblStylePr>
    <w:tblStylePr w:type="lastCol">
      <w:pPr>
        <w:jc w:val="right"/>
      </w:pPr>
    </w:tblStylePr>
    <w:tblStylePr w:type="band1Horz">
      <w:tblPr/>
      <w:tcPr>
        <w:tcBorders>
          <w:bottom w:val="single" w:sz="4" w:space="0" w:color="000000" w:themeColor="text1"/>
        </w:tcBorders>
      </w:tcPr>
    </w:tblStylePr>
    <w:tblStylePr w:type="band2Horz">
      <w:tblPr/>
      <w:tcPr>
        <w:tcBorders>
          <w:bottom w:val="single" w:sz="4" w:space="0" w:color="000000" w:themeColor="text1"/>
        </w:tcBorders>
      </w:tcPr>
    </w:tblStylePr>
  </w:style>
  <w:style w:type="numbering" w:customStyle="1" w:styleId="GeneralList">
    <w:name w:val="General List"/>
    <w:uiPriority w:val="99"/>
    <w:rsid w:val="00125C03"/>
    <w:pPr>
      <w:numPr>
        <w:numId w:val="1"/>
      </w:numPr>
    </w:pPr>
  </w:style>
  <w:style w:type="paragraph" w:customStyle="1" w:styleId="Name">
    <w:name w:val="Name"/>
    <w:basedOn w:val="SubTitle"/>
    <w:uiPriority w:val="41"/>
    <w:semiHidden/>
    <w:rsid w:val="00DD1ACD"/>
    <w:pPr>
      <w:framePr w:wrap="auto" w:yAlign="inline"/>
      <w:numPr>
        <w:ilvl w:val="1"/>
      </w:numPr>
      <w:ind w:left="374"/>
      <w:contextualSpacing/>
    </w:pPr>
    <w:rPr>
      <w:iCs/>
    </w:rPr>
  </w:style>
  <w:style w:type="paragraph" w:customStyle="1" w:styleId="Report">
    <w:name w:val="Report"/>
    <w:basedOn w:val="SubTitle"/>
    <w:uiPriority w:val="41"/>
    <w:semiHidden/>
    <w:rsid w:val="00DD1ACD"/>
    <w:pPr>
      <w:framePr w:wrap="auto" w:yAlign="inline"/>
      <w:spacing w:before="120"/>
    </w:pPr>
    <w:rPr>
      <w:sz w:val="32"/>
    </w:rPr>
  </w:style>
  <w:style w:type="paragraph" w:customStyle="1" w:styleId="FirstPageFooter">
    <w:name w:val="First Page Footer"/>
    <w:basedOn w:val="Footer"/>
    <w:uiPriority w:val="42"/>
    <w:semiHidden/>
    <w:rsid w:val="00922F80"/>
    <w:pPr>
      <w:framePr w:wrap="around" w:vAnchor="page" w:hAnchor="page" w:x="852" w:y="16161"/>
      <w:spacing w:line="276" w:lineRule="auto"/>
    </w:pPr>
  </w:style>
  <w:style w:type="paragraph" w:customStyle="1" w:styleId="Division">
    <w:name w:val="Division"/>
    <w:basedOn w:val="SubTitle"/>
    <w:uiPriority w:val="41"/>
    <w:semiHidden/>
    <w:rsid w:val="00922F80"/>
    <w:pPr>
      <w:framePr w:wrap="notBeside"/>
      <w:spacing w:line="276" w:lineRule="auto"/>
    </w:pPr>
    <w:rPr>
      <w:sz w:val="22"/>
    </w:rPr>
  </w:style>
  <w:style w:type="paragraph" w:customStyle="1" w:styleId="School">
    <w:name w:val="School"/>
    <w:basedOn w:val="SubTitle"/>
    <w:uiPriority w:val="41"/>
    <w:semiHidden/>
    <w:rsid w:val="00922F80"/>
    <w:pPr>
      <w:framePr w:wrap="notBeside"/>
      <w:spacing w:before="600" w:line="276" w:lineRule="auto"/>
    </w:pPr>
    <w:rPr>
      <w:sz w:val="22"/>
    </w:rPr>
  </w:style>
  <w:style w:type="paragraph" w:customStyle="1" w:styleId="ShadedEmphasisstyle">
    <w:name w:val="Shaded Emphasis style"/>
    <w:basedOn w:val="Normal"/>
    <w:uiPriority w:val="17"/>
    <w:qFormat/>
    <w:rsid w:val="00796F6B"/>
    <w:pPr>
      <w:pBdr>
        <w:top w:val="single" w:sz="48" w:space="1" w:color="FBBC86"/>
        <w:left w:val="single" w:sz="48" w:space="11" w:color="FBBC86"/>
        <w:bottom w:val="single" w:sz="48" w:space="1" w:color="FBBC86"/>
        <w:right w:val="single" w:sz="48" w:space="11" w:color="FBBC86"/>
      </w:pBdr>
      <w:shd w:val="clear" w:color="auto" w:fill="FBBC86"/>
      <w:ind w:left="357" w:right="357"/>
    </w:pPr>
    <w:rPr>
      <w:i/>
      <w:sz w:val="20"/>
    </w:rPr>
  </w:style>
  <w:style w:type="paragraph" w:customStyle="1" w:styleId="ShadedEmphasisBulletstyle">
    <w:name w:val="Shaded Emphasis Bullet style"/>
    <w:basedOn w:val="ShadedEmphasisstyle"/>
    <w:uiPriority w:val="17"/>
    <w:qFormat/>
    <w:rsid w:val="00796F6B"/>
    <w:pPr>
      <w:numPr>
        <w:numId w:val="9"/>
      </w:numPr>
      <w:tabs>
        <w:tab w:val="clear" w:pos="357"/>
      </w:tabs>
      <w:spacing w:after="60"/>
      <w:ind w:left="714" w:hanging="357"/>
    </w:pPr>
  </w:style>
  <w:style w:type="paragraph" w:customStyle="1" w:styleId="Acknowledgement">
    <w:name w:val="Acknowledgement"/>
    <w:basedOn w:val="Normal"/>
    <w:uiPriority w:val="39"/>
    <w:rsid w:val="00A00A80"/>
    <w:rPr>
      <w:sz w:val="20"/>
    </w:rPr>
  </w:style>
  <w:style w:type="paragraph" w:customStyle="1" w:styleId="Preparedfor">
    <w:name w:val="Prepared for"/>
    <w:basedOn w:val="Normal"/>
    <w:next w:val="Date"/>
    <w:uiPriority w:val="99"/>
    <w:rsid w:val="00CF170B"/>
    <w:pPr>
      <w:numPr>
        <w:numId w:val="0"/>
      </w:numPr>
      <w:spacing w:after="320" w:line="240" w:lineRule="auto"/>
      <w:ind w:left="374"/>
    </w:pPr>
    <w:rPr>
      <w:sz w:val="28"/>
    </w:rPr>
  </w:style>
  <w:style w:type="paragraph" w:customStyle="1" w:styleId="Acknowledgementtext">
    <w:name w:val="Acknowledgement text"/>
    <w:basedOn w:val="Normal"/>
    <w:uiPriority w:val="39"/>
    <w:rsid w:val="007B2CB3"/>
    <w:pPr>
      <w:numPr>
        <w:numId w:val="0"/>
      </w:numPr>
      <w:tabs>
        <w:tab w:val="clear" w:pos="357"/>
        <w:tab w:val="num" w:pos="360"/>
      </w:tabs>
      <w:spacing w:before="120"/>
      <w:ind w:right="3969"/>
    </w:pPr>
    <w:rPr>
      <w:sz w:val="20"/>
    </w:rPr>
  </w:style>
  <w:style w:type="paragraph" w:customStyle="1" w:styleId="AcknowledgementBold">
    <w:name w:val="Acknowledgement Bold"/>
    <w:basedOn w:val="Acknowledgement"/>
    <w:uiPriority w:val="39"/>
    <w:rsid w:val="007B2CB3"/>
    <w:pPr>
      <w:numPr>
        <w:numId w:val="0"/>
      </w:num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7B2CB3"/>
    <w:pPr>
      <w:numPr>
        <w:numId w:val="0"/>
      </w:numPr>
      <w:tabs>
        <w:tab w:val="clear" w:pos="357"/>
        <w:tab w:val="num" w:pos="360"/>
      </w:tabs>
      <w:spacing w:before="3960"/>
      <w:ind w:right="5103"/>
    </w:pPr>
    <w:rPr>
      <w:sz w:val="24"/>
    </w:rPr>
  </w:style>
  <w:style w:type="paragraph" w:customStyle="1" w:styleId="FooterOrange">
    <w:name w:val="Footer Orange"/>
    <w:basedOn w:val="Footer"/>
    <w:uiPriority w:val="44"/>
    <w:rsid w:val="000627C1"/>
    <w:rPr>
      <w:noProof/>
      <w:color w:val="E37222" w:themeColor="accent1"/>
    </w:rPr>
  </w:style>
  <w:style w:type="paragraph" w:customStyle="1" w:styleId="Pg">
    <w:name w:val="Pg #"/>
    <w:basedOn w:val="Footer"/>
    <w:uiPriority w:val="99"/>
    <w:rsid w:val="00D83AEB"/>
    <w:pPr>
      <w:framePr w:wrap="around" w:vAnchor="page" w:hAnchor="page" w:x="11341" w:y="16189"/>
    </w:pPr>
    <w:rPr>
      <w:sz w:val="16"/>
    </w:rPr>
  </w:style>
  <w:style w:type="paragraph" w:customStyle="1" w:styleId="Author">
    <w:name w:val="Author"/>
    <w:basedOn w:val="Preparedfor"/>
    <w:uiPriority w:val="99"/>
    <w:qFormat/>
    <w:rsid w:val="00AE00EA"/>
    <w:pPr>
      <w:spacing w:before="120"/>
    </w:pPr>
    <w:rPr>
      <w:sz w:val="24"/>
    </w:rPr>
  </w:style>
  <w:style w:type="table" w:customStyle="1" w:styleId="HiddenTable">
    <w:name w:val="Hidden Table"/>
    <w:basedOn w:val="TableGrid"/>
    <w:uiPriority w:val="99"/>
    <w:rsid w:val="00643E72"/>
    <w:pPr>
      <w:spacing w:before="40" w:after="120"/>
      <w:jc w:val="left"/>
    </w:pPr>
    <w:tblPr>
      <w:tblBorders>
        <w:bottom w:val="none" w:sz="0" w:space="0" w:color="auto"/>
      </w:tblBorders>
    </w:tblPr>
    <w:tcPr>
      <w:shd w:val="clear" w:color="auto" w:fill="auto"/>
    </w:tcPr>
    <w:tblStylePr w:type="firstRow">
      <w:rPr>
        <w:rFonts w:ascii="Arial" w:hAnsi="Arial"/>
        <w:b w:val="0"/>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val="0"/>
        <w:sz w:val="20"/>
      </w:rPr>
      <w:tblPr/>
      <w:tcPr>
        <w:tcBorders>
          <w:top w:val="nil"/>
          <w:left w:val="nil"/>
          <w:bottom w:val="nil"/>
          <w:right w:val="nil"/>
          <w:insideH w:val="nil"/>
          <w:insideV w:val="nil"/>
          <w:tl2br w:val="nil"/>
          <w:tr2bl w:val="nil"/>
        </w:tcBorders>
        <w:shd w:val="clear" w:color="auto" w:fill="auto"/>
      </w:tcPr>
    </w:tblStylePr>
    <w:tblStylePr w:type="firstCol">
      <w:pPr>
        <w:jc w:val="left"/>
      </w:pPr>
      <w:rPr>
        <w:b w:val="0"/>
      </w:rPr>
    </w:tblStylePr>
    <w:tblStylePr w:type="lastCol">
      <w:pPr>
        <w:wordWrap/>
        <w:jc w:val="lef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character" w:styleId="Mention">
    <w:name w:val="Mention"/>
    <w:basedOn w:val="DefaultParagraphFont"/>
    <w:uiPriority w:val="99"/>
    <w:semiHidden/>
    <w:unhideWhenUsed/>
    <w:rsid w:val="006D6DBC"/>
    <w:rPr>
      <w:color w:val="2B579A"/>
      <w:shd w:val="clear" w:color="auto" w:fill="E6E6E6"/>
    </w:rPr>
  </w:style>
  <w:style w:type="table" w:styleId="TableGridLight">
    <w:name w:val="Grid Table Light"/>
    <w:basedOn w:val="TableNormal"/>
    <w:uiPriority w:val="40"/>
    <w:rsid w:val="002E21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Accent1">
    <w:name w:val="Grid Table 3 Accent 1"/>
    <w:basedOn w:val="TableNormal"/>
    <w:uiPriority w:val="48"/>
    <w:rsid w:val="00534A20"/>
    <w:pPr>
      <w:spacing w:after="0" w:line="240" w:lineRule="auto"/>
    </w:pPr>
    <w:tblPr>
      <w:tblStyleRowBandSize w:val="1"/>
      <w:tblStyleColBandSize w:val="1"/>
      <w:tblBorders>
        <w:top w:val="single" w:sz="4" w:space="0" w:color="EEA97A" w:themeColor="accent1" w:themeTint="99"/>
        <w:left w:val="single" w:sz="4" w:space="0" w:color="EEA97A" w:themeColor="accent1" w:themeTint="99"/>
        <w:bottom w:val="single" w:sz="4" w:space="0" w:color="EEA97A" w:themeColor="accent1" w:themeTint="99"/>
        <w:right w:val="single" w:sz="4" w:space="0" w:color="EEA97A" w:themeColor="accent1" w:themeTint="99"/>
        <w:insideH w:val="single" w:sz="4" w:space="0" w:color="EEA97A" w:themeColor="accent1" w:themeTint="99"/>
        <w:insideV w:val="single" w:sz="4" w:space="0" w:color="EEA97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9E2D2" w:themeFill="accent1" w:themeFillTint="33"/>
      </w:tcPr>
    </w:tblStylePr>
    <w:tblStylePr w:type="band1Horz">
      <w:tblPr/>
      <w:tcPr>
        <w:shd w:val="clear" w:color="auto" w:fill="F9E2D2" w:themeFill="accent1" w:themeFillTint="33"/>
      </w:tcPr>
    </w:tblStylePr>
    <w:tblStylePr w:type="neCell">
      <w:tblPr/>
      <w:tcPr>
        <w:tcBorders>
          <w:bottom w:val="single" w:sz="4" w:space="0" w:color="EEA97A" w:themeColor="accent1" w:themeTint="99"/>
        </w:tcBorders>
      </w:tcPr>
    </w:tblStylePr>
    <w:tblStylePr w:type="nwCell">
      <w:tblPr/>
      <w:tcPr>
        <w:tcBorders>
          <w:bottom w:val="single" w:sz="4" w:space="0" w:color="EEA97A" w:themeColor="accent1" w:themeTint="99"/>
        </w:tcBorders>
      </w:tcPr>
    </w:tblStylePr>
    <w:tblStylePr w:type="seCell">
      <w:tblPr/>
      <w:tcPr>
        <w:tcBorders>
          <w:top w:val="single" w:sz="4" w:space="0" w:color="EEA97A" w:themeColor="accent1" w:themeTint="99"/>
        </w:tcBorders>
      </w:tcPr>
    </w:tblStylePr>
    <w:tblStylePr w:type="swCell">
      <w:tblPr/>
      <w:tcPr>
        <w:tcBorders>
          <w:top w:val="single" w:sz="4" w:space="0" w:color="EEA97A" w:themeColor="accent1" w:themeTint="99"/>
        </w:tcBorders>
      </w:tcPr>
    </w:tblStylePr>
  </w:style>
  <w:style w:type="table" w:styleId="GridTable1Light-Accent6">
    <w:name w:val="Grid Table 1 Light Accent 6"/>
    <w:basedOn w:val="TableNormal"/>
    <w:uiPriority w:val="46"/>
    <w:rsid w:val="00534A20"/>
    <w:pPr>
      <w:spacing w:after="0" w:line="240" w:lineRule="auto"/>
    </w:pPr>
    <w:tblPr>
      <w:tblStyleRowBandSize w:val="1"/>
      <w:tblStyleColBandSize w:val="1"/>
      <w:tblBorders>
        <w:top w:val="single" w:sz="4" w:space="0" w:color="F0AD9D" w:themeColor="accent6" w:themeTint="66"/>
        <w:left w:val="single" w:sz="4" w:space="0" w:color="F0AD9D" w:themeColor="accent6" w:themeTint="66"/>
        <w:bottom w:val="single" w:sz="4" w:space="0" w:color="F0AD9D" w:themeColor="accent6" w:themeTint="66"/>
        <w:right w:val="single" w:sz="4" w:space="0" w:color="F0AD9D" w:themeColor="accent6" w:themeTint="66"/>
        <w:insideH w:val="single" w:sz="4" w:space="0" w:color="F0AD9D" w:themeColor="accent6" w:themeTint="66"/>
        <w:insideV w:val="single" w:sz="4" w:space="0" w:color="F0AD9D" w:themeColor="accent6" w:themeTint="66"/>
      </w:tblBorders>
    </w:tblPr>
    <w:tblStylePr w:type="firstRow">
      <w:rPr>
        <w:b/>
        <w:bCs/>
      </w:rPr>
      <w:tblPr/>
      <w:tcPr>
        <w:tcBorders>
          <w:bottom w:val="single" w:sz="12" w:space="0" w:color="E9856C" w:themeColor="accent6" w:themeTint="99"/>
        </w:tcBorders>
      </w:tcPr>
    </w:tblStylePr>
    <w:tblStylePr w:type="lastRow">
      <w:rPr>
        <w:b/>
        <w:bCs/>
      </w:rPr>
      <w:tblPr/>
      <w:tcPr>
        <w:tcBorders>
          <w:top w:val="double" w:sz="2" w:space="0" w:color="E9856C" w:themeColor="accent6"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34A20"/>
    <w:pPr>
      <w:spacing w:after="0" w:line="240" w:lineRule="auto"/>
    </w:pPr>
    <w:tblPr>
      <w:tblStyleRowBandSize w:val="1"/>
      <w:tblStyleColBandSize w:val="1"/>
      <w:tblBorders>
        <w:top w:val="single" w:sz="2" w:space="0" w:color="EEA97A" w:themeColor="accent1" w:themeTint="99"/>
        <w:bottom w:val="single" w:sz="2" w:space="0" w:color="EEA97A" w:themeColor="accent1" w:themeTint="99"/>
        <w:insideH w:val="single" w:sz="2" w:space="0" w:color="EEA97A" w:themeColor="accent1" w:themeTint="99"/>
        <w:insideV w:val="single" w:sz="2" w:space="0" w:color="EEA97A" w:themeColor="accent1" w:themeTint="99"/>
      </w:tblBorders>
    </w:tblPr>
    <w:tblStylePr w:type="firstRow">
      <w:rPr>
        <w:b/>
        <w:bCs/>
      </w:rPr>
      <w:tblPr/>
      <w:tcPr>
        <w:tcBorders>
          <w:top w:val="nil"/>
          <w:bottom w:val="single" w:sz="12" w:space="0" w:color="EEA97A" w:themeColor="accent1" w:themeTint="99"/>
          <w:insideH w:val="nil"/>
          <w:insideV w:val="nil"/>
        </w:tcBorders>
        <w:shd w:val="clear" w:color="auto" w:fill="FFFFFF" w:themeFill="background1"/>
      </w:tcPr>
    </w:tblStylePr>
    <w:tblStylePr w:type="lastRow">
      <w:rPr>
        <w:b/>
        <w:bCs/>
      </w:rPr>
      <w:tblPr/>
      <w:tcPr>
        <w:tcBorders>
          <w:top w:val="double" w:sz="2" w:space="0" w:color="EEA97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9E2D2" w:themeFill="accent1" w:themeFillTint="33"/>
      </w:tcPr>
    </w:tblStylePr>
    <w:tblStylePr w:type="band1Horz">
      <w:tblPr/>
      <w:tcPr>
        <w:shd w:val="clear" w:color="auto" w:fill="F9E2D2" w:themeFill="accent1" w:themeFillTint="33"/>
      </w:tcPr>
    </w:tblStylePr>
  </w:style>
  <w:style w:type="table" w:styleId="GridTable1Light-Accent1">
    <w:name w:val="Grid Table 1 Light Accent 1"/>
    <w:basedOn w:val="TableNormal"/>
    <w:uiPriority w:val="46"/>
    <w:rsid w:val="00534A20"/>
    <w:pPr>
      <w:spacing w:after="0" w:line="240" w:lineRule="auto"/>
    </w:pPr>
    <w:tblPr>
      <w:tblStyleRowBandSize w:val="1"/>
      <w:tblStyleColBandSize w:val="1"/>
      <w:tblBorders>
        <w:top w:val="single" w:sz="4" w:space="0" w:color="F3C6A6" w:themeColor="accent1" w:themeTint="66"/>
        <w:left w:val="single" w:sz="4" w:space="0" w:color="F3C6A6" w:themeColor="accent1" w:themeTint="66"/>
        <w:bottom w:val="single" w:sz="4" w:space="0" w:color="F3C6A6" w:themeColor="accent1" w:themeTint="66"/>
        <w:right w:val="single" w:sz="4" w:space="0" w:color="F3C6A6" w:themeColor="accent1" w:themeTint="66"/>
        <w:insideH w:val="single" w:sz="4" w:space="0" w:color="F3C6A6" w:themeColor="accent1" w:themeTint="66"/>
        <w:insideV w:val="single" w:sz="4" w:space="0" w:color="F3C6A6" w:themeColor="accent1" w:themeTint="66"/>
      </w:tblBorders>
    </w:tblPr>
    <w:tblStylePr w:type="firstRow">
      <w:rPr>
        <w:b/>
        <w:bCs/>
      </w:rPr>
      <w:tblPr/>
      <w:tcPr>
        <w:tcBorders>
          <w:bottom w:val="single" w:sz="12" w:space="0" w:color="EEA97A" w:themeColor="accent1" w:themeTint="99"/>
        </w:tcBorders>
      </w:tcPr>
    </w:tblStylePr>
    <w:tblStylePr w:type="lastRow">
      <w:rPr>
        <w:b/>
        <w:bCs/>
      </w:rPr>
      <w:tblPr/>
      <w:tcPr>
        <w:tcBorders>
          <w:top w:val="double" w:sz="2" w:space="0" w:color="EEA97A"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EE4CBC"/>
    <w:rPr>
      <w:color w:val="808080"/>
      <w:shd w:val="clear" w:color="auto" w:fill="E6E6E6"/>
    </w:rPr>
  </w:style>
  <w:style w:type="paragraph" w:customStyle="1" w:styleId="Default">
    <w:name w:val="Default"/>
    <w:rsid w:val="00EE4CBC"/>
    <w:pPr>
      <w:autoSpaceDE w:val="0"/>
      <w:autoSpaceDN w:val="0"/>
      <w:adjustRightInd w:val="0"/>
      <w:spacing w:before="0" w:after="0" w:line="240" w:lineRule="auto"/>
    </w:pPr>
    <w:rPr>
      <w:rFonts w:ascii="Times New Roman" w:hAnsi="Times New Roman" w:cs="Times New Roman"/>
      <w:color w:val="000000"/>
      <w:sz w:val="24"/>
      <w:szCs w:val="24"/>
    </w:rPr>
  </w:style>
  <w:style w:type="paragraph" w:customStyle="1" w:styleId="Tabletext">
    <w:name w:val="Table text"/>
    <w:basedOn w:val="Normal"/>
    <w:next w:val="Normal"/>
    <w:uiPriority w:val="1"/>
    <w:qFormat/>
    <w:rsid w:val="00EE4CBC"/>
    <w:pPr>
      <w:keepNext/>
      <w:keepLines/>
      <w:numPr>
        <w:numId w:val="0"/>
      </w:numPr>
      <w:tabs>
        <w:tab w:val="clear" w:pos="357"/>
      </w:tabs>
      <w:autoSpaceDE w:val="0"/>
      <w:autoSpaceDN w:val="0"/>
      <w:adjustRightInd w:val="0"/>
      <w:spacing w:after="60" w:line="240" w:lineRule="auto"/>
      <w:ind w:right="-23"/>
    </w:pPr>
    <w:rPr>
      <w:rFonts w:eastAsia="MetaPlusNormal-Roman" w:cs="Arial"/>
      <w:color w:val="000000"/>
      <w:sz w:val="20"/>
      <w:szCs w:val="20"/>
    </w:rPr>
  </w:style>
  <w:style w:type="paragraph" w:customStyle="1" w:styleId="TableTextsection">
    <w:name w:val="Table Text section"/>
    <w:basedOn w:val="TableTextrightalignedheader"/>
    <w:next w:val="Normal"/>
    <w:uiPriority w:val="1"/>
    <w:qFormat/>
    <w:rsid w:val="00EE4CBC"/>
    <w:pPr>
      <w:jc w:val="left"/>
    </w:pPr>
    <w:rPr>
      <w:i/>
    </w:rPr>
  </w:style>
  <w:style w:type="paragraph" w:customStyle="1" w:styleId="Tabletextnumerals">
    <w:name w:val="Table text numerals"/>
    <w:basedOn w:val="Tabletext"/>
    <w:next w:val="Normal"/>
    <w:uiPriority w:val="1"/>
    <w:qFormat/>
    <w:rsid w:val="00EE4CBC"/>
    <w:pPr>
      <w:jc w:val="right"/>
    </w:pPr>
  </w:style>
  <w:style w:type="paragraph" w:customStyle="1" w:styleId="Tablenotes">
    <w:name w:val="Table notes"/>
    <w:basedOn w:val="Tabletext"/>
    <w:next w:val="Normal"/>
    <w:uiPriority w:val="1"/>
    <w:qFormat/>
    <w:rsid w:val="00EE4CBC"/>
    <w:pPr>
      <w:keepNext w:val="0"/>
      <w:tabs>
        <w:tab w:val="left" w:pos="1843"/>
      </w:tabs>
      <w:spacing w:after="240"/>
      <w:ind w:left="709" w:hanging="709"/>
    </w:pPr>
  </w:style>
  <w:style w:type="table" w:customStyle="1" w:styleId="Table">
    <w:name w:val="Table"/>
    <w:basedOn w:val="TableNormal"/>
    <w:uiPriority w:val="99"/>
    <w:qFormat/>
    <w:rsid w:val="00EE4CBC"/>
    <w:pPr>
      <w:spacing w:before="0" w:after="0" w:line="240" w:lineRule="auto"/>
    </w:pPr>
    <w:rPr>
      <w:rFonts w:ascii="Times New Roman" w:hAnsi="Times New Roman"/>
    </w:rPr>
    <w:tblPr>
      <w:tblCellMar>
        <w:top w:w="6" w:type="dxa"/>
        <w:bottom w:w="6" w:type="dxa"/>
      </w:tblCellMar>
    </w:tblPr>
  </w:style>
  <w:style w:type="paragraph" w:customStyle="1" w:styleId="TableTextrightalignedheader">
    <w:name w:val="Table Text right aligned header"/>
    <w:basedOn w:val="Tabletext"/>
    <w:next w:val="Normal"/>
    <w:uiPriority w:val="1"/>
    <w:qFormat/>
    <w:rsid w:val="00EE4CBC"/>
    <w:pPr>
      <w:spacing w:after="120"/>
      <w:jc w:val="right"/>
    </w:pPr>
  </w:style>
  <w:style w:type="paragraph" w:customStyle="1" w:styleId="TableTextcentrealignedheader">
    <w:name w:val="Table Text centre aligned header"/>
    <w:basedOn w:val="Tabletext"/>
    <w:uiPriority w:val="1"/>
    <w:qFormat/>
    <w:rsid w:val="00EE4CBC"/>
    <w:pPr>
      <w:jc w:val="center"/>
    </w:pPr>
  </w:style>
  <w:style w:type="paragraph" w:customStyle="1" w:styleId="Captiontable">
    <w:name w:val="Caption table"/>
    <w:basedOn w:val="Caption"/>
    <w:next w:val="Normal"/>
    <w:uiPriority w:val="1"/>
    <w:qFormat/>
    <w:rsid w:val="00EE4CBC"/>
    <w:pPr>
      <w:keepNext/>
      <w:keepLines/>
      <w:numPr>
        <w:numId w:val="0"/>
      </w:numPr>
      <w:tabs>
        <w:tab w:val="clear" w:pos="357"/>
      </w:tabs>
      <w:autoSpaceDE w:val="0"/>
      <w:autoSpaceDN w:val="0"/>
      <w:adjustRightInd w:val="0"/>
      <w:spacing w:before="0" w:after="120" w:line="240" w:lineRule="auto"/>
    </w:pPr>
    <w:rPr>
      <w:rFonts w:asciiTheme="minorHAnsi" w:hAnsiTheme="minorHAnsi" w:cs="Times New Roman"/>
      <w:color w:val="000000"/>
      <w:szCs w:val="20"/>
    </w:rPr>
  </w:style>
  <w:style w:type="paragraph" w:customStyle="1" w:styleId="Captionfigure">
    <w:name w:val="Caption figure"/>
    <w:basedOn w:val="Caption"/>
    <w:next w:val="BodyText"/>
    <w:uiPriority w:val="1"/>
    <w:qFormat/>
    <w:rsid w:val="00EE4CBC"/>
    <w:pPr>
      <w:keepNext/>
      <w:keepLines/>
      <w:numPr>
        <w:numId w:val="0"/>
      </w:numPr>
      <w:tabs>
        <w:tab w:val="clear" w:pos="357"/>
      </w:tabs>
      <w:autoSpaceDE w:val="0"/>
      <w:autoSpaceDN w:val="0"/>
      <w:adjustRightInd w:val="0"/>
      <w:spacing w:before="0" w:line="240" w:lineRule="auto"/>
      <w:ind w:left="284"/>
    </w:pPr>
    <w:rPr>
      <w:rFonts w:cs="Arial"/>
      <w:color w:val="000000"/>
      <w:szCs w:val="20"/>
    </w:rPr>
  </w:style>
  <w:style w:type="paragraph" w:customStyle="1" w:styleId="ExecutiveSummaryHeading">
    <w:name w:val="Executive Summary Heading"/>
    <w:next w:val="BodyText"/>
    <w:uiPriority w:val="1"/>
    <w:qFormat/>
    <w:rsid w:val="00EE4CBC"/>
    <w:pPr>
      <w:pageBreakBefore/>
      <w:spacing w:before="0" w:after="200"/>
    </w:pPr>
    <w:rPr>
      <w:rFonts w:eastAsia="MetaPlusBold-Roman" w:cs="Arial"/>
      <w:bCs/>
      <w:sz w:val="42"/>
      <w:szCs w:val="42"/>
    </w:rPr>
  </w:style>
  <w:style w:type="paragraph" w:customStyle="1" w:styleId="ExecutiveSummarySubheading">
    <w:name w:val="Executive Summary Subheading"/>
    <w:basedOn w:val="ExecutiveSummaryHeading"/>
    <w:uiPriority w:val="1"/>
    <w:qFormat/>
    <w:rsid w:val="00EE4CBC"/>
    <w:pPr>
      <w:pageBreakBefore w:val="0"/>
    </w:pPr>
    <w:rPr>
      <w:sz w:val="29"/>
      <w:szCs w:val="29"/>
    </w:rPr>
  </w:style>
  <w:style w:type="paragraph" w:styleId="Revision">
    <w:name w:val="Revision"/>
    <w:hidden/>
    <w:uiPriority w:val="99"/>
    <w:semiHidden/>
    <w:rsid w:val="00EE4CBC"/>
    <w:pPr>
      <w:spacing w:before="0" w:after="0" w:line="240" w:lineRule="auto"/>
    </w:pPr>
    <w:rPr>
      <w:rFonts w:asciiTheme="minorHAnsi" w:eastAsia="MetaPlusNormal-Roman" w:hAnsiTheme="minorHAnsi" w:cs="MetaPlusNormal-Roman"/>
      <w:color w:val="000000"/>
      <w:sz w:val="24"/>
      <w:szCs w:val="24"/>
    </w:rPr>
  </w:style>
  <w:style w:type="paragraph" w:customStyle="1" w:styleId="References">
    <w:name w:val="References"/>
    <w:basedOn w:val="BodyText"/>
    <w:uiPriority w:val="1"/>
    <w:qFormat/>
    <w:rsid w:val="00EE4CBC"/>
    <w:pPr>
      <w:numPr>
        <w:numId w:val="0"/>
      </w:numPr>
      <w:tabs>
        <w:tab w:val="clear" w:pos="357"/>
      </w:tabs>
      <w:spacing w:after="120" w:line="240" w:lineRule="auto"/>
      <w:ind w:left="567" w:hanging="567"/>
    </w:pPr>
    <w:rPr>
      <w:rFonts w:eastAsia="MetaPlusNormal-Roman" w:cs="Arial"/>
      <w:color w:val="000000"/>
    </w:rPr>
  </w:style>
  <w:style w:type="paragraph" w:customStyle="1" w:styleId="ListBullet1">
    <w:name w:val="List Bullet 1"/>
    <w:basedOn w:val="ListBullet"/>
    <w:uiPriority w:val="99"/>
    <w:qFormat/>
    <w:rsid w:val="00EE4CBC"/>
    <w:pPr>
      <w:numPr>
        <w:numId w:val="0"/>
      </w:numPr>
      <w:tabs>
        <w:tab w:val="clear" w:pos="357"/>
      </w:tabs>
      <w:spacing w:line="240" w:lineRule="auto"/>
      <w:ind w:left="720" w:hanging="360"/>
      <w:contextualSpacing/>
    </w:pPr>
    <w:rPr>
      <w:rFonts w:eastAsia="MetaPlusNormal-Roman" w:cs="Arial"/>
      <w:color w:val="000000"/>
    </w:rPr>
  </w:style>
  <w:style w:type="paragraph" w:customStyle="1" w:styleId="ListNumber1">
    <w:name w:val="List Number 1"/>
    <w:basedOn w:val="ListBullet1"/>
    <w:uiPriority w:val="99"/>
    <w:qFormat/>
    <w:rsid w:val="00EE4CBC"/>
    <w:pPr>
      <w:ind w:left="360"/>
    </w:pPr>
  </w:style>
  <w:style w:type="paragraph" w:customStyle="1" w:styleId="TableTextleftalignedheader">
    <w:name w:val="Table Text left aligned header"/>
    <w:basedOn w:val="TableTextcentrealignedheader"/>
    <w:uiPriority w:val="1"/>
    <w:qFormat/>
    <w:rsid w:val="00EE4CBC"/>
    <w:pPr>
      <w:jc w:val="left"/>
    </w:pPr>
  </w:style>
  <w:style w:type="paragraph" w:customStyle="1" w:styleId="AppendixHeading2">
    <w:name w:val="Appendix Heading 2"/>
    <w:basedOn w:val="Heading1"/>
    <w:next w:val="BodyText"/>
    <w:autoRedefine/>
    <w:uiPriority w:val="1"/>
    <w:qFormat/>
    <w:rsid w:val="00EE4CBC"/>
    <w:pPr>
      <w:keepNext w:val="0"/>
      <w:numPr>
        <w:numId w:val="13"/>
      </w:numPr>
      <w:autoSpaceDE w:val="0"/>
      <w:autoSpaceDN w:val="0"/>
      <w:adjustRightInd w:val="0"/>
      <w:spacing w:before="240" w:after="400" w:line="240" w:lineRule="auto"/>
    </w:pPr>
    <w:rPr>
      <w:rFonts w:eastAsia="MetaPlusBold-Roman" w:cs="Arial"/>
      <w:bCs w:val="0"/>
      <w:color w:val="000000"/>
      <w:szCs w:val="42"/>
    </w:rPr>
  </w:style>
  <w:style w:type="character" w:customStyle="1" w:styleId="ListParagraphChar">
    <w:name w:val="List Paragraph Char"/>
    <w:basedOn w:val="DefaultParagraphFont"/>
    <w:link w:val="ListParagraph"/>
    <w:uiPriority w:val="34"/>
    <w:rsid w:val="00EE4CBC"/>
  </w:style>
  <w:style w:type="table" w:customStyle="1" w:styleId="Style3">
    <w:name w:val="Style3"/>
    <w:basedOn w:val="TableNormal"/>
    <w:uiPriority w:val="99"/>
    <w:qFormat/>
    <w:rsid w:val="00EE4CBC"/>
    <w:pPr>
      <w:spacing w:before="0" w:after="0" w:line="240" w:lineRule="auto"/>
    </w:pPr>
    <w:rPr>
      <w:rFonts w:asciiTheme="minorHAnsi" w:hAnsiTheme="minorHAnsi"/>
    </w:rPr>
    <w:tblPr>
      <w:tblStyleRowBandSize w:val="1"/>
      <w:tblStyleColBandSize w:val="1"/>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Pr>
    <w:tcPr>
      <w:vAlign w:val="center"/>
    </w:tcPr>
    <w:tblStylePr w:type="firstRow">
      <w:pPr>
        <w:jc w:val="left"/>
      </w:pPr>
      <w:rPr>
        <w:rFonts w:ascii="Arial" w:hAnsi="Arial"/>
        <w:color w:val="616365"/>
      </w:rPr>
      <w:tblPr/>
      <w:tcPr>
        <w:shd w:val="clear" w:color="auto" w:fill="E37222"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styleId="Subtitle0">
    <w:name w:val="Subtitle"/>
    <w:aliases w:val="Content bulletpoint"/>
    <w:basedOn w:val="Normal"/>
    <w:link w:val="SubtitleChar"/>
    <w:uiPriority w:val="20"/>
    <w:qFormat/>
    <w:locked/>
    <w:rsid w:val="00EE4CBC"/>
    <w:pPr>
      <w:numPr>
        <w:numId w:val="0"/>
      </w:numPr>
      <w:tabs>
        <w:tab w:val="clear" w:pos="357"/>
      </w:tabs>
      <w:spacing w:after="0" w:line="240" w:lineRule="auto"/>
    </w:pPr>
    <w:rPr>
      <w:rFonts w:ascii="Tahoma" w:eastAsia="Times New Roman" w:hAnsi="Tahoma" w:cs="Times New Roman"/>
      <w:b/>
      <w:szCs w:val="20"/>
      <w:lang w:val="x-none" w:eastAsia="zh-CN"/>
    </w:rPr>
  </w:style>
  <w:style w:type="character" w:customStyle="1" w:styleId="SubtitleChar">
    <w:name w:val="Subtitle Char"/>
    <w:aliases w:val="Content bulletpoint Char"/>
    <w:basedOn w:val="DefaultParagraphFont"/>
    <w:link w:val="Subtitle0"/>
    <w:uiPriority w:val="20"/>
    <w:rsid w:val="00EE4CBC"/>
    <w:rPr>
      <w:rFonts w:ascii="Tahoma" w:eastAsia="Times New Roman" w:hAnsi="Tahoma" w:cs="Times New Roman"/>
      <w:b/>
      <w:szCs w:val="20"/>
      <w:lang w:val="x-none" w:eastAsia="zh-CN"/>
    </w:rPr>
  </w:style>
  <w:style w:type="numbering" w:customStyle="1" w:styleId="Singlepunch">
    <w:name w:val="Single punch"/>
    <w:rsid w:val="00EE4CBC"/>
    <w:pPr>
      <w:numPr>
        <w:numId w:val="12"/>
      </w:numPr>
    </w:pPr>
  </w:style>
  <w:style w:type="paragraph" w:customStyle="1" w:styleId="Appendix2ndtierheading">
    <w:name w:val="Appendix 2nd tier heading"/>
    <w:basedOn w:val="Heading2"/>
    <w:next w:val="BodyText"/>
    <w:uiPriority w:val="1"/>
    <w:qFormat/>
    <w:rsid w:val="00EE4CBC"/>
    <w:pPr>
      <w:numPr>
        <w:ilvl w:val="0"/>
        <w:numId w:val="0"/>
      </w:numPr>
      <w:spacing w:before="240" w:line="240" w:lineRule="auto"/>
    </w:pPr>
    <w:rPr>
      <w:rFonts w:ascii="Arial" w:eastAsia="MetaPlusBold-Roman" w:hAnsi="Arial" w:cs="Arial"/>
      <w:b w:val="0"/>
      <w:color w:val="auto"/>
      <w:szCs w:val="36"/>
      <w:lang w:val="en-GB"/>
    </w:rPr>
  </w:style>
  <w:style w:type="paragraph" w:customStyle="1" w:styleId="AuthorDate">
    <w:name w:val="Author/Date"/>
    <w:basedOn w:val="Subtitle0"/>
    <w:uiPriority w:val="21"/>
    <w:rsid w:val="00EE4CBC"/>
    <w:pPr>
      <w:widowControl w:val="0"/>
      <w:numPr>
        <w:ilvl w:val="1"/>
      </w:numPr>
      <w:spacing w:after="360"/>
    </w:pPr>
    <w:rPr>
      <w:rFonts w:ascii="Sommet" w:eastAsiaTheme="majorEastAsia" w:hAnsi="Sommet" w:cstheme="majorBidi"/>
      <w:b w:val="0"/>
      <w:iCs/>
      <w:sz w:val="32"/>
      <w:szCs w:val="24"/>
      <w:lang w:val="en-AU" w:eastAsia="en-US"/>
    </w:rPr>
  </w:style>
  <w:style w:type="paragraph" w:customStyle="1" w:styleId="Subheading0">
    <w:name w:val="Subheading"/>
    <w:basedOn w:val="Heading2"/>
    <w:uiPriority w:val="9"/>
    <w:qFormat/>
    <w:rsid w:val="00EE4CBC"/>
    <w:pPr>
      <w:widowControl w:val="0"/>
      <w:numPr>
        <w:ilvl w:val="0"/>
        <w:numId w:val="0"/>
      </w:numPr>
      <w:spacing w:before="480" w:after="240" w:line="240" w:lineRule="auto"/>
      <w:outlineLvl w:val="9"/>
    </w:pPr>
    <w:rPr>
      <w:rFonts w:ascii="Arial" w:hAnsi="Arial"/>
      <w:b w:val="0"/>
      <w:color w:val="auto"/>
      <w:sz w:val="32"/>
      <w:lang w:val="en-GB"/>
    </w:rPr>
  </w:style>
  <w:style w:type="paragraph" w:customStyle="1" w:styleId="Appendixheading">
    <w:name w:val="Appendix heading"/>
    <w:basedOn w:val="Heading1"/>
    <w:uiPriority w:val="1"/>
    <w:qFormat/>
    <w:rsid w:val="00EE4CBC"/>
    <w:pPr>
      <w:keepNext w:val="0"/>
      <w:numPr>
        <w:numId w:val="14"/>
      </w:numPr>
      <w:autoSpaceDE w:val="0"/>
      <w:autoSpaceDN w:val="0"/>
      <w:adjustRightInd w:val="0"/>
      <w:spacing w:before="240" w:after="400" w:line="240" w:lineRule="auto"/>
    </w:pPr>
    <w:rPr>
      <w:rFonts w:eastAsia="MetaPlusBold-Roman" w:cs="Arial"/>
      <w:color w:val="auto"/>
      <w:szCs w:val="42"/>
    </w:rPr>
  </w:style>
  <w:style w:type="paragraph" w:customStyle="1" w:styleId="BasicParagraph">
    <w:name w:val="[Basic Paragraph]"/>
    <w:basedOn w:val="Normal"/>
    <w:uiPriority w:val="99"/>
    <w:rsid w:val="00EE4CBC"/>
    <w:pPr>
      <w:widowControl w:val="0"/>
      <w:numPr>
        <w:numId w:val="0"/>
      </w:numPr>
      <w:tabs>
        <w:tab w:val="clear" w:pos="357"/>
      </w:tabs>
      <w:autoSpaceDE w:val="0"/>
      <w:autoSpaceDN w:val="0"/>
      <w:adjustRightInd w:val="0"/>
      <w:textAlignment w:val="center"/>
    </w:pPr>
    <w:rPr>
      <w:rFonts w:ascii="Arial MT Std Light" w:eastAsia="SimSun" w:hAnsi="Arial MT Std Light" w:cs="Times New Roman"/>
      <w:color w:val="000000"/>
      <w:szCs w:val="20"/>
      <w:lang w:val="en-US"/>
    </w:rPr>
  </w:style>
  <w:style w:type="paragraph" w:customStyle="1" w:styleId="Heading">
    <w:name w:val="Heading"/>
    <w:basedOn w:val="Normal"/>
    <w:uiPriority w:val="99"/>
    <w:rsid w:val="00EE4CBC"/>
    <w:pPr>
      <w:numPr>
        <w:numId w:val="0"/>
      </w:numPr>
      <w:tabs>
        <w:tab w:val="clear" w:pos="357"/>
      </w:tabs>
      <w:suppressAutoHyphens/>
      <w:autoSpaceDE w:val="0"/>
      <w:autoSpaceDN w:val="0"/>
      <w:adjustRightInd w:val="0"/>
      <w:spacing w:after="0" w:line="700" w:lineRule="atLeast"/>
      <w:textAlignment w:val="center"/>
    </w:pPr>
    <w:rPr>
      <w:rFonts w:ascii="Sommet" w:eastAsia="Calibri" w:hAnsi="Sommet" w:cs="Sommet"/>
      <w:color w:val="000000"/>
      <w:spacing w:val="16"/>
      <w:sz w:val="64"/>
      <w:szCs w:val="64"/>
      <w:lang w:val="en-GB" w:eastAsia="en-AU"/>
    </w:rPr>
  </w:style>
  <w:style w:type="paragraph" w:customStyle="1" w:styleId="Footeroption">
    <w:name w:val="Footer option"/>
    <w:basedOn w:val="NoSpacing"/>
    <w:rsid w:val="00EE4CBC"/>
    <w:pPr>
      <w:tabs>
        <w:tab w:val="clear" w:pos="357"/>
      </w:tabs>
    </w:pPr>
    <w:rPr>
      <w:rFonts w:cs="Arial"/>
      <w:color w:val="595959" w:themeColor="text1" w:themeTint="A6"/>
      <w:sz w:val="16"/>
    </w:rPr>
  </w:style>
  <w:style w:type="paragraph" w:customStyle="1" w:styleId="BodyText1">
    <w:name w:val="Body Text1"/>
    <w:basedOn w:val="BodyText"/>
    <w:link w:val="BodytextChar0"/>
    <w:autoRedefine/>
    <w:qFormat/>
    <w:rsid w:val="00EE4CBC"/>
    <w:pPr>
      <w:numPr>
        <w:numId w:val="0"/>
      </w:numPr>
      <w:tabs>
        <w:tab w:val="clear" w:pos="357"/>
      </w:tabs>
      <w:spacing w:line="240" w:lineRule="auto"/>
    </w:pPr>
    <w:rPr>
      <w:rFonts w:cs="Arial"/>
      <w:sz w:val="20"/>
      <w:szCs w:val="24"/>
      <w:lang w:eastAsia="en-AU"/>
    </w:rPr>
  </w:style>
  <w:style w:type="character" w:customStyle="1" w:styleId="BodytextChar0">
    <w:name w:val="Body text Char"/>
    <w:basedOn w:val="DefaultParagraphFont"/>
    <w:link w:val="BodyText1"/>
    <w:rsid w:val="00EE4CBC"/>
    <w:rPr>
      <w:rFonts w:cs="Arial"/>
      <w:sz w:val="20"/>
      <w:szCs w:val="24"/>
      <w:lang w:eastAsia="en-AU"/>
    </w:rPr>
  </w:style>
  <w:style w:type="paragraph" w:customStyle="1" w:styleId="Noparagraphstyle">
    <w:name w:val="[No paragraph style]"/>
    <w:rsid w:val="00EE4CBC"/>
    <w:pPr>
      <w:autoSpaceDE w:val="0"/>
      <w:autoSpaceDN w:val="0"/>
      <w:adjustRightInd w:val="0"/>
      <w:spacing w:before="0" w:after="0" w:line="288" w:lineRule="auto"/>
      <w:textAlignment w:val="center"/>
    </w:pPr>
    <w:rPr>
      <w:rFonts w:ascii="Times New Roman" w:eastAsia="Times New Roman" w:hAnsi="Times New Roman" w:cs="Times New Roman"/>
      <w:color w:val="000000"/>
      <w:sz w:val="24"/>
      <w:szCs w:val="24"/>
      <w:lang w:eastAsia="en-AU"/>
    </w:rPr>
  </w:style>
  <w:style w:type="paragraph" w:customStyle="1" w:styleId="TableText12">
    <w:name w:val="Table Text 12"/>
    <w:basedOn w:val="Normal"/>
    <w:rsid w:val="00EE4CBC"/>
    <w:pPr>
      <w:keepNext/>
      <w:keepLines/>
      <w:numPr>
        <w:numId w:val="0"/>
      </w:numPr>
      <w:tabs>
        <w:tab w:val="clear" w:pos="357"/>
      </w:tabs>
      <w:spacing w:after="0" w:line="240" w:lineRule="auto"/>
      <w:outlineLvl w:val="4"/>
    </w:pPr>
    <w:rPr>
      <w:rFonts w:ascii="Helvetica" w:eastAsiaTheme="minorEastAsia" w:hAnsi="Helvetica" w:cs="Times New Roman"/>
      <w:sz w:val="24"/>
      <w:szCs w:val="20"/>
    </w:rPr>
  </w:style>
  <w:style w:type="character" w:customStyle="1" w:styleId="Mention1">
    <w:name w:val="Mention1"/>
    <w:basedOn w:val="DefaultParagraphFont"/>
    <w:uiPriority w:val="99"/>
    <w:semiHidden/>
    <w:unhideWhenUsed/>
    <w:rsid w:val="00EE4CB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172158">
      <w:bodyDiv w:val="1"/>
      <w:marLeft w:val="0"/>
      <w:marRight w:val="0"/>
      <w:marTop w:val="0"/>
      <w:marBottom w:val="0"/>
      <w:divBdr>
        <w:top w:val="none" w:sz="0" w:space="0" w:color="auto"/>
        <w:left w:val="none" w:sz="0" w:space="0" w:color="auto"/>
        <w:bottom w:val="none" w:sz="0" w:space="0" w:color="auto"/>
        <w:right w:val="none" w:sz="0" w:space="0" w:color="auto"/>
      </w:divBdr>
      <w:divsChild>
        <w:div w:id="362748683">
          <w:marLeft w:val="547"/>
          <w:marRight w:val="0"/>
          <w:marTop w:val="0"/>
          <w:marBottom w:val="0"/>
          <w:divBdr>
            <w:top w:val="none" w:sz="0" w:space="0" w:color="auto"/>
            <w:left w:val="none" w:sz="0" w:space="0" w:color="auto"/>
            <w:bottom w:val="none" w:sz="0" w:space="0" w:color="auto"/>
            <w:right w:val="none" w:sz="0" w:space="0" w:color="auto"/>
          </w:divBdr>
        </w:div>
      </w:divsChild>
    </w:div>
    <w:div w:id="672300674">
      <w:bodyDiv w:val="1"/>
      <w:marLeft w:val="0"/>
      <w:marRight w:val="0"/>
      <w:marTop w:val="0"/>
      <w:marBottom w:val="0"/>
      <w:divBdr>
        <w:top w:val="none" w:sz="0" w:space="0" w:color="auto"/>
        <w:left w:val="none" w:sz="0" w:space="0" w:color="auto"/>
        <w:bottom w:val="none" w:sz="0" w:space="0" w:color="auto"/>
        <w:right w:val="none" w:sz="0" w:space="0" w:color="auto"/>
      </w:divBdr>
    </w:div>
    <w:div w:id="805007629">
      <w:bodyDiv w:val="1"/>
      <w:marLeft w:val="0"/>
      <w:marRight w:val="0"/>
      <w:marTop w:val="0"/>
      <w:marBottom w:val="0"/>
      <w:divBdr>
        <w:top w:val="none" w:sz="0" w:space="0" w:color="auto"/>
        <w:left w:val="none" w:sz="0" w:space="0" w:color="auto"/>
        <w:bottom w:val="none" w:sz="0" w:space="0" w:color="auto"/>
        <w:right w:val="none" w:sz="0" w:space="0" w:color="auto"/>
      </w:divBdr>
      <w:divsChild>
        <w:div w:id="697118187">
          <w:marLeft w:val="547"/>
          <w:marRight w:val="0"/>
          <w:marTop w:val="0"/>
          <w:marBottom w:val="0"/>
          <w:divBdr>
            <w:top w:val="none" w:sz="0" w:space="0" w:color="auto"/>
            <w:left w:val="none" w:sz="0" w:space="0" w:color="auto"/>
            <w:bottom w:val="none" w:sz="0" w:space="0" w:color="auto"/>
            <w:right w:val="none" w:sz="0" w:space="0" w:color="auto"/>
          </w:divBdr>
        </w:div>
      </w:divsChild>
    </w:div>
    <w:div w:id="1584028942">
      <w:bodyDiv w:val="1"/>
      <w:marLeft w:val="0"/>
      <w:marRight w:val="0"/>
      <w:marTop w:val="0"/>
      <w:marBottom w:val="0"/>
      <w:divBdr>
        <w:top w:val="none" w:sz="0" w:space="0" w:color="auto"/>
        <w:left w:val="none" w:sz="0" w:space="0" w:color="auto"/>
        <w:bottom w:val="none" w:sz="0" w:space="0" w:color="auto"/>
        <w:right w:val="none" w:sz="0" w:space="0" w:color="auto"/>
      </w:divBdr>
      <w:divsChild>
        <w:div w:id="33273183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6.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customXml" Target="../customXml/item1.xml"/><Relationship Id="rId16" Type="http://schemas.openxmlformats.org/officeDocument/2006/relationships/footer" Target="footer4.xm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www.sprc.unsw.edu.au" TargetMode="Externa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sprc@unsw.edu.au"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karen.fisher@unsw.edu.au"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ndis.gov.au/communities/ilc-hom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UNSW">
      <a:dk1>
        <a:sysClr val="windowText" lastClr="000000"/>
      </a:dk1>
      <a:lt1>
        <a:sysClr val="window" lastClr="FFFFFF"/>
      </a:lt1>
      <a:dk2>
        <a:srgbClr val="000000"/>
      </a:dk2>
      <a:lt2>
        <a:srgbClr val="F8F8F8"/>
      </a:lt2>
      <a:accent1>
        <a:srgbClr val="E37222"/>
      </a:accent1>
      <a:accent2>
        <a:srgbClr val="1F5D9E"/>
      </a:accent2>
      <a:accent3>
        <a:srgbClr val="7BC7BA"/>
      </a:accent3>
      <a:accent4>
        <a:srgbClr val="FFD401"/>
      </a:accent4>
      <a:accent5>
        <a:srgbClr val="039E9A"/>
      </a:accent5>
      <a:accent6>
        <a:srgbClr val="C7411E"/>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14.xml><?xml version="1.0" encoding="utf-8"?>
<customUI xmlns="http://schemas.microsoft.com/office/2009/07/customui" onLoad="modRibbonControl.RibbonOnLoad">
  <!-- **************************************************************************-->
  <!-- ****Disable 'Exit Excel' and 'Excel Options' on the Office Button menu****-->
  <!-- *************************************************************************-->
  <commands>
    <command idMso="FileSave" enabled="false"/>
    <command idMso="FileSaveAsMenu" enabled="false"/>
    <command idMso="FileSaveAsWordDocx" enabled="false"/>
    <command idMso="FileSaveAsWordDotx" enabled="false"/>
    <command idMso="FileSaveAs" enabled="false"/>
    <command idMso="FileSaveAsWord97_2003" enabled="false"/>
  </commands>
  <!-- *******************************************************************-->
  <!-- *****Set startFromScratch to true to hide the Ribbon and QAT*******-->
  <!-- ********Hide New, Open and Save on the Office Button menu**********-->
  <!-- **************Hide Contextual tabs on the Ribbon*******************-->
  <!-- *******************************************************************-->
  <!-- Set startFromScratch to true to hide the Ribbon and QAT-->
  <ribbon startFromScratch="false">
    <!-- startFromScratch="true" hides all of the Ribbon tabs and it hide the QAT.   
	It also hides most of the commands on the Office Button menu, but for       
	some reason, it does not hide the 'New', 'Open' and 'Save' commands.        
	Also it not hides the Contextual tabs on the ribbon, for example the        
	Format tab that you see when you select a picture on your worksheet.        
	So if you want to hide them you must use the RibbonX below:                 -->
    <!-- 
	<officeMenu>
		<button idMso="FileNew" visible="false"/>
		<button idMso="FileOpen" visible="false"/>
		<button idMso="FileSave" visible="false" />
	</officeMenu>
	<contextualTabs>
		<tabSet idMso="TabSetSmartArtTools" visible="false" />
		<tabSet idMso="TabSetChartTools" visible="false" />
		<tabSet idMso="TabSetDrawingTools" visible="false" />
		<tabSet idMso="TabSetPictureTools" visible="false" />
		<tabSet idMso="TabSetPivotTableTools" visible="false" />
		<tabSet idMso="TabSetHeaderAndFooterTools" visible="false" />
		<tabSet idMso="TabSetTableToolsExcel" visible="false" />
		<tabSet idMso="TabSetPivotChartTools" visible="false" />
		<tabSet idMso="TabSetInkTools" visible="false" />
	</contextualTabs>
-->
    <!-- Create a custom tab for every original tab on the Ribbon with the same name.       -->
    <!-- Add every origenal group to this custom tabs to duplicate the original tabs.       -->
    <!-- We can now use getVisible to hide/display the tabs with a VBA macro.               -->
    <!-- Note: Normal getVisible is not working for specific built-in tabs/groups/controls.  -->
    <tabs>
      <!--
      <tab id="MyCustomHomeTab" label="Home" insertAfterMso="TabHome" getVisible="GetVisible" tag="ribhome">
		<group idMso="GroupClipboard" />
		<group idMso="GroupFont" />
		<group idMso="GroupAlignmentExcel" />
		<group idMso="GroupNumber" />
		<group idMso="GroupStyles" />
		<group idMso="GroupCells" />
		<group idMso="GroupEditingExcel" />
	</tab>
      <tab id="MyCustomInsertTab" label="Insert" insertAfterMso="TabInsert" getVisible="GetVisible" tag="ribinsert">
		<group idMso="GroupInsertTablesExcel" />
		<group idMso="GroupInsertIllustrations" />
		<group idMso="GroupInsertChartsExcel" />
		<group idMso="GroupInsertLinks" />
		<group idMso="GroupInsertText" />
	</tab>
      <tab id="MyCustomPageLayoutTab" label="Page Layout" insertAfterMso="TabPageLayoutExcel" getVisible="GetVisible" tag="ribpagelayout">
		<group idMso="GroupThemesExcel" />
		<group idMso="GroupPageSetup" />
		<group idMso="GroupPageLayoutScaleToFit" />
		<group idMso="GroupPageLayoutSheetOptions" />
		<group idMso="GroupArrange" />
	</tab>
      <tab id="MyCustomFormulasTab" label="Formulas" insertAfterMso="TabFormulas" getVisible="GetVisible" tag="ribformulas">
		<group idMso="GroupFunctionLibrary" />
		<group idMso="GroupNamedCells" />
		<group idMso="GroupFormulaAuditing" />
		<group idMso="GroupCalculation" />
	</tab>
      <tab id="MyCustomDataTab" label="Data" insertAfterMso="TabData" getVisible="GetVisible" tag="ribdata">
		<group idMso="GroupGetExternalData" />
		<group idMso="GroupConnections" />
		<group idMso="GroupSortFilter" />
		<group idMso="GroupDataTools" />
		<group idMso="GroupOutline" />
	</tab>
      <tab id="MyCustomReviewTab" label="Review" insertAfterMso="TabReview" getVisible="GetVisible" tag="ribreview">
		<group idMso="GroupProofing" />
		<group idMso="GroupComments" />
		<group idMso="GroupChangesExcel" />
	</tab>
      <tab id="MyCustomViewTab" label="View" insertAfterMso="TabView" getVisible="GetVisible" tag="ribview">
		<group idMso="GroupWorkbookViews" />
		<group idMso="GroupViewShowHide" />
		<group idMso="GroupZoom" />
		<group idMso="GroupWindow" />
		<group idMso="GroupMacros" />
	</tab>
      <tab id="MyCustomDeveloperTab" label="Developer" insertAfterMso="TabDeveloper" getVisible="GetVisible" tag="ribdeveloper">
		<group idMso="GroupCode" />
		<group idMso="GroupControls" />
		<group idMso="GroupXml" />
		<group idMso="GroupModify" />
	</tab>
-->
      <tab id="MyCustomTab1" label="CUSTOM FORMATTING" insertBeforeMso="TabHome">
        <group id="MyCustomGroup0" label="Save" tag="MyGroup2">
          <button id="cmnuSave" label="Save" size="large" onAction="RunSave" imageMso="SaveItem"/>
          <button id="cmnuSaveAs" label="Save As" size="large" onAction="RunSaveAs" imageMso="SaveObjectAs"/>
        </group>
        <group id="MyCustomGroup01" label="Insert" tag="MyGroup2">
          <button id="cmnuInsertLS" label="Landscape Page" size="large" onAction="RunLandscape" imageMso="PageOrientation"/>
        </group>
        <group id="MyCustomGroup1" label="Paragraph" tag="MyGroup2">
          <button id="Menu1" label="Left" size="large" onAction="AlignText" tag="1" imageMso="AlignLeft"/>
          <button id="Menu2" label="Right" size="large" onAction="AlignText" tag="2" imageMso="AlignRight"/>
          <button id="Menu3" label="Centre" size="large" onAction="AlignText" tag="3" imageMso="AlignCenter"/>
          <button id="Menu4" label="Justify" size="large" onAction="AlignText" tag="4" imageMso="AlignJustify"/>
          <button id="Menu5" label="Indent" size="large" onAction="AlignText" tag="5" imageMso="IndentIncrease"/>
          <button id="Menu6" label="Outdent" size="large" onAction="AlignText" tag="6" imageMso="IndentDecrease"/>
        </group>
        <group id="MyCustomGroup2" label="Font" tag="MyGroup2">
          <button id="Menu20" label="Bold" size="normal" onAction="RunFont" tag="1" imageMso="Bold"/>
          <button id="Menu21" label="Italic " size="normal" onAction="RunFont" tag="2" imageMso="Italic"/>
          <button id="Menu22" label="Underline" size="normal" onAction="RunFont" tag="3" imageMso="Underline"/>
          <button id="Menu23" label="Strikethrough" size="normal" onAction="RunFont" tag="4" imageMso="Strikethrough"/>
          <button id="Menu24" label="Subscript" size="normal" onAction="RunFont" tag="5" imageMso="Subscript"/>
          <button id="Menu25" label="Superscript" size="normal" onAction="RunFont" tag="6" imageMso="Superscript"/>
          <button id="Menu28" label="Grow" size="normal" onAction="RunFont" tag="9" imageMso="FontSizeIncrease"/>
          <button id="Menu29" label="Shrink" size="normal" onAction="RunFont" tag="10" imageMso="FontSizeDecrease"/>
          <editBox id="MyEditBox1" getText="EditBoxCallbackgetText" label="Font Size" onChange="RunFontSize"/>
          <separator id="MySeparator1"/>
          <button id="Menu26" size="normal" label="Text Highlight Colour" onAction="RunFont" tag="7" imageMso="TextHighlightColorPicker"/>
          <button id="Menu27" size="normal" label="Shading Colour" onAction="RunFont" tag="8" imageMso="ShadingPicker"/>
          <button id="Menu30" size="normal" label="Font Colour" onAction="RunFont" tag="11" imageMso="FontProperties"/>
          <button id="Menu44" size="normal" label="Clear All Formatting" onAction="RunFont" tag="12" imageMso="ClearAllFormatting"/>
          <menu id="MyDropdownMenu1" label="Change Case" size="normal" imageMso="ChangeCase">
            <button id="customButton20" label="Sentence Case" onAction="ChangeCase" tag="1"/>
            <button id="customButton21" label="lower case" onAction="ChangeCase" tag="2"/>
            <button id="customButton22" label="UPPER CASE" onAction="ChangeCase" tag="3"/>
            <button id="customButton23" label="Capitalise Each Word" onAction="ChangeCase" tag="4"/>
            <button id="customButton24" label="tOGGLE cASE" onAction="ChangeCase" tag="5"/>
          </menu>
          <menu id="MyDropdownMenu3" label="Line Spacing" size="normal" imageMso="LineSpacing">
            <button id="customButton1" label="1.0" onAction="LineSpacing" tag="1"/>
            <button id="customButton2" label="1.15" onAction="LineSpacing" tag="1.15"/>
            <button id="customButton3" label="1.5" onAction="LineSpacing" tag="1.5"/>
            <button id="customButton4" label="2.0" onAction="LineSpacing" tag="2"/>
            <button id="customButton5" label="2.5" onAction="LineSpacing" tag="2.5"/>
            <button id="customButton6" label="3.0" onAction="LineSpacing" tag="3"/>
            <button id="customButton6A" label="Line Spacing Options..." onAction="LineSpacing" tag="Dialog"/>
          </menu>
          <menu id="MyDropdownMenu2" label="Borders" size="large" imageMso="BorderNone">
            <button id="customButton8" label="Bottom Border" onAction="RunBorders" tag="1" imageMso="BorderBottom"/>
            <button id="customButton9" label="Top Border" onAction="RunBorders" tag="2" imageMso="BorderTop"/>
            <button id="customButton10" label="Left Border" onAction="RunBorders" tag="3" imageMso="BorderLeft"/>
            <button id="customButton11" label="Right Border" onAction="RunBorders" tag="4" imageMso="BorderRight"/>
            <menuSeparator id="separator1"/>
            <button id="customButton12" label="No Borders" onAction="RunBorders" tag="5" imageMso="BorderNone"/>
            <button id="customButton13" label="All Borders" onAction="RunBorders" tag="6" imageMso="BordersAll"/>
            <button id="customButton14" label="Outside Borders" onAction="RunBorders" tag="7" imageMso="BorderOutside"/>
            <button id="customButton15" label="Inside Borders" onAction="RunBorders" tag="8" imageMso="BorderInside"/>
            <menuSeparator id="separator2"/>
            <button id="customButton16" label="Inside Horizontal Border" onAction="RunBorders" tag="9" imageMso="BorderInsideHorizontal"/>
            <button id="customButton17" label="Inside Vertical Border" onAction="RunBorders" tag="10" imageMso="BorderInsideVertical"/>
            <button id="customButton18" label="Diagonal Down Border" onAction="RunBorders" tag="11" imageMso="BorderDiagonalDown"/>
            <button id="customButton19" label="Diagonal Up Border" onAction="RunBorders" tag="12" imageMso="BorderDiagonalUp"/>
          </menu>
        </group>
        <group id="MyCustomGroup4" label=" " tag="MyGroup3">
          <button id="customButton25" label="Table Alt Text" size="large" onAction="ShowTableAltText" imageMso="ActiveXTextBox"/>
        </group>
        <group idMso="GroupStyles"/>
      </tab>
      <!--
	<tab id="MyCustomTab2" label="Dave" insertAfterMso="TabHome" getVisible="GetVisible" tag="Xdave">
        <group id="customGroup2" label="Dave's Group">
          <button id="customButton4" label="Caption 4" size="normal" onAction="Macro4" imageMso="TextAlignGallery" />
          <button id="customButton5" label="Caption 5" size="normal" onAction="Macro5" imageMso="PrintPreviewClose" />
          <button id="customButton6" label="Caption 6" size="normal" onAction="Macro6" imageMso="PrintPreviewShrinkOnePage" />
          <separator id="MySeparator1" />		
          <button id="customButton7" label="Caption 7" size="large" onAction="Macro7" imageMso="ReviewPreviousComment" />
        </group>
     </tab>
	<tab id="MyCustomTab3" label="Special" insertAfterMso="TabHome" getVisible="GetVisible" tag="special">
        <group id="customGroup3" label="Special Group">
          <menu id="MyDropdownMenu" label="My Menu" size="large" imageMso="TextAlignGallery"  >
            <button id="customButton8" label="Caption 8"  onAction="Macro8" imageMso="TextAlignGallery" />
            <button id="customButton9" label="Caption 9"  onAction="Macro9" imageMso="TextAlignGallery" />
            <button id="customButton10" label="Caption 10"  onAction="Macro10" imageMso="TextAlignGallery" />
            <button id="customButton11" label="Caption 11"  onAction="Macro11" imageMso="TextAlignGallery" />
            <button id="customButton12" label="Caption 12"  onAction="Macro12" imageMso="TextAlignGallery" />
          </menu>
        </group>
      </tab>
-->
    </tabs>
  </ribbon>
  <backstage>
    <button idMso="FileSave" visible="false"/>
    <button idMso="FileSaveAs" visible="false"/>
    <tab idMso="TabSave" visible="false"/>
  </backstage>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1FF496-F1E2-409B-AEC1-881352D9A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832</Words>
  <Characters>5604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Skilled to Thrive: Research Project Plan</vt:lpstr>
    </vt:vector>
  </TitlesOfParts>
  <Company>University of New South Wales</Company>
  <LinksUpToDate>false</LinksUpToDate>
  <CharactersWithSpaces>6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illed to Thrive: Research Project Plan</dc:title>
  <dc:creator>Edyta Szubert</dc:creator>
  <cp:lastModifiedBy>Vernon Ho Ming Fu</cp:lastModifiedBy>
  <cp:revision>2</cp:revision>
  <cp:lastPrinted>2017-04-21T01:49:00Z</cp:lastPrinted>
  <dcterms:created xsi:type="dcterms:W3CDTF">2022-03-21T01:45:00Z</dcterms:created>
  <dcterms:modified xsi:type="dcterms:W3CDTF">2022-03-21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Template">
    <vt:lpwstr/>
  </property>
  <property fmtid="{D5CDD505-2E9C-101B-9397-08002B2CF9AE}" pid="3" name="UseTemplate">
    <vt:lpwstr/>
  </property>
</Properties>
</file>